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E7517" w14:textId="2EDA2CEC" w:rsidR="0071353E" w:rsidRPr="00BD61D3" w:rsidRDefault="0071353E" w:rsidP="0071353E">
      <w:pPr>
        <w:pStyle w:val="Title"/>
      </w:pPr>
      <w:r w:rsidRPr="00BD61D3">
        <w:t xml:space="preserve">Evidence evaluation report — </w:t>
      </w:r>
      <w:r w:rsidR="005E7B72" w:rsidRPr="00BD61D3">
        <w:br/>
      </w:r>
      <w:r w:rsidR="00AA3FBE" w:rsidRPr="00BD61D3">
        <w:t>Prolonged pregnancy</w:t>
      </w:r>
    </w:p>
    <w:p w14:paraId="0D9E3644" w14:textId="791E157D" w:rsidR="0071353E" w:rsidRPr="00BD61D3" w:rsidRDefault="00CF118A" w:rsidP="007F14E3">
      <w:pPr>
        <w:pStyle w:val="Subtitle"/>
      </w:pPr>
      <w:r>
        <w:t>Consultation d</w:t>
      </w:r>
      <w:r w:rsidR="0071353E" w:rsidRPr="00BD61D3">
        <w:t xml:space="preserve">raft — </w:t>
      </w:r>
      <w:r w:rsidR="00274B71">
        <w:t>October</w:t>
      </w:r>
      <w:r w:rsidR="00BE3643" w:rsidRPr="00BD61D3">
        <w:t xml:space="preserve"> 2018</w:t>
      </w:r>
    </w:p>
    <w:p w14:paraId="43B3DAF1" w14:textId="77777777" w:rsidR="0071353E" w:rsidRPr="00BD61D3" w:rsidRDefault="0071353E" w:rsidP="0071353E"/>
    <w:p w14:paraId="65E3244B" w14:textId="77777777" w:rsidR="0071353E" w:rsidRPr="00BD61D3" w:rsidRDefault="0071353E" w:rsidP="0071353E"/>
    <w:p w14:paraId="55F43BCB" w14:textId="77777777" w:rsidR="0071353E" w:rsidRPr="00BD61D3" w:rsidRDefault="0071353E" w:rsidP="0071353E"/>
    <w:p w14:paraId="15A6BFD4" w14:textId="77777777" w:rsidR="0071353E" w:rsidRPr="00BD61D3" w:rsidRDefault="0071353E" w:rsidP="0071353E"/>
    <w:p w14:paraId="3919DCC4" w14:textId="77777777" w:rsidR="0071353E" w:rsidRPr="00BD61D3" w:rsidRDefault="0071353E" w:rsidP="0071353E"/>
    <w:p w14:paraId="3037203F" w14:textId="77777777" w:rsidR="0071353E" w:rsidRPr="00BD61D3" w:rsidRDefault="0071353E" w:rsidP="0071353E"/>
    <w:p w14:paraId="4DDCF0F2" w14:textId="77777777" w:rsidR="0071353E" w:rsidRPr="00BD61D3" w:rsidRDefault="0071353E" w:rsidP="0071353E"/>
    <w:p w14:paraId="30144882" w14:textId="77777777" w:rsidR="0071353E" w:rsidRPr="00BD61D3" w:rsidRDefault="0071353E" w:rsidP="0071353E"/>
    <w:p w14:paraId="152E7FD7" w14:textId="77777777" w:rsidR="0071353E" w:rsidRPr="00BD61D3" w:rsidRDefault="0071353E" w:rsidP="0071353E"/>
    <w:p w14:paraId="33EB2210" w14:textId="77777777" w:rsidR="0071353E" w:rsidRPr="00BD61D3" w:rsidRDefault="0071353E" w:rsidP="0071353E"/>
    <w:p w14:paraId="5E869A2D" w14:textId="77777777" w:rsidR="0071353E" w:rsidRPr="00BD61D3" w:rsidRDefault="0071353E" w:rsidP="0071353E"/>
    <w:p w14:paraId="6CD58C6F" w14:textId="77777777" w:rsidR="0071353E" w:rsidRPr="00BD61D3" w:rsidRDefault="0071353E" w:rsidP="0071353E"/>
    <w:p w14:paraId="5779613A" w14:textId="77777777" w:rsidR="0071353E" w:rsidRPr="00BD61D3" w:rsidRDefault="0071353E" w:rsidP="0071353E"/>
    <w:p w14:paraId="4B8B5A1B" w14:textId="77777777" w:rsidR="00F636B4" w:rsidRPr="00BD61D3" w:rsidRDefault="00F636B4" w:rsidP="0071353E"/>
    <w:p w14:paraId="3C0C8DC2" w14:textId="77777777" w:rsidR="00F636B4" w:rsidRPr="00BD61D3" w:rsidRDefault="00F636B4" w:rsidP="0071353E"/>
    <w:p w14:paraId="48A71E0C" w14:textId="77777777" w:rsidR="00F636B4" w:rsidRPr="00BD61D3" w:rsidRDefault="00F636B4" w:rsidP="0071353E"/>
    <w:p w14:paraId="4E3892A4" w14:textId="77777777" w:rsidR="00F636B4" w:rsidRPr="00BD61D3" w:rsidRDefault="00F636B4" w:rsidP="0071353E"/>
    <w:p w14:paraId="6B5E8713" w14:textId="77777777" w:rsidR="00F636B4" w:rsidRPr="00BD61D3" w:rsidRDefault="00F636B4" w:rsidP="0071353E"/>
    <w:p w14:paraId="2470DA84" w14:textId="77777777" w:rsidR="00F636B4" w:rsidRPr="00BD61D3" w:rsidRDefault="00F636B4" w:rsidP="0071353E"/>
    <w:p w14:paraId="6693E547" w14:textId="77777777" w:rsidR="0071353E" w:rsidRPr="00BD61D3" w:rsidRDefault="0071353E" w:rsidP="0071353E"/>
    <w:p w14:paraId="52CFD49F" w14:textId="77777777" w:rsidR="0071353E" w:rsidRPr="00BD61D3" w:rsidRDefault="0071353E" w:rsidP="0071353E"/>
    <w:p w14:paraId="0A1CACF5" w14:textId="77777777" w:rsidR="0071353E" w:rsidRPr="00BD61D3" w:rsidRDefault="0071353E" w:rsidP="0071353E"/>
    <w:p w14:paraId="0923FAA4" w14:textId="77777777" w:rsidR="0071353E" w:rsidRPr="00BD61D3" w:rsidRDefault="0071353E" w:rsidP="007F14E3">
      <w:pPr>
        <w:spacing w:line="240" w:lineRule="auto"/>
        <w:jc w:val="center"/>
      </w:pPr>
      <w:r w:rsidRPr="00BD61D3">
        <w:rPr>
          <w:noProof/>
          <w:lang w:eastAsia="en-GB"/>
        </w:rPr>
        <w:drawing>
          <wp:inline distT="0" distB="0" distL="0" distR="0" wp14:anchorId="40EF9709" wp14:editId="42821A8C">
            <wp:extent cx="502920" cy="502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7">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44530B91" w14:textId="77777777" w:rsidR="0071353E" w:rsidRPr="00BD61D3" w:rsidRDefault="0071353E" w:rsidP="0071353E">
      <w:pPr>
        <w:jc w:val="center"/>
      </w:pPr>
      <w:r w:rsidRPr="00BD61D3">
        <w:t xml:space="preserve">Prepared by Ampersand Health Science Writing for the </w:t>
      </w:r>
      <w:r w:rsidRPr="00BD61D3">
        <w:br/>
        <w:t>Australian Government Department of Health</w:t>
      </w:r>
    </w:p>
    <w:p w14:paraId="7FE3E870" w14:textId="77777777" w:rsidR="004A5194" w:rsidRPr="00BD61D3" w:rsidRDefault="004A5194" w:rsidP="00105BBD">
      <w:pPr>
        <w:pStyle w:val="Heading1"/>
        <w:sectPr w:rsidR="004A5194" w:rsidRPr="00BD61D3" w:rsidSect="00312C46">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440" w:left="1440" w:header="708" w:footer="708" w:gutter="0"/>
          <w:cols w:space="708"/>
          <w:titlePg/>
          <w:docGrid w:linePitch="360"/>
        </w:sectPr>
      </w:pPr>
    </w:p>
    <w:p w14:paraId="49FDC29F" w14:textId="6572CB08" w:rsidR="0071353E" w:rsidRPr="008A0789" w:rsidRDefault="0071353E" w:rsidP="004A5194">
      <w:pPr>
        <w:rPr>
          <w:b/>
        </w:rPr>
      </w:pPr>
      <w:r w:rsidRPr="008A0789">
        <w:rPr>
          <w:b/>
        </w:rPr>
        <w:lastRenderedPageBreak/>
        <w:t>Contents</w:t>
      </w:r>
    </w:p>
    <w:p w14:paraId="7D510DD1" w14:textId="77777777" w:rsidR="00312C46" w:rsidRDefault="002D04CE">
      <w:pPr>
        <w:pStyle w:val="TOC1"/>
        <w:rPr>
          <w:rFonts w:asciiTheme="minorHAnsi" w:eastAsiaTheme="minorEastAsia" w:hAnsiTheme="minorHAnsi"/>
          <w:sz w:val="24"/>
          <w:lang w:val="en-GB" w:eastAsia="en-GB"/>
        </w:rPr>
      </w:pPr>
      <w:r w:rsidRPr="00BD61D3">
        <w:fldChar w:fldCharType="begin"/>
      </w:r>
      <w:r w:rsidRPr="00BD61D3">
        <w:instrText xml:space="preserve"> TOC \o "2-3" \t "Heading 1,1" </w:instrText>
      </w:r>
      <w:r w:rsidRPr="00BD61D3">
        <w:fldChar w:fldCharType="separate"/>
      </w:r>
      <w:r w:rsidR="00312C46">
        <w:t>Key messages</w:t>
      </w:r>
      <w:r w:rsidR="00312C46">
        <w:tab/>
      </w:r>
      <w:r w:rsidR="00312C46">
        <w:fldChar w:fldCharType="begin"/>
      </w:r>
      <w:r w:rsidR="00312C46">
        <w:instrText xml:space="preserve"> PAGEREF _Toc527367319 \h </w:instrText>
      </w:r>
      <w:r w:rsidR="00312C46">
        <w:fldChar w:fldCharType="separate"/>
      </w:r>
      <w:r w:rsidR="00312C46">
        <w:t>3</w:t>
      </w:r>
      <w:r w:rsidR="00312C46">
        <w:fldChar w:fldCharType="end"/>
      </w:r>
    </w:p>
    <w:p w14:paraId="298C129F" w14:textId="77777777" w:rsidR="00312C46" w:rsidRDefault="00312C46">
      <w:pPr>
        <w:pStyle w:val="TOC1"/>
        <w:rPr>
          <w:rFonts w:asciiTheme="minorHAnsi" w:eastAsiaTheme="minorEastAsia" w:hAnsiTheme="minorHAnsi"/>
          <w:sz w:val="24"/>
          <w:lang w:val="en-GB" w:eastAsia="en-GB"/>
        </w:rPr>
      </w:pPr>
      <w:r>
        <w:t>1</w:t>
      </w:r>
      <w:r>
        <w:rPr>
          <w:rFonts w:asciiTheme="minorHAnsi" w:eastAsiaTheme="minorEastAsia" w:hAnsiTheme="minorHAnsi"/>
          <w:sz w:val="24"/>
          <w:lang w:val="en-GB" w:eastAsia="en-GB"/>
        </w:rPr>
        <w:tab/>
      </w:r>
      <w:r>
        <w:t>Process of the review</w:t>
      </w:r>
      <w:r>
        <w:tab/>
      </w:r>
      <w:r>
        <w:fldChar w:fldCharType="begin"/>
      </w:r>
      <w:r>
        <w:instrText xml:space="preserve"> PAGEREF _Toc527367320 \h </w:instrText>
      </w:r>
      <w:r>
        <w:fldChar w:fldCharType="separate"/>
      </w:r>
      <w:r>
        <w:t>4</w:t>
      </w:r>
      <w:r>
        <w:fldChar w:fldCharType="end"/>
      </w:r>
    </w:p>
    <w:p w14:paraId="7DB335CD" w14:textId="77777777" w:rsidR="00312C46" w:rsidRDefault="00312C46">
      <w:pPr>
        <w:pStyle w:val="TOC2"/>
        <w:tabs>
          <w:tab w:val="left" w:pos="1701"/>
        </w:tabs>
        <w:rPr>
          <w:rFonts w:asciiTheme="minorHAnsi" w:eastAsiaTheme="minorEastAsia" w:hAnsiTheme="minorHAnsi"/>
          <w:sz w:val="24"/>
          <w:lang w:val="en-GB" w:eastAsia="en-GB"/>
        </w:rPr>
      </w:pPr>
      <w:r>
        <w:t>1.1</w:t>
      </w:r>
      <w:r>
        <w:rPr>
          <w:rFonts w:asciiTheme="minorHAnsi" w:eastAsiaTheme="minorEastAsia" w:hAnsiTheme="minorHAnsi"/>
          <w:sz w:val="24"/>
          <w:lang w:val="en-GB" w:eastAsia="en-GB"/>
        </w:rPr>
        <w:tab/>
      </w:r>
      <w:r>
        <w:t>Research questions</w:t>
      </w:r>
      <w:r>
        <w:tab/>
      </w:r>
      <w:r>
        <w:fldChar w:fldCharType="begin"/>
      </w:r>
      <w:r>
        <w:instrText xml:space="preserve"> PAGEREF _Toc527367321 \h </w:instrText>
      </w:r>
      <w:r>
        <w:fldChar w:fldCharType="separate"/>
      </w:r>
      <w:r>
        <w:t>4</w:t>
      </w:r>
      <w:r>
        <w:fldChar w:fldCharType="end"/>
      </w:r>
    </w:p>
    <w:p w14:paraId="5F23E3B8" w14:textId="77777777" w:rsidR="00312C46" w:rsidRDefault="00312C46">
      <w:pPr>
        <w:pStyle w:val="TOC3"/>
        <w:tabs>
          <w:tab w:val="left" w:pos="1701"/>
        </w:tabs>
        <w:rPr>
          <w:rFonts w:asciiTheme="minorHAnsi" w:eastAsiaTheme="minorEastAsia" w:hAnsiTheme="minorHAnsi"/>
          <w:sz w:val="24"/>
          <w:lang w:val="en-GB" w:eastAsia="en-GB"/>
        </w:rPr>
      </w:pPr>
      <w:r>
        <w:t>1.1.1</w:t>
      </w:r>
      <w:r>
        <w:rPr>
          <w:rFonts w:asciiTheme="minorHAnsi" w:eastAsiaTheme="minorEastAsia" w:hAnsiTheme="minorHAnsi"/>
          <w:sz w:val="24"/>
          <w:lang w:val="en-GB" w:eastAsia="en-GB"/>
        </w:rPr>
        <w:tab/>
      </w:r>
      <w:r>
        <w:t>Definition</w:t>
      </w:r>
      <w:r>
        <w:tab/>
      </w:r>
      <w:r>
        <w:fldChar w:fldCharType="begin"/>
      </w:r>
      <w:r>
        <w:instrText xml:space="preserve"> PAGEREF _Toc527367322 \h </w:instrText>
      </w:r>
      <w:r>
        <w:fldChar w:fldCharType="separate"/>
      </w:r>
      <w:r>
        <w:t>4</w:t>
      </w:r>
      <w:r>
        <w:fldChar w:fldCharType="end"/>
      </w:r>
    </w:p>
    <w:p w14:paraId="7EE3F98F" w14:textId="77777777" w:rsidR="00312C46" w:rsidRDefault="00312C46">
      <w:pPr>
        <w:pStyle w:val="TOC3"/>
        <w:tabs>
          <w:tab w:val="left" w:pos="1701"/>
        </w:tabs>
        <w:rPr>
          <w:rFonts w:asciiTheme="minorHAnsi" w:eastAsiaTheme="minorEastAsia" w:hAnsiTheme="minorHAnsi"/>
          <w:sz w:val="24"/>
          <w:lang w:val="en-GB" w:eastAsia="en-GB"/>
        </w:rPr>
      </w:pPr>
      <w:r>
        <w:t>1.1.2</w:t>
      </w:r>
      <w:r>
        <w:rPr>
          <w:rFonts w:asciiTheme="minorHAnsi" w:eastAsiaTheme="minorEastAsia" w:hAnsiTheme="minorHAnsi"/>
          <w:sz w:val="24"/>
          <w:lang w:val="en-GB" w:eastAsia="en-GB"/>
        </w:rPr>
        <w:tab/>
      </w:r>
      <w:r>
        <w:t>Harms and benefits</w:t>
      </w:r>
      <w:r>
        <w:tab/>
      </w:r>
      <w:r>
        <w:fldChar w:fldCharType="begin"/>
      </w:r>
      <w:r>
        <w:instrText xml:space="preserve"> PAGEREF _Toc527367323 \h </w:instrText>
      </w:r>
      <w:r>
        <w:fldChar w:fldCharType="separate"/>
      </w:r>
      <w:r>
        <w:t>4</w:t>
      </w:r>
      <w:r>
        <w:fldChar w:fldCharType="end"/>
      </w:r>
    </w:p>
    <w:p w14:paraId="0AE9DC7D" w14:textId="77777777" w:rsidR="00312C46" w:rsidRDefault="00312C46">
      <w:pPr>
        <w:pStyle w:val="TOC3"/>
        <w:tabs>
          <w:tab w:val="left" w:pos="1701"/>
        </w:tabs>
        <w:rPr>
          <w:rFonts w:asciiTheme="minorHAnsi" w:eastAsiaTheme="minorEastAsia" w:hAnsiTheme="minorHAnsi"/>
          <w:sz w:val="24"/>
          <w:lang w:val="en-GB" w:eastAsia="en-GB"/>
        </w:rPr>
      </w:pPr>
      <w:r>
        <w:t>1.1.3</w:t>
      </w:r>
      <w:r>
        <w:rPr>
          <w:rFonts w:asciiTheme="minorHAnsi" w:eastAsiaTheme="minorEastAsia" w:hAnsiTheme="minorHAnsi"/>
          <w:sz w:val="24"/>
          <w:lang w:val="en-GB" w:eastAsia="en-GB"/>
        </w:rPr>
        <w:tab/>
      </w:r>
      <w:r>
        <w:t>Intervention</w:t>
      </w:r>
      <w:r>
        <w:tab/>
      </w:r>
      <w:r>
        <w:fldChar w:fldCharType="begin"/>
      </w:r>
      <w:r>
        <w:instrText xml:space="preserve"> PAGEREF _Toc527367324 \h </w:instrText>
      </w:r>
      <w:r>
        <w:fldChar w:fldCharType="separate"/>
      </w:r>
      <w:r>
        <w:t>4</w:t>
      </w:r>
      <w:r>
        <w:fldChar w:fldCharType="end"/>
      </w:r>
    </w:p>
    <w:p w14:paraId="48BC4C80" w14:textId="77777777" w:rsidR="00312C46" w:rsidRDefault="00312C46">
      <w:pPr>
        <w:pStyle w:val="TOC3"/>
        <w:tabs>
          <w:tab w:val="left" w:pos="1701"/>
        </w:tabs>
        <w:rPr>
          <w:rFonts w:asciiTheme="minorHAnsi" w:eastAsiaTheme="minorEastAsia" w:hAnsiTheme="minorHAnsi"/>
          <w:sz w:val="24"/>
          <w:lang w:val="en-GB" w:eastAsia="en-GB"/>
        </w:rPr>
      </w:pPr>
      <w:r>
        <w:t>1.1.4</w:t>
      </w:r>
      <w:r>
        <w:rPr>
          <w:rFonts w:asciiTheme="minorHAnsi" w:eastAsiaTheme="minorEastAsia" w:hAnsiTheme="minorHAnsi"/>
          <w:sz w:val="24"/>
          <w:lang w:val="en-GB" w:eastAsia="en-GB"/>
        </w:rPr>
        <w:tab/>
      </w:r>
      <w:r>
        <w:t>Additional considerations</w:t>
      </w:r>
      <w:r>
        <w:tab/>
      </w:r>
      <w:r>
        <w:fldChar w:fldCharType="begin"/>
      </w:r>
      <w:r>
        <w:instrText xml:space="preserve"> PAGEREF _Toc527367325 \h </w:instrText>
      </w:r>
      <w:r>
        <w:fldChar w:fldCharType="separate"/>
      </w:r>
      <w:r>
        <w:t>4</w:t>
      </w:r>
      <w:r>
        <w:fldChar w:fldCharType="end"/>
      </w:r>
    </w:p>
    <w:p w14:paraId="7ACFA0F7" w14:textId="77777777" w:rsidR="00312C46" w:rsidRDefault="00312C46">
      <w:pPr>
        <w:pStyle w:val="TOC2"/>
        <w:tabs>
          <w:tab w:val="left" w:pos="1701"/>
        </w:tabs>
        <w:rPr>
          <w:rFonts w:asciiTheme="minorHAnsi" w:eastAsiaTheme="minorEastAsia" w:hAnsiTheme="minorHAnsi"/>
          <w:sz w:val="24"/>
          <w:lang w:val="en-GB" w:eastAsia="en-GB"/>
        </w:rPr>
      </w:pPr>
      <w:r>
        <w:t>1.2</w:t>
      </w:r>
      <w:r>
        <w:rPr>
          <w:rFonts w:asciiTheme="minorHAnsi" w:eastAsiaTheme="minorEastAsia" w:hAnsiTheme="minorHAnsi"/>
          <w:sz w:val="24"/>
          <w:lang w:val="en-GB" w:eastAsia="en-GB"/>
        </w:rPr>
        <w:tab/>
      </w:r>
      <w:r>
        <w:t>Evidence evaluation</w:t>
      </w:r>
      <w:r>
        <w:tab/>
      </w:r>
      <w:r>
        <w:fldChar w:fldCharType="begin"/>
      </w:r>
      <w:r>
        <w:instrText xml:space="preserve"> PAGEREF _Toc527367326 \h </w:instrText>
      </w:r>
      <w:r>
        <w:fldChar w:fldCharType="separate"/>
      </w:r>
      <w:r>
        <w:t>4</w:t>
      </w:r>
      <w:r>
        <w:fldChar w:fldCharType="end"/>
      </w:r>
    </w:p>
    <w:p w14:paraId="0A5F151A" w14:textId="77777777" w:rsidR="00312C46" w:rsidRDefault="00312C46">
      <w:pPr>
        <w:pStyle w:val="TOC2"/>
        <w:tabs>
          <w:tab w:val="left" w:pos="1701"/>
        </w:tabs>
        <w:rPr>
          <w:rFonts w:asciiTheme="minorHAnsi" w:eastAsiaTheme="minorEastAsia" w:hAnsiTheme="minorHAnsi"/>
          <w:sz w:val="24"/>
          <w:lang w:val="en-GB" w:eastAsia="en-GB"/>
        </w:rPr>
      </w:pPr>
      <w:r>
        <w:t>1.3</w:t>
      </w:r>
      <w:r>
        <w:rPr>
          <w:rFonts w:asciiTheme="minorHAnsi" w:eastAsiaTheme="minorEastAsia" w:hAnsiTheme="minorHAnsi"/>
          <w:sz w:val="24"/>
          <w:lang w:val="en-GB" w:eastAsia="en-GB"/>
        </w:rPr>
        <w:tab/>
      </w:r>
      <w:r>
        <w:t>Outcomes for GRADE analysis</w:t>
      </w:r>
      <w:r>
        <w:tab/>
      </w:r>
      <w:r>
        <w:fldChar w:fldCharType="begin"/>
      </w:r>
      <w:r>
        <w:instrText xml:space="preserve"> PAGEREF _Toc527367327 \h </w:instrText>
      </w:r>
      <w:r>
        <w:fldChar w:fldCharType="separate"/>
      </w:r>
      <w:r>
        <w:t>4</w:t>
      </w:r>
      <w:r>
        <w:fldChar w:fldCharType="end"/>
      </w:r>
    </w:p>
    <w:p w14:paraId="7CB9332D" w14:textId="77777777" w:rsidR="00312C46" w:rsidRDefault="00312C46">
      <w:pPr>
        <w:pStyle w:val="TOC2"/>
        <w:tabs>
          <w:tab w:val="left" w:pos="1701"/>
        </w:tabs>
        <w:rPr>
          <w:rFonts w:asciiTheme="minorHAnsi" w:eastAsiaTheme="minorEastAsia" w:hAnsiTheme="minorHAnsi"/>
          <w:sz w:val="24"/>
          <w:lang w:val="en-GB" w:eastAsia="en-GB"/>
        </w:rPr>
      </w:pPr>
      <w:r>
        <w:t>1.4</w:t>
      </w:r>
      <w:r>
        <w:rPr>
          <w:rFonts w:asciiTheme="minorHAnsi" w:eastAsiaTheme="minorEastAsia" w:hAnsiTheme="minorHAnsi"/>
          <w:sz w:val="24"/>
          <w:lang w:val="en-GB" w:eastAsia="en-GB"/>
        </w:rPr>
        <w:tab/>
      </w:r>
      <w:r>
        <w:t>Grading of the certainty of the body of evidence</w:t>
      </w:r>
      <w:r>
        <w:tab/>
      </w:r>
      <w:r>
        <w:fldChar w:fldCharType="begin"/>
      </w:r>
      <w:r>
        <w:instrText xml:space="preserve"> PAGEREF _Toc527367328 \h </w:instrText>
      </w:r>
      <w:r>
        <w:fldChar w:fldCharType="separate"/>
      </w:r>
      <w:r>
        <w:t>4</w:t>
      </w:r>
      <w:r>
        <w:fldChar w:fldCharType="end"/>
      </w:r>
    </w:p>
    <w:p w14:paraId="67ED300B" w14:textId="77777777" w:rsidR="00312C46" w:rsidRDefault="00312C46">
      <w:pPr>
        <w:pStyle w:val="TOC1"/>
        <w:rPr>
          <w:rFonts w:asciiTheme="minorHAnsi" w:eastAsiaTheme="minorEastAsia" w:hAnsiTheme="minorHAnsi"/>
          <w:sz w:val="24"/>
          <w:lang w:val="en-GB" w:eastAsia="en-GB"/>
        </w:rPr>
      </w:pPr>
      <w:r>
        <w:t>2</w:t>
      </w:r>
      <w:r>
        <w:rPr>
          <w:rFonts w:asciiTheme="minorHAnsi" w:eastAsiaTheme="minorEastAsia" w:hAnsiTheme="minorHAnsi"/>
          <w:sz w:val="24"/>
          <w:lang w:val="en-GB" w:eastAsia="en-GB"/>
        </w:rPr>
        <w:tab/>
      </w:r>
      <w:r>
        <w:t>Definition</w:t>
      </w:r>
      <w:r>
        <w:tab/>
      </w:r>
      <w:r>
        <w:fldChar w:fldCharType="begin"/>
      </w:r>
      <w:r>
        <w:instrText xml:space="preserve"> PAGEREF _Toc527367329 \h </w:instrText>
      </w:r>
      <w:r>
        <w:fldChar w:fldCharType="separate"/>
      </w:r>
      <w:r>
        <w:t>5</w:t>
      </w:r>
      <w:r>
        <w:fldChar w:fldCharType="end"/>
      </w:r>
    </w:p>
    <w:p w14:paraId="11590904" w14:textId="77777777" w:rsidR="00312C46" w:rsidRDefault="00312C46">
      <w:pPr>
        <w:pStyle w:val="TOC2"/>
        <w:tabs>
          <w:tab w:val="left" w:pos="1701"/>
        </w:tabs>
        <w:rPr>
          <w:rFonts w:asciiTheme="minorHAnsi" w:eastAsiaTheme="minorEastAsia" w:hAnsiTheme="minorHAnsi"/>
          <w:sz w:val="24"/>
          <w:lang w:val="en-GB" w:eastAsia="en-GB"/>
        </w:rPr>
      </w:pPr>
      <w:r>
        <w:t>2.1</w:t>
      </w:r>
      <w:r>
        <w:rPr>
          <w:rFonts w:asciiTheme="minorHAnsi" w:eastAsiaTheme="minorEastAsia" w:hAnsiTheme="minorHAnsi"/>
          <w:sz w:val="24"/>
          <w:lang w:val="en-GB" w:eastAsia="en-GB"/>
        </w:rPr>
        <w:tab/>
      </w:r>
      <w:r>
        <w:t>Q1: What is the definition of post-term pregnancy?</w:t>
      </w:r>
      <w:r>
        <w:tab/>
      </w:r>
      <w:r>
        <w:fldChar w:fldCharType="begin"/>
      </w:r>
      <w:r>
        <w:instrText xml:space="preserve"> PAGEREF _Toc527367330 \h </w:instrText>
      </w:r>
      <w:r>
        <w:fldChar w:fldCharType="separate"/>
      </w:r>
      <w:r>
        <w:t>5</w:t>
      </w:r>
      <w:r>
        <w:fldChar w:fldCharType="end"/>
      </w:r>
    </w:p>
    <w:p w14:paraId="1FBB8AF6" w14:textId="77777777" w:rsidR="00312C46" w:rsidRDefault="00312C46">
      <w:pPr>
        <w:pStyle w:val="TOC3"/>
        <w:tabs>
          <w:tab w:val="left" w:pos="1701"/>
        </w:tabs>
        <w:rPr>
          <w:rFonts w:asciiTheme="minorHAnsi" w:eastAsiaTheme="minorEastAsia" w:hAnsiTheme="minorHAnsi"/>
          <w:sz w:val="24"/>
          <w:lang w:val="en-GB" w:eastAsia="en-GB"/>
        </w:rPr>
      </w:pPr>
      <w:r>
        <w:t>2.1.1</w:t>
      </w:r>
      <w:r>
        <w:rPr>
          <w:rFonts w:asciiTheme="minorHAnsi" w:eastAsiaTheme="minorEastAsia" w:hAnsiTheme="minorHAnsi"/>
          <w:sz w:val="24"/>
          <w:lang w:val="en-GB" w:eastAsia="en-GB"/>
        </w:rPr>
        <w:tab/>
      </w:r>
      <w:r>
        <w:t>Background information</w:t>
      </w:r>
      <w:r>
        <w:tab/>
      </w:r>
      <w:r>
        <w:fldChar w:fldCharType="begin"/>
      </w:r>
      <w:r>
        <w:instrText xml:space="preserve"> PAGEREF _Toc527367331 \h </w:instrText>
      </w:r>
      <w:r>
        <w:fldChar w:fldCharType="separate"/>
      </w:r>
      <w:r>
        <w:t>5</w:t>
      </w:r>
      <w:r>
        <w:fldChar w:fldCharType="end"/>
      </w:r>
    </w:p>
    <w:p w14:paraId="78CED528" w14:textId="77777777" w:rsidR="00312C46" w:rsidRDefault="00312C46">
      <w:pPr>
        <w:pStyle w:val="TOC1"/>
        <w:rPr>
          <w:rFonts w:asciiTheme="minorHAnsi" w:eastAsiaTheme="minorEastAsia" w:hAnsiTheme="minorHAnsi"/>
          <w:sz w:val="24"/>
          <w:lang w:val="en-GB" w:eastAsia="en-GB"/>
        </w:rPr>
      </w:pPr>
      <w:r>
        <w:t>3</w:t>
      </w:r>
      <w:r>
        <w:rPr>
          <w:rFonts w:asciiTheme="minorHAnsi" w:eastAsiaTheme="minorEastAsia" w:hAnsiTheme="minorHAnsi"/>
          <w:sz w:val="24"/>
          <w:lang w:val="en-GB" w:eastAsia="en-GB"/>
        </w:rPr>
        <w:tab/>
      </w:r>
      <w:r>
        <w:t>Harms and benefits</w:t>
      </w:r>
      <w:r>
        <w:tab/>
      </w:r>
      <w:r>
        <w:fldChar w:fldCharType="begin"/>
      </w:r>
      <w:r>
        <w:instrText xml:space="preserve"> PAGEREF _Toc527367332 \h </w:instrText>
      </w:r>
      <w:r>
        <w:fldChar w:fldCharType="separate"/>
      </w:r>
      <w:r>
        <w:t>6</w:t>
      </w:r>
      <w:r>
        <w:fldChar w:fldCharType="end"/>
      </w:r>
    </w:p>
    <w:p w14:paraId="31D45EE9" w14:textId="77777777" w:rsidR="00312C46" w:rsidRDefault="00312C46">
      <w:pPr>
        <w:pStyle w:val="TOC2"/>
        <w:tabs>
          <w:tab w:val="left" w:pos="1701"/>
        </w:tabs>
        <w:rPr>
          <w:rFonts w:asciiTheme="minorHAnsi" w:eastAsiaTheme="minorEastAsia" w:hAnsiTheme="minorHAnsi"/>
          <w:sz w:val="24"/>
          <w:lang w:val="en-GB" w:eastAsia="en-GB"/>
        </w:rPr>
      </w:pPr>
      <w:r>
        <w:t>3.1</w:t>
      </w:r>
      <w:r>
        <w:rPr>
          <w:rFonts w:asciiTheme="minorHAnsi" w:eastAsiaTheme="minorEastAsia" w:hAnsiTheme="minorHAnsi"/>
          <w:sz w:val="24"/>
          <w:lang w:val="en-GB" w:eastAsia="en-GB"/>
        </w:rPr>
        <w:tab/>
      </w:r>
      <w:r>
        <w:t>Q2: What are the maternal risks and/or benefits associated with post-term pregnancy?</w:t>
      </w:r>
      <w:r>
        <w:tab/>
      </w:r>
      <w:r>
        <w:fldChar w:fldCharType="begin"/>
      </w:r>
      <w:r>
        <w:instrText xml:space="preserve"> PAGEREF _Toc527367333 \h </w:instrText>
      </w:r>
      <w:r>
        <w:fldChar w:fldCharType="separate"/>
      </w:r>
      <w:r>
        <w:t>6</w:t>
      </w:r>
      <w:r>
        <w:fldChar w:fldCharType="end"/>
      </w:r>
    </w:p>
    <w:p w14:paraId="3B49E264" w14:textId="77777777" w:rsidR="00312C46" w:rsidRDefault="00312C46">
      <w:pPr>
        <w:pStyle w:val="TOC2"/>
        <w:tabs>
          <w:tab w:val="left" w:pos="1701"/>
        </w:tabs>
        <w:rPr>
          <w:rFonts w:asciiTheme="minorHAnsi" w:eastAsiaTheme="minorEastAsia" w:hAnsiTheme="minorHAnsi"/>
          <w:sz w:val="24"/>
          <w:lang w:val="en-GB" w:eastAsia="en-GB"/>
        </w:rPr>
      </w:pPr>
      <w:r>
        <w:t>3.2</w:t>
      </w:r>
      <w:r>
        <w:rPr>
          <w:rFonts w:asciiTheme="minorHAnsi" w:eastAsiaTheme="minorEastAsia" w:hAnsiTheme="minorHAnsi"/>
          <w:sz w:val="24"/>
          <w:lang w:val="en-GB" w:eastAsia="en-GB"/>
        </w:rPr>
        <w:tab/>
      </w:r>
      <w:r>
        <w:t>Q3: What are the fetal risks and/or benefits associated with post-term pregnancy?</w:t>
      </w:r>
      <w:r>
        <w:tab/>
      </w:r>
      <w:r>
        <w:fldChar w:fldCharType="begin"/>
      </w:r>
      <w:r>
        <w:instrText xml:space="preserve"> PAGEREF _Toc527367334 \h </w:instrText>
      </w:r>
      <w:r>
        <w:fldChar w:fldCharType="separate"/>
      </w:r>
      <w:r>
        <w:t>6</w:t>
      </w:r>
      <w:r>
        <w:fldChar w:fldCharType="end"/>
      </w:r>
    </w:p>
    <w:p w14:paraId="1C7EF6B0" w14:textId="77777777" w:rsidR="00312C46" w:rsidRDefault="00312C46">
      <w:pPr>
        <w:pStyle w:val="TOC2"/>
        <w:tabs>
          <w:tab w:val="left" w:pos="1701"/>
        </w:tabs>
        <w:rPr>
          <w:rFonts w:asciiTheme="minorHAnsi" w:eastAsiaTheme="minorEastAsia" w:hAnsiTheme="minorHAnsi"/>
          <w:sz w:val="24"/>
          <w:lang w:val="en-GB" w:eastAsia="en-GB"/>
        </w:rPr>
      </w:pPr>
      <w:r>
        <w:t>3.3</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7335 \h </w:instrText>
      </w:r>
      <w:r>
        <w:fldChar w:fldCharType="separate"/>
      </w:r>
      <w:r>
        <w:t>6</w:t>
      </w:r>
      <w:r>
        <w:fldChar w:fldCharType="end"/>
      </w:r>
    </w:p>
    <w:p w14:paraId="4DCA880B" w14:textId="77777777" w:rsidR="00312C46" w:rsidRDefault="00312C46">
      <w:pPr>
        <w:pStyle w:val="TOC1"/>
        <w:rPr>
          <w:rFonts w:asciiTheme="minorHAnsi" w:eastAsiaTheme="minorEastAsia" w:hAnsiTheme="minorHAnsi"/>
          <w:sz w:val="24"/>
          <w:lang w:val="en-GB" w:eastAsia="en-GB"/>
        </w:rPr>
      </w:pPr>
      <w:r>
        <w:t>4</w:t>
      </w:r>
      <w:r>
        <w:rPr>
          <w:rFonts w:asciiTheme="minorHAnsi" w:eastAsiaTheme="minorEastAsia" w:hAnsiTheme="minorHAnsi"/>
          <w:sz w:val="24"/>
          <w:lang w:val="en-GB" w:eastAsia="en-GB"/>
        </w:rPr>
        <w:tab/>
      </w:r>
      <w:r>
        <w:t>Intervention</w:t>
      </w:r>
      <w:r>
        <w:tab/>
      </w:r>
      <w:r>
        <w:fldChar w:fldCharType="begin"/>
      </w:r>
      <w:r>
        <w:instrText xml:space="preserve"> PAGEREF _Toc527367336 \h </w:instrText>
      </w:r>
      <w:r>
        <w:fldChar w:fldCharType="separate"/>
      </w:r>
      <w:r>
        <w:t>7</w:t>
      </w:r>
      <w:r>
        <w:fldChar w:fldCharType="end"/>
      </w:r>
    </w:p>
    <w:p w14:paraId="6DD1DA1F" w14:textId="77777777" w:rsidR="00312C46" w:rsidRDefault="00312C46">
      <w:pPr>
        <w:pStyle w:val="TOC2"/>
        <w:tabs>
          <w:tab w:val="left" w:pos="1701"/>
        </w:tabs>
        <w:rPr>
          <w:rFonts w:asciiTheme="minorHAnsi" w:eastAsiaTheme="minorEastAsia" w:hAnsiTheme="minorHAnsi"/>
          <w:sz w:val="24"/>
          <w:lang w:val="en-GB" w:eastAsia="en-GB"/>
        </w:rPr>
      </w:pPr>
      <w:r>
        <w:t>4.1</w:t>
      </w:r>
      <w:r>
        <w:rPr>
          <w:rFonts w:asciiTheme="minorHAnsi" w:eastAsiaTheme="minorEastAsia" w:hAnsiTheme="minorHAnsi"/>
          <w:sz w:val="24"/>
          <w:lang w:val="en-GB" w:eastAsia="en-GB"/>
        </w:rPr>
        <w:tab/>
      </w:r>
      <w:r>
        <w:t>Q4: What options are available for women to prevent post-term pregnancy?</w:t>
      </w:r>
      <w:r>
        <w:tab/>
      </w:r>
      <w:r>
        <w:fldChar w:fldCharType="begin"/>
      </w:r>
      <w:r>
        <w:instrText xml:space="preserve"> PAGEREF _Toc527367337 \h </w:instrText>
      </w:r>
      <w:r>
        <w:fldChar w:fldCharType="separate"/>
      </w:r>
      <w:r>
        <w:t>7</w:t>
      </w:r>
      <w:r>
        <w:fldChar w:fldCharType="end"/>
      </w:r>
    </w:p>
    <w:p w14:paraId="26A9C615" w14:textId="77777777" w:rsidR="00312C46" w:rsidRDefault="00312C46">
      <w:pPr>
        <w:pStyle w:val="TOC3"/>
        <w:tabs>
          <w:tab w:val="left" w:pos="1701"/>
        </w:tabs>
        <w:rPr>
          <w:rFonts w:asciiTheme="minorHAnsi" w:eastAsiaTheme="minorEastAsia" w:hAnsiTheme="minorHAnsi"/>
          <w:sz w:val="24"/>
          <w:lang w:val="en-GB" w:eastAsia="en-GB"/>
        </w:rPr>
      </w:pPr>
      <w:r>
        <w:t>4.1.1</w:t>
      </w:r>
      <w:r>
        <w:rPr>
          <w:rFonts w:asciiTheme="minorHAnsi" w:eastAsiaTheme="minorEastAsia" w:hAnsiTheme="minorHAnsi"/>
          <w:sz w:val="24"/>
          <w:lang w:val="en-GB" w:eastAsia="en-GB"/>
        </w:rPr>
        <w:tab/>
      </w:r>
      <w:r>
        <w:t>Background information</w:t>
      </w:r>
      <w:r>
        <w:tab/>
      </w:r>
      <w:r>
        <w:fldChar w:fldCharType="begin"/>
      </w:r>
      <w:r>
        <w:instrText xml:space="preserve"> PAGEREF _Toc527367338 \h </w:instrText>
      </w:r>
      <w:r>
        <w:fldChar w:fldCharType="separate"/>
      </w:r>
      <w:r>
        <w:t>7</w:t>
      </w:r>
      <w:r>
        <w:fldChar w:fldCharType="end"/>
      </w:r>
    </w:p>
    <w:p w14:paraId="5A20DFFB" w14:textId="77777777" w:rsidR="00312C46" w:rsidRDefault="00312C46">
      <w:pPr>
        <w:pStyle w:val="TOC3"/>
        <w:tabs>
          <w:tab w:val="left" w:pos="1701"/>
        </w:tabs>
        <w:rPr>
          <w:rFonts w:asciiTheme="minorHAnsi" w:eastAsiaTheme="minorEastAsia" w:hAnsiTheme="minorHAnsi"/>
          <w:sz w:val="24"/>
          <w:lang w:val="en-GB" w:eastAsia="en-GB"/>
        </w:rPr>
      </w:pPr>
      <w:r>
        <w:t>4.1.2</w:t>
      </w:r>
      <w:r>
        <w:rPr>
          <w:rFonts w:asciiTheme="minorHAnsi" w:eastAsiaTheme="minorEastAsia" w:hAnsiTheme="minorHAnsi"/>
          <w:sz w:val="24"/>
          <w:lang w:val="en-GB" w:eastAsia="en-GB"/>
        </w:rPr>
        <w:tab/>
      </w:r>
      <w:r>
        <w:t>Labour induction versus expectant management</w:t>
      </w:r>
      <w:r>
        <w:tab/>
      </w:r>
      <w:r>
        <w:fldChar w:fldCharType="begin"/>
      </w:r>
      <w:r>
        <w:instrText xml:space="preserve"> PAGEREF _Toc527367339 \h </w:instrText>
      </w:r>
      <w:r>
        <w:fldChar w:fldCharType="separate"/>
      </w:r>
      <w:r>
        <w:t>7</w:t>
      </w:r>
      <w:r>
        <w:fldChar w:fldCharType="end"/>
      </w:r>
    </w:p>
    <w:p w14:paraId="3A3D7D8C" w14:textId="77777777" w:rsidR="00312C46" w:rsidRDefault="00312C46">
      <w:pPr>
        <w:pStyle w:val="TOC3"/>
        <w:tabs>
          <w:tab w:val="left" w:pos="1701"/>
        </w:tabs>
        <w:rPr>
          <w:rFonts w:asciiTheme="minorHAnsi" w:eastAsiaTheme="minorEastAsia" w:hAnsiTheme="minorHAnsi"/>
          <w:sz w:val="24"/>
          <w:lang w:val="en-GB" w:eastAsia="en-GB"/>
        </w:rPr>
      </w:pPr>
      <w:r>
        <w:rPr>
          <w:lang w:eastAsia="en-GB"/>
        </w:rPr>
        <w:t>4.1.3</w:t>
      </w:r>
      <w:r>
        <w:rPr>
          <w:rFonts w:asciiTheme="minorHAnsi" w:eastAsiaTheme="minorEastAsia" w:hAnsiTheme="minorHAnsi"/>
          <w:sz w:val="24"/>
          <w:lang w:val="en-GB" w:eastAsia="en-GB"/>
        </w:rPr>
        <w:tab/>
      </w:r>
      <w:r>
        <w:rPr>
          <w:lang w:eastAsia="en-GB"/>
        </w:rPr>
        <w:t>Advice to the Expert Working Group</w:t>
      </w:r>
      <w:r>
        <w:tab/>
      </w:r>
      <w:r>
        <w:fldChar w:fldCharType="begin"/>
      </w:r>
      <w:r>
        <w:instrText xml:space="preserve"> PAGEREF _Toc527367340 \h </w:instrText>
      </w:r>
      <w:r>
        <w:fldChar w:fldCharType="separate"/>
      </w:r>
      <w:r>
        <w:t>7</w:t>
      </w:r>
      <w:r>
        <w:fldChar w:fldCharType="end"/>
      </w:r>
    </w:p>
    <w:p w14:paraId="640623C5" w14:textId="77777777" w:rsidR="00312C46" w:rsidRDefault="00312C46">
      <w:pPr>
        <w:pStyle w:val="TOC3"/>
        <w:tabs>
          <w:tab w:val="left" w:pos="1701"/>
        </w:tabs>
        <w:rPr>
          <w:rFonts w:asciiTheme="minorHAnsi" w:eastAsiaTheme="minorEastAsia" w:hAnsiTheme="minorHAnsi"/>
          <w:sz w:val="24"/>
          <w:lang w:val="en-GB" w:eastAsia="en-GB"/>
        </w:rPr>
      </w:pPr>
      <w:r>
        <w:t>4.1.4</w:t>
      </w:r>
      <w:r>
        <w:rPr>
          <w:rFonts w:asciiTheme="minorHAnsi" w:eastAsiaTheme="minorEastAsia" w:hAnsiTheme="minorHAnsi"/>
          <w:sz w:val="24"/>
          <w:lang w:val="en-GB" w:eastAsia="en-GB"/>
        </w:rPr>
        <w:tab/>
      </w:r>
      <w:r>
        <w:t>Summary of findings tables</w:t>
      </w:r>
      <w:r>
        <w:tab/>
      </w:r>
      <w:r>
        <w:fldChar w:fldCharType="begin"/>
      </w:r>
      <w:r>
        <w:instrText xml:space="preserve"> PAGEREF _Toc527367341 \h </w:instrText>
      </w:r>
      <w:r>
        <w:fldChar w:fldCharType="separate"/>
      </w:r>
      <w:r>
        <w:t>8</w:t>
      </w:r>
      <w:r>
        <w:fldChar w:fldCharType="end"/>
      </w:r>
    </w:p>
    <w:p w14:paraId="5A973A72" w14:textId="77777777" w:rsidR="00312C46" w:rsidRDefault="00312C46">
      <w:pPr>
        <w:pStyle w:val="TOC3"/>
        <w:tabs>
          <w:tab w:val="left" w:pos="1701"/>
        </w:tabs>
        <w:rPr>
          <w:rFonts w:asciiTheme="minorHAnsi" w:eastAsiaTheme="minorEastAsia" w:hAnsiTheme="minorHAnsi"/>
          <w:sz w:val="24"/>
          <w:lang w:val="en-GB" w:eastAsia="en-GB"/>
        </w:rPr>
      </w:pPr>
      <w:r w:rsidRPr="008666AB">
        <w:rPr>
          <w:lang w:val="en"/>
        </w:rPr>
        <w:t>4.1.5</w:t>
      </w:r>
      <w:r>
        <w:rPr>
          <w:rFonts w:asciiTheme="minorHAnsi" w:eastAsiaTheme="minorEastAsia" w:hAnsiTheme="minorHAnsi"/>
          <w:sz w:val="24"/>
          <w:lang w:val="en-GB" w:eastAsia="en-GB"/>
        </w:rPr>
        <w:tab/>
      </w:r>
      <w:r w:rsidRPr="008666AB">
        <w:rPr>
          <w:lang w:val="en"/>
        </w:rPr>
        <w:t>Evaluation of quality of randomised controlled trial</w:t>
      </w:r>
      <w:r>
        <w:tab/>
      </w:r>
      <w:r>
        <w:fldChar w:fldCharType="begin"/>
      </w:r>
      <w:r>
        <w:instrText xml:space="preserve"> PAGEREF _Toc527367342 \h </w:instrText>
      </w:r>
      <w:r>
        <w:fldChar w:fldCharType="separate"/>
      </w:r>
      <w:r>
        <w:t>13</w:t>
      </w:r>
      <w:r>
        <w:fldChar w:fldCharType="end"/>
      </w:r>
    </w:p>
    <w:p w14:paraId="76AA073F" w14:textId="77777777" w:rsidR="00312C46" w:rsidRDefault="00312C46">
      <w:pPr>
        <w:pStyle w:val="TOC1"/>
        <w:rPr>
          <w:rFonts w:asciiTheme="minorHAnsi" w:eastAsiaTheme="minorEastAsia" w:hAnsiTheme="minorHAnsi"/>
          <w:sz w:val="24"/>
          <w:lang w:val="en-GB" w:eastAsia="en-GB"/>
        </w:rPr>
      </w:pPr>
      <w:r>
        <w:t>5</w:t>
      </w:r>
      <w:r>
        <w:rPr>
          <w:rFonts w:asciiTheme="minorHAnsi" w:eastAsiaTheme="minorEastAsia" w:hAnsiTheme="minorHAnsi"/>
          <w:sz w:val="24"/>
          <w:lang w:val="en-GB" w:eastAsia="en-GB"/>
        </w:rPr>
        <w:tab/>
      </w:r>
      <w:r>
        <w:t>Additional considerations</w:t>
      </w:r>
      <w:r>
        <w:tab/>
      </w:r>
      <w:r>
        <w:fldChar w:fldCharType="begin"/>
      </w:r>
      <w:r>
        <w:instrText xml:space="preserve"> PAGEREF _Toc527367343 \h </w:instrText>
      </w:r>
      <w:r>
        <w:fldChar w:fldCharType="separate"/>
      </w:r>
      <w:r>
        <w:t>14</w:t>
      </w:r>
      <w:r>
        <w:fldChar w:fldCharType="end"/>
      </w:r>
    </w:p>
    <w:p w14:paraId="73E4E1F0" w14:textId="77777777" w:rsidR="00312C46" w:rsidRDefault="00312C46">
      <w:pPr>
        <w:pStyle w:val="TOC2"/>
        <w:tabs>
          <w:tab w:val="left" w:pos="1701"/>
        </w:tabs>
        <w:rPr>
          <w:rFonts w:asciiTheme="minorHAnsi" w:eastAsiaTheme="minorEastAsia" w:hAnsiTheme="minorHAnsi"/>
          <w:sz w:val="24"/>
          <w:lang w:val="en-GB" w:eastAsia="en-GB"/>
        </w:rPr>
      </w:pPr>
      <w:r>
        <w:t>5.1</w:t>
      </w:r>
      <w:r>
        <w:rPr>
          <w:rFonts w:asciiTheme="minorHAnsi" w:eastAsiaTheme="minorEastAsia" w:hAnsiTheme="minorHAnsi"/>
          <w:sz w:val="24"/>
          <w:lang w:val="en-GB" w:eastAsia="en-GB"/>
        </w:rPr>
        <w:tab/>
      </w:r>
      <w:r>
        <w:t>Q6: What are the additional needs of Aboriginal and Torres Strait Islander women?</w:t>
      </w:r>
      <w:r>
        <w:tab/>
      </w:r>
      <w:r>
        <w:fldChar w:fldCharType="begin"/>
      </w:r>
      <w:r>
        <w:instrText xml:space="preserve"> PAGEREF _Toc527367344 \h </w:instrText>
      </w:r>
      <w:r>
        <w:fldChar w:fldCharType="separate"/>
      </w:r>
      <w:r>
        <w:t>14</w:t>
      </w:r>
      <w:r>
        <w:fldChar w:fldCharType="end"/>
      </w:r>
    </w:p>
    <w:p w14:paraId="2EBC9D50" w14:textId="77777777" w:rsidR="00312C46" w:rsidRDefault="00312C46">
      <w:pPr>
        <w:pStyle w:val="TOC2"/>
        <w:tabs>
          <w:tab w:val="left" w:pos="1701"/>
        </w:tabs>
        <w:rPr>
          <w:rFonts w:asciiTheme="minorHAnsi" w:eastAsiaTheme="minorEastAsia" w:hAnsiTheme="minorHAnsi"/>
          <w:sz w:val="24"/>
          <w:lang w:val="en-GB" w:eastAsia="en-GB"/>
        </w:rPr>
      </w:pPr>
      <w:r>
        <w:t>5.2</w:t>
      </w:r>
      <w:r>
        <w:rPr>
          <w:rFonts w:asciiTheme="minorHAnsi" w:eastAsiaTheme="minorEastAsia" w:hAnsiTheme="minorHAnsi"/>
          <w:sz w:val="24"/>
          <w:lang w:val="en-GB" w:eastAsia="en-GB"/>
        </w:rPr>
        <w:tab/>
      </w:r>
      <w:r>
        <w:t>Q7: What are the additional considerations for migrant and refugee women?</w:t>
      </w:r>
      <w:r>
        <w:tab/>
      </w:r>
      <w:r>
        <w:fldChar w:fldCharType="begin"/>
      </w:r>
      <w:r>
        <w:instrText xml:space="preserve"> PAGEREF _Toc527367345 \h </w:instrText>
      </w:r>
      <w:r>
        <w:fldChar w:fldCharType="separate"/>
      </w:r>
      <w:r>
        <w:t>14</w:t>
      </w:r>
      <w:r>
        <w:fldChar w:fldCharType="end"/>
      </w:r>
    </w:p>
    <w:p w14:paraId="14EBD9E9" w14:textId="77777777" w:rsidR="00312C46" w:rsidRDefault="00312C46">
      <w:pPr>
        <w:pStyle w:val="TOC1"/>
        <w:rPr>
          <w:rFonts w:asciiTheme="minorHAnsi" w:eastAsiaTheme="minorEastAsia" w:hAnsiTheme="minorHAnsi"/>
          <w:sz w:val="24"/>
          <w:lang w:val="en-GB" w:eastAsia="en-GB"/>
        </w:rPr>
      </w:pPr>
      <w:r>
        <w:t>References</w:t>
      </w:r>
      <w:r>
        <w:tab/>
      </w:r>
      <w:r>
        <w:fldChar w:fldCharType="begin"/>
      </w:r>
      <w:r>
        <w:instrText xml:space="preserve"> PAGEREF _Toc527367346 \h </w:instrText>
      </w:r>
      <w:r>
        <w:fldChar w:fldCharType="separate"/>
      </w:r>
      <w:r>
        <w:t>15</w:t>
      </w:r>
      <w:r>
        <w:fldChar w:fldCharType="end"/>
      </w:r>
      <w:bookmarkStart w:id="0" w:name="_GoBack"/>
      <w:bookmarkEnd w:id="0"/>
    </w:p>
    <w:p w14:paraId="65591E86" w14:textId="77777777" w:rsidR="004A5194" w:rsidRPr="00BD61D3" w:rsidRDefault="002D04CE" w:rsidP="004A5194">
      <w:r w:rsidRPr="00BD61D3">
        <w:fldChar w:fldCharType="end"/>
      </w:r>
    </w:p>
    <w:p w14:paraId="28732C2F" w14:textId="77777777" w:rsidR="004A5194" w:rsidRPr="00BD61D3" w:rsidRDefault="004A5194" w:rsidP="00105BBD">
      <w:pPr>
        <w:pStyle w:val="Heading1"/>
        <w:sectPr w:rsidR="004A5194" w:rsidRPr="00BD61D3" w:rsidSect="003E7EEC">
          <w:pgSz w:w="11900" w:h="16840"/>
          <w:pgMar w:top="1440" w:right="1440" w:bottom="1440" w:left="1440" w:header="708" w:footer="708" w:gutter="0"/>
          <w:cols w:space="708"/>
          <w:docGrid w:linePitch="360"/>
        </w:sectPr>
      </w:pPr>
    </w:p>
    <w:p w14:paraId="29EAE9B7" w14:textId="77777777" w:rsidR="00FE2E5B" w:rsidRPr="00BD61D3" w:rsidRDefault="00FE2E5B" w:rsidP="00FE2E5B">
      <w:pPr>
        <w:pStyle w:val="Heading1"/>
        <w:numPr>
          <w:ilvl w:val="0"/>
          <w:numId w:val="0"/>
        </w:numPr>
      </w:pPr>
      <w:bookmarkStart w:id="1" w:name="_Toc527367319"/>
      <w:r w:rsidRPr="00BD61D3">
        <w:lastRenderedPageBreak/>
        <w:t>Key messages</w:t>
      </w:r>
      <w:bookmarkEnd w:id="1"/>
    </w:p>
    <w:p w14:paraId="52EE1FD6" w14:textId="6B6CF441" w:rsidR="005B3375" w:rsidRDefault="005B3375" w:rsidP="005B3375">
      <w:pPr>
        <w:pStyle w:val="bullet"/>
      </w:pPr>
      <w:r>
        <w:t xml:space="preserve">Compared with a policy of expectant management, a policy of </w:t>
      </w:r>
      <w:proofErr w:type="spellStart"/>
      <w:r>
        <w:t>labour</w:t>
      </w:r>
      <w:proofErr w:type="spellEnd"/>
      <w:r>
        <w:t xml:space="preserve"> induction </w:t>
      </w:r>
      <w:r w:rsidR="00A33DA1">
        <w:t xml:space="preserve">for prolonged pregnancy </w:t>
      </w:r>
      <w:r>
        <w:t>was associated with fewer (all-cause) perinatal deaths (</w:t>
      </w:r>
      <w:r w:rsidRPr="005B3375">
        <w:rPr>
          <w:sz w:val="16"/>
          <w:szCs w:val="16"/>
        </w:rPr>
        <w:t>risk ratio (RR) 0.</w:t>
      </w:r>
      <w:r w:rsidR="00A33DA1" w:rsidRPr="005B3375">
        <w:rPr>
          <w:sz w:val="16"/>
          <w:szCs w:val="16"/>
        </w:rPr>
        <w:t>3</w:t>
      </w:r>
      <w:r w:rsidR="00A33DA1">
        <w:rPr>
          <w:sz w:val="16"/>
          <w:szCs w:val="16"/>
        </w:rPr>
        <w:t>7</w:t>
      </w:r>
      <w:r w:rsidRPr="005B3375">
        <w:rPr>
          <w:sz w:val="16"/>
          <w:szCs w:val="16"/>
        </w:rPr>
        <w:t>, 95% confidence interval (CI) 0.</w:t>
      </w:r>
      <w:r w:rsidR="00A33DA1" w:rsidRPr="005B3375">
        <w:rPr>
          <w:sz w:val="16"/>
          <w:szCs w:val="16"/>
        </w:rPr>
        <w:t>1</w:t>
      </w:r>
      <w:r w:rsidR="00A33DA1">
        <w:rPr>
          <w:sz w:val="16"/>
          <w:szCs w:val="16"/>
        </w:rPr>
        <w:t>7</w:t>
      </w:r>
      <w:r w:rsidR="00A33DA1" w:rsidRPr="005B3375">
        <w:rPr>
          <w:sz w:val="16"/>
          <w:szCs w:val="16"/>
        </w:rPr>
        <w:t xml:space="preserve"> </w:t>
      </w:r>
      <w:r w:rsidRPr="005B3375">
        <w:rPr>
          <w:sz w:val="16"/>
          <w:szCs w:val="16"/>
        </w:rPr>
        <w:t>to 0.</w:t>
      </w:r>
      <w:r w:rsidR="00A33DA1">
        <w:rPr>
          <w:sz w:val="16"/>
          <w:szCs w:val="16"/>
        </w:rPr>
        <w:t>80</w:t>
      </w:r>
      <w:r w:rsidRPr="005B3375">
        <w:rPr>
          <w:sz w:val="16"/>
          <w:szCs w:val="16"/>
        </w:rPr>
        <w:t xml:space="preserve">; </w:t>
      </w:r>
      <w:r w:rsidR="00A33DA1" w:rsidRPr="005B3375">
        <w:rPr>
          <w:sz w:val="16"/>
          <w:szCs w:val="16"/>
        </w:rPr>
        <w:t>2</w:t>
      </w:r>
      <w:r w:rsidR="00A33DA1">
        <w:rPr>
          <w:sz w:val="16"/>
          <w:szCs w:val="16"/>
        </w:rPr>
        <w:t>1</w:t>
      </w:r>
      <w:r w:rsidR="00A33DA1" w:rsidRPr="005B3375">
        <w:rPr>
          <w:sz w:val="16"/>
          <w:szCs w:val="16"/>
        </w:rPr>
        <w:t xml:space="preserve"> </w:t>
      </w:r>
      <w:r w:rsidRPr="005B3375">
        <w:rPr>
          <w:sz w:val="16"/>
          <w:szCs w:val="16"/>
        </w:rPr>
        <w:t xml:space="preserve">trials, </w:t>
      </w:r>
      <w:r w:rsidR="00A33DA1">
        <w:rPr>
          <w:sz w:val="16"/>
          <w:szCs w:val="16"/>
        </w:rPr>
        <w:t>16,056</w:t>
      </w:r>
      <w:r w:rsidRPr="005B3375">
        <w:rPr>
          <w:sz w:val="16"/>
          <w:szCs w:val="16"/>
        </w:rPr>
        <w:t xml:space="preserve"> infants; moderate-quality evidence</w:t>
      </w:r>
      <w:r>
        <w:t>). There were fewer stillbirths in the induction group (</w:t>
      </w:r>
      <w:r w:rsidRPr="005B3375">
        <w:rPr>
          <w:sz w:val="16"/>
          <w:szCs w:val="16"/>
        </w:rPr>
        <w:t>RR 0.</w:t>
      </w:r>
      <w:r w:rsidR="00803AEA" w:rsidRPr="005B3375">
        <w:rPr>
          <w:sz w:val="16"/>
          <w:szCs w:val="16"/>
        </w:rPr>
        <w:t>3</w:t>
      </w:r>
      <w:r w:rsidR="00803AEA">
        <w:rPr>
          <w:sz w:val="16"/>
          <w:szCs w:val="16"/>
        </w:rPr>
        <w:t>8</w:t>
      </w:r>
      <w:r w:rsidRPr="005B3375">
        <w:rPr>
          <w:sz w:val="16"/>
          <w:szCs w:val="16"/>
        </w:rPr>
        <w:t>, 95% CI 0.1</w:t>
      </w:r>
      <w:r w:rsidR="00803AEA">
        <w:rPr>
          <w:sz w:val="16"/>
          <w:szCs w:val="16"/>
        </w:rPr>
        <w:t>4</w:t>
      </w:r>
      <w:r w:rsidRPr="005B3375">
        <w:rPr>
          <w:sz w:val="16"/>
          <w:szCs w:val="16"/>
        </w:rPr>
        <w:t xml:space="preserve"> to </w:t>
      </w:r>
      <w:r w:rsidR="00803AEA">
        <w:rPr>
          <w:sz w:val="16"/>
          <w:szCs w:val="16"/>
        </w:rPr>
        <w:t>1.01</w:t>
      </w:r>
      <w:r w:rsidRPr="005B3375">
        <w:rPr>
          <w:sz w:val="16"/>
          <w:szCs w:val="16"/>
        </w:rPr>
        <w:t>; 2</w:t>
      </w:r>
      <w:r w:rsidR="00456ECE">
        <w:rPr>
          <w:sz w:val="16"/>
          <w:szCs w:val="16"/>
        </w:rPr>
        <w:t>1</w:t>
      </w:r>
      <w:r w:rsidRPr="005B3375">
        <w:rPr>
          <w:sz w:val="16"/>
          <w:szCs w:val="16"/>
        </w:rPr>
        <w:t xml:space="preserve"> trials, </w:t>
      </w:r>
      <w:r w:rsidR="00456ECE">
        <w:rPr>
          <w:sz w:val="16"/>
          <w:szCs w:val="16"/>
        </w:rPr>
        <w:t>1</w:t>
      </w:r>
      <w:r w:rsidR="00803AEA">
        <w:rPr>
          <w:sz w:val="16"/>
          <w:szCs w:val="16"/>
        </w:rPr>
        <w:t>6,056</w:t>
      </w:r>
      <w:r w:rsidRPr="005B3375">
        <w:rPr>
          <w:sz w:val="16"/>
          <w:szCs w:val="16"/>
        </w:rPr>
        <w:t xml:space="preserve"> infants; moderate-quality evidence</w:t>
      </w:r>
      <w:r>
        <w:t>).</w:t>
      </w:r>
      <w:r w:rsidR="00A33DA1">
        <w:t xml:space="preserve"> Rates of neonatal intensive care unit (NICU) admission were lower (</w:t>
      </w:r>
      <w:r w:rsidR="00A33DA1" w:rsidRPr="005B3375">
        <w:rPr>
          <w:sz w:val="16"/>
          <w:szCs w:val="16"/>
        </w:rPr>
        <w:t>RR 0.8</w:t>
      </w:r>
      <w:r w:rsidR="00A33DA1">
        <w:rPr>
          <w:sz w:val="16"/>
          <w:szCs w:val="16"/>
        </w:rPr>
        <w:t>9</w:t>
      </w:r>
      <w:r w:rsidR="00A33DA1" w:rsidRPr="005B3375">
        <w:rPr>
          <w:sz w:val="16"/>
          <w:szCs w:val="16"/>
        </w:rPr>
        <w:t>, 95% CI 0.</w:t>
      </w:r>
      <w:r w:rsidR="00A33DA1">
        <w:rPr>
          <w:sz w:val="16"/>
          <w:szCs w:val="16"/>
        </w:rPr>
        <w:t>81</w:t>
      </w:r>
      <w:r w:rsidR="00A33DA1" w:rsidRPr="005B3375">
        <w:rPr>
          <w:sz w:val="16"/>
          <w:szCs w:val="16"/>
        </w:rPr>
        <w:t xml:space="preserve"> to </w:t>
      </w:r>
      <w:r w:rsidR="00A33DA1">
        <w:rPr>
          <w:sz w:val="16"/>
          <w:szCs w:val="16"/>
        </w:rPr>
        <w:t>0.98</w:t>
      </w:r>
      <w:r w:rsidR="00A33DA1" w:rsidRPr="005B3375">
        <w:rPr>
          <w:sz w:val="16"/>
          <w:szCs w:val="16"/>
        </w:rPr>
        <w:t>; 1</w:t>
      </w:r>
      <w:r w:rsidR="00A33DA1">
        <w:rPr>
          <w:sz w:val="16"/>
          <w:szCs w:val="16"/>
        </w:rPr>
        <w:t>4</w:t>
      </w:r>
      <w:r w:rsidR="00A33DA1" w:rsidRPr="005B3375">
        <w:rPr>
          <w:sz w:val="16"/>
          <w:szCs w:val="16"/>
        </w:rPr>
        <w:t xml:space="preserve"> trials, </w:t>
      </w:r>
      <w:r w:rsidR="00A33DA1">
        <w:rPr>
          <w:sz w:val="16"/>
          <w:szCs w:val="16"/>
        </w:rPr>
        <w:t>14,627</w:t>
      </w:r>
      <w:r w:rsidR="00A33DA1" w:rsidRPr="005B3375">
        <w:rPr>
          <w:sz w:val="16"/>
          <w:szCs w:val="16"/>
        </w:rPr>
        <w:t xml:space="preserve"> infants; moderate-quality evidence</w:t>
      </w:r>
      <w:r w:rsidR="00A33DA1">
        <w:t>) and fewer babies had Apgar scores less than seven at 5 minutes in the induction groups compared with expectant management (</w:t>
      </w:r>
      <w:r w:rsidR="00A33DA1" w:rsidRPr="005B3375">
        <w:rPr>
          <w:sz w:val="16"/>
          <w:szCs w:val="16"/>
        </w:rPr>
        <w:t>RR 0.70, 95% CI 0.50 to 0.98; 16 trials, 9</w:t>
      </w:r>
      <w:r w:rsidR="00A33DA1">
        <w:rPr>
          <w:sz w:val="16"/>
          <w:szCs w:val="16"/>
        </w:rPr>
        <w:t>,</w:t>
      </w:r>
      <w:r w:rsidR="00A33DA1" w:rsidRPr="005B3375">
        <w:rPr>
          <w:sz w:val="16"/>
          <w:szCs w:val="16"/>
        </w:rPr>
        <w:t>047 infants; moderate-quality evidence</w:t>
      </w:r>
      <w:r w:rsidR="00A33DA1">
        <w:t>).</w:t>
      </w:r>
      <w:r w:rsidR="00143146">
        <w:t xml:space="preserve"> There was no evidence of a difference for neonatal trauma (</w:t>
      </w:r>
      <w:r w:rsidR="00143146" w:rsidRPr="00274B71">
        <w:rPr>
          <w:sz w:val="16"/>
          <w:szCs w:val="16"/>
        </w:rPr>
        <w:t>R</w:t>
      </w:r>
      <w:r w:rsidR="00143146" w:rsidRPr="005B3375">
        <w:rPr>
          <w:sz w:val="16"/>
          <w:szCs w:val="16"/>
        </w:rPr>
        <w:t>R 1.</w:t>
      </w:r>
      <w:r w:rsidR="004D6B8B">
        <w:rPr>
          <w:sz w:val="16"/>
          <w:szCs w:val="16"/>
        </w:rPr>
        <w:t>00</w:t>
      </w:r>
      <w:r w:rsidR="00143146" w:rsidRPr="005B3375">
        <w:rPr>
          <w:sz w:val="16"/>
          <w:szCs w:val="16"/>
        </w:rPr>
        <w:t>, 95%CI 0.6</w:t>
      </w:r>
      <w:r w:rsidR="004D6B8B">
        <w:rPr>
          <w:sz w:val="16"/>
          <w:szCs w:val="16"/>
        </w:rPr>
        <w:t>5</w:t>
      </w:r>
      <w:r w:rsidR="00143146" w:rsidRPr="005B3375">
        <w:rPr>
          <w:sz w:val="16"/>
          <w:szCs w:val="16"/>
        </w:rPr>
        <w:t xml:space="preserve"> to </w:t>
      </w:r>
      <w:r w:rsidR="004D6B8B">
        <w:rPr>
          <w:sz w:val="16"/>
          <w:szCs w:val="16"/>
        </w:rPr>
        <w:t>1.54</w:t>
      </w:r>
      <w:r w:rsidR="00143146" w:rsidRPr="005B3375">
        <w:rPr>
          <w:sz w:val="16"/>
          <w:szCs w:val="16"/>
        </w:rPr>
        <w:t xml:space="preserve">; </w:t>
      </w:r>
      <w:r w:rsidR="004D6B8B">
        <w:rPr>
          <w:sz w:val="16"/>
          <w:szCs w:val="16"/>
        </w:rPr>
        <w:t>4</w:t>
      </w:r>
      <w:r w:rsidR="00143146" w:rsidRPr="005B3375">
        <w:rPr>
          <w:sz w:val="16"/>
          <w:szCs w:val="16"/>
        </w:rPr>
        <w:t xml:space="preserve"> trials, </w:t>
      </w:r>
      <w:r w:rsidR="004D6B8B">
        <w:rPr>
          <w:sz w:val="16"/>
          <w:szCs w:val="16"/>
        </w:rPr>
        <w:t>10,351</w:t>
      </w:r>
      <w:r w:rsidR="00143146" w:rsidRPr="005B3375">
        <w:rPr>
          <w:sz w:val="16"/>
          <w:szCs w:val="16"/>
        </w:rPr>
        <w:t xml:space="preserve"> infants; low-quality evidence</w:t>
      </w:r>
      <w:r w:rsidR="00143146">
        <w:t>), for induction compared with expectant management.</w:t>
      </w:r>
    </w:p>
    <w:p w14:paraId="14484117" w14:textId="150A8EE6" w:rsidR="005B3375" w:rsidRDefault="005B3375" w:rsidP="005B3375">
      <w:pPr>
        <w:pStyle w:val="bullet"/>
      </w:pPr>
      <w:r>
        <w:t>For women in the policy of induction arms of trials</w:t>
      </w:r>
      <w:r w:rsidR="00B01191">
        <w:t xml:space="preserve"> for prolonged pregnancy</w:t>
      </w:r>
      <w:r>
        <w:t>, there were fewer caesarean sections compared with expectant management (</w:t>
      </w:r>
      <w:r w:rsidRPr="005B3375">
        <w:rPr>
          <w:sz w:val="16"/>
          <w:szCs w:val="16"/>
        </w:rPr>
        <w:t>RR 0.</w:t>
      </w:r>
      <w:r w:rsidR="00A33DA1">
        <w:rPr>
          <w:sz w:val="16"/>
          <w:szCs w:val="16"/>
        </w:rPr>
        <w:t>89</w:t>
      </w:r>
      <w:r w:rsidRPr="005B3375">
        <w:rPr>
          <w:sz w:val="16"/>
          <w:szCs w:val="16"/>
        </w:rPr>
        <w:t>, 95% CI 0.</w:t>
      </w:r>
      <w:r w:rsidR="00A33DA1" w:rsidRPr="005B3375">
        <w:rPr>
          <w:sz w:val="16"/>
          <w:szCs w:val="16"/>
        </w:rPr>
        <w:t>8</w:t>
      </w:r>
      <w:r w:rsidR="00E40986">
        <w:rPr>
          <w:sz w:val="16"/>
          <w:szCs w:val="16"/>
        </w:rPr>
        <w:t>3</w:t>
      </w:r>
      <w:r w:rsidR="00A33DA1" w:rsidRPr="005B3375">
        <w:rPr>
          <w:sz w:val="16"/>
          <w:szCs w:val="16"/>
        </w:rPr>
        <w:t xml:space="preserve"> </w:t>
      </w:r>
      <w:r w:rsidRPr="005B3375">
        <w:rPr>
          <w:sz w:val="16"/>
          <w:szCs w:val="16"/>
        </w:rPr>
        <w:t>to 0.</w:t>
      </w:r>
      <w:r w:rsidR="00A33DA1" w:rsidRPr="005B3375">
        <w:rPr>
          <w:sz w:val="16"/>
          <w:szCs w:val="16"/>
        </w:rPr>
        <w:t>9</w:t>
      </w:r>
      <w:r w:rsidR="00E40986">
        <w:rPr>
          <w:sz w:val="16"/>
          <w:szCs w:val="16"/>
        </w:rPr>
        <w:t>4</w:t>
      </w:r>
      <w:r w:rsidRPr="005B3375">
        <w:rPr>
          <w:sz w:val="16"/>
          <w:szCs w:val="16"/>
        </w:rPr>
        <w:t xml:space="preserve">; </w:t>
      </w:r>
      <w:r w:rsidR="00A33DA1" w:rsidRPr="005B3375">
        <w:rPr>
          <w:sz w:val="16"/>
          <w:szCs w:val="16"/>
        </w:rPr>
        <w:t>2</w:t>
      </w:r>
      <w:r w:rsidR="00A33DA1">
        <w:rPr>
          <w:sz w:val="16"/>
          <w:szCs w:val="16"/>
        </w:rPr>
        <w:t>8</w:t>
      </w:r>
      <w:r w:rsidR="00A33DA1" w:rsidRPr="005B3375">
        <w:rPr>
          <w:sz w:val="16"/>
          <w:szCs w:val="16"/>
        </w:rPr>
        <w:t xml:space="preserve"> </w:t>
      </w:r>
      <w:r w:rsidRPr="005B3375">
        <w:rPr>
          <w:sz w:val="16"/>
          <w:szCs w:val="16"/>
        </w:rPr>
        <w:t xml:space="preserve">trials, </w:t>
      </w:r>
      <w:r w:rsidR="00A33DA1">
        <w:rPr>
          <w:sz w:val="16"/>
          <w:szCs w:val="16"/>
        </w:rPr>
        <w:t>17,</w:t>
      </w:r>
      <w:r w:rsidR="00E40986">
        <w:rPr>
          <w:sz w:val="16"/>
          <w:szCs w:val="16"/>
        </w:rPr>
        <w:t>834</w:t>
      </w:r>
      <w:r w:rsidRPr="005B3375">
        <w:rPr>
          <w:sz w:val="16"/>
          <w:szCs w:val="16"/>
        </w:rPr>
        <w:t xml:space="preserve"> women; moderate-quality evidence</w:t>
      </w:r>
      <w:r>
        <w:t>); and a corresponding marginal increase in operative vaginal births with induction (</w:t>
      </w:r>
      <w:r w:rsidRPr="005B3375">
        <w:rPr>
          <w:sz w:val="16"/>
          <w:szCs w:val="16"/>
        </w:rPr>
        <w:t>RR 1.</w:t>
      </w:r>
      <w:r w:rsidR="00143146" w:rsidRPr="005B3375">
        <w:rPr>
          <w:sz w:val="16"/>
          <w:szCs w:val="16"/>
        </w:rPr>
        <w:t>0</w:t>
      </w:r>
      <w:r w:rsidR="00143146">
        <w:rPr>
          <w:sz w:val="16"/>
          <w:szCs w:val="16"/>
        </w:rPr>
        <w:t>2</w:t>
      </w:r>
      <w:r w:rsidRPr="005B3375">
        <w:rPr>
          <w:sz w:val="16"/>
          <w:szCs w:val="16"/>
        </w:rPr>
        <w:t>, 95% CI 0.</w:t>
      </w:r>
      <w:r w:rsidR="00143146">
        <w:rPr>
          <w:sz w:val="16"/>
          <w:szCs w:val="16"/>
        </w:rPr>
        <w:t>95</w:t>
      </w:r>
      <w:r w:rsidR="00143146" w:rsidRPr="005B3375">
        <w:rPr>
          <w:sz w:val="16"/>
          <w:szCs w:val="16"/>
        </w:rPr>
        <w:t xml:space="preserve"> </w:t>
      </w:r>
      <w:r w:rsidRPr="005B3375">
        <w:rPr>
          <w:sz w:val="16"/>
          <w:szCs w:val="16"/>
        </w:rPr>
        <w:t>to 1.</w:t>
      </w:r>
      <w:r w:rsidR="00143146" w:rsidRPr="005B3375">
        <w:rPr>
          <w:sz w:val="16"/>
          <w:szCs w:val="16"/>
        </w:rPr>
        <w:t>1</w:t>
      </w:r>
      <w:r w:rsidR="00143146">
        <w:rPr>
          <w:sz w:val="16"/>
          <w:szCs w:val="16"/>
        </w:rPr>
        <w:t>0</w:t>
      </w:r>
      <w:r w:rsidRPr="005B3375">
        <w:rPr>
          <w:sz w:val="16"/>
          <w:szCs w:val="16"/>
        </w:rPr>
        <w:t xml:space="preserve">; </w:t>
      </w:r>
      <w:r w:rsidR="00143146">
        <w:rPr>
          <w:sz w:val="16"/>
          <w:szCs w:val="16"/>
        </w:rPr>
        <w:t>19</w:t>
      </w:r>
      <w:r w:rsidR="00143146" w:rsidRPr="005B3375">
        <w:rPr>
          <w:sz w:val="16"/>
          <w:szCs w:val="16"/>
        </w:rPr>
        <w:t xml:space="preserve"> </w:t>
      </w:r>
      <w:r w:rsidRPr="005B3375">
        <w:rPr>
          <w:sz w:val="16"/>
          <w:szCs w:val="16"/>
        </w:rPr>
        <w:t xml:space="preserve">trials, </w:t>
      </w:r>
      <w:r w:rsidR="00143146">
        <w:rPr>
          <w:sz w:val="16"/>
          <w:szCs w:val="16"/>
        </w:rPr>
        <w:t>15,337</w:t>
      </w:r>
      <w:r w:rsidRPr="005B3375">
        <w:rPr>
          <w:sz w:val="16"/>
          <w:szCs w:val="16"/>
        </w:rPr>
        <w:t xml:space="preserve"> women; moderate-quality evidence</w:t>
      </w:r>
      <w:r>
        <w:t>). There was no evidence of a difference between groups for perineal trauma (</w:t>
      </w:r>
      <w:r w:rsidRPr="005B3375">
        <w:rPr>
          <w:sz w:val="16"/>
          <w:szCs w:val="16"/>
        </w:rPr>
        <w:t>RR 1.</w:t>
      </w:r>
      <w:r w:rsidR="00143146">
        <w:rPr>
          <w:sz w:val="16"/>
          <w:szCs w:val="16"/>
        </w:rPr>
        <w:t>21</w:t>
      </w:r>
      <w:r w:rsidRPr="005B3375">
        <w:rPr>
          <w:sz w:val="16"/>
          <w:szCs w:val="16"/>
        </w:rPr>
        <w:t>, 95%CI 0.</w:t>
      </w:r>
      <w:r w:rsidR="00143146">
        <w:rPr>
          <w:sz w:val="16"/>
          <w:szCs w:val="16"/>
        </w:rPr>
        <w:t>95</w:t>
      </w:r>
      <w:r w:rsidR="00143146" w:rsidRPr="005B3375">
        <w:rPr>
          <w:sz w:val="16"/>
          <w:szCs w:val="16"/>
        </w:rPr>
        <w:t xml:space="preserve"> </w:t>
      </w:r>
      <w:r w:rsidRPr="005B3375">
        <w:rPr>
          <w:sz w:val="16"/>
          <w:szCs w:val="16"/>
        </w:rPr>
        <w:t>to 1.</w:t>
      </w:r>
      <w:r w:rsidR="00143146">
        <w:rPr>
          <w:sz w:val="16"/>
          <w:szCs w:val="16"/>
        </w:rPr>
        <w:t>55</w:t>
      </w:r>
      <w:r w:rsidRPr="005B3375">
        <w:rPr>
          <w:sz w:val="16"/>
          <w:szCs w:val="16"/>
        </w:rPr>
        <w:t xml:space="preserve">; </w:t>
      </w:r>
      <w:r w:rsidR="00143146">
        <w:rPr>
          <w:sz w:val="16"/>
          <w:szCs w:val="16"/>
        </w:rPr>
        <w:t>5</w:t>
      </w:r>
      <w:r w:rsidR="00143146" w:rsidRPr="005B3375">
        <w:rPr>
          <w:sz w:val="16"/>
          <w:szCs w:val="16"/>
        </w:rPr>
        <w:t xml:space="preserve"> </w:t>
      </w:r>
      <w:r w:rsidRPr="005B3375">
        <w:rPr>
          <w:sz w:val="16"/>
          <w:szCs w:val="16"/>
        </w:rPr>
        <w:t xml:space="preserve">trials; </w:t>
      </w:r>
      <w:r w:rsidR="00143146">
        <w:rPr>
          <w:sz w:val="16"/>
          <w:szCs w:val="16"/>
        </w:rPr>
        <w:t>9,394</w:t>
      </w:r>
      <w:r w:rsidRPr="005B3375">
        <w:rPr>
          <w:sz w:val="16"/>
          <w:szCs w:val="16"/>
        </w:rPr>
        <w:t xml:space="preserve"> women; low-quality evidence</w:t>
      </w:r>
      <w:r>
        <w:t xml:space="preserve">), postpartum </w:t>
      </w:r>
      <w:proofErr w:type="spellStart"/>
      <w:r>
        <w:t>haemorrhage</w:t>
      </w:r>
      <w:proofErr w:type="spellEnd"/>
      <w:r>
        <w:t xml:space="preserve"> (</w:t>
      </w:r>
      <w:r w:rsidRPr="005B3375">
        <w:rPr>
          <w:sz w:val="16"/>
          <w:szCs w:val="16"/>
        </w:rPr>
        <w:t>RR 1.09 95%CI 0.92 to 1.30, 5 trials; 3,315 women; low-quality evidence</w:t>
      </w:r>
      <w:r>
        <w:t>), or length of maternal hospital stay (</w:t>
      </w:r>
      <w:r>
        <w:rPr>
          <w:sz w:val="16"/>
          <w:szCs w:val="16"/>
        </w:rPr>
        <w:t>average mean difference [MD]</w:t>
      </w:r>
      <w:r w:rsidRPr="005B3375">
        <w:rPr>
          <w:sz w:val="16"/>
          <w:szCs w:val="16"/>
        </w:rPr>
        <w:t xml:space="preserve"> -0.34 days, 95% CI -1.00 to 0.33; 5 trials; 1</w:t>
      </w:r>
      <w:r w:rsidR="006547DC">
        <w:rPr>
          <w:sz w:val="16"/>
          <w:szCs w:val="16"/>
        </w:rPr>
        <w:t>,</w:t>
      </w:r>
      <w:r w:rsidRPr="005B3375">
        <w:rPr>
          <w:sz w:val="16"/>
          <w:szCs w:val="16"/>
        </w:rPr>
        <w:t>146 women; very low quality evidence</w:t>
      </w:r>
      <w:r>
        <w:t>).</w:t>
      </w:r>
    </w:p>
    <w:p w14:paraId="3450157C" w14:textId="4878DAF6" w:rsidR="005B3375" w:rsidRPr="00334B0B" w:rsidRDefault="005B3375" w:rsidP="005B3375">
      <w:pPr>
        <w:pStyle w:val="bullet"/>
      </w:pPr>
      <w:r>
        <w:t>In subgroup analyses, no clear differences between timing of induction (&lt;41 weeks versus ≥41 weeks) or by state of cervix were seen for perinatal death, stillbirth, NICU admission, caesarean section, perineal trauma</w:t>
      </w:r>
      <w:r w:rsidR="006123F2">
        <w:t xml:space="preserve"> or</w:t>
      </w:r>
      <w:r>
        <w:t xml:space="preserve"> instrumental vaginal birth. </w:t>
      </w:r>
    </w:p>
    <w:p w14:paraId="4CC181DF" w14:textId="77777777" w:rsidR="00FE2E5B" w:rsidRPr="00BD61D3" w:rsidRDefault="00FE2E5B" w:rsidP="00B5179D">
      <w:pPr>
        <w:pStyle w:val="Heading1"/>
        <w:sectPr w:rsidR="00FE2E5B" w:rsidRPr="00BD61D3">
          <w:pgSz w:w="11900" w:h="16840"/>
          <w:pgMar w:top="1418" w:right="1418" w:bottom="1418" w:left="1418" w:header="708" w:footer="708" w:gutter="0"/>
          <w:cols w:space="708"/>
        </w:sectPr>
      </w:pPr>
    </w:p>
    <w:p w14:paraId="1CFEFFB9" w14:textId="1F279666" w:rsidR="00105BBD" w:rsidRPr="00BD61D3" w:rsidRDefault="00105BBD" w:rsidP="00B5179D">
      <w:pPr>
        <w:pStyle w:val="Heading1"/>
      </w:pPr>
      <w:bookmarkStart w:id="2" w:name="_Toc527367320"/>
      <w:r w:rsidRPr="00BD61D3">
        <w:lastRenderedPageBreak/>
        <w:t>Process of the review</w:t>
      </w:r>
      <w:bookmarkEnd w:id="2"/>
    </w:p>
    <w:p w14:paraId="7DA518AC" w14:textId="77777777" w:rsidR="00F77136" w:rsidRPr="00BD61D3" w:rsidRDefault="00105BBD" w:rsidP="00B5179D">
      <w:pPr>
        <w:pStyle w:val="Heading2"/>
      </w:pPr>
      <w:bookmarkStart w:id="3" w:name="_Toc527367321"/>
      <w:r w:rsidRPr="00BD61D3">
        <w:t>Research questions</w:t>
      </w:r>
      <w:bookmarkEnd w:id="3"/>
    </w:p>
    <w:p w14:paraId="318ABA6C" w14:textId="77777777" w:rsidR="00AA3FBE" w:rsidRPr="00BD61D3" w:rsidRDefault="00AA3FBE" w:rsidP="00EB5EA9">
      <w:pPr>
        <w:pStyle w:val="Heading3"/>
      </w:pPr>
      <w:bookmarkStart w:id="4" w:name="_Toc527367322"/>
      <w:r w:rsidRPr="00BD61D3">
        <w:t>Definition</w:t>
      </w:r>
      <w:bookmarkEnd w:id="4"/>
    </w:p>
    <w:p w14:paraId="7A04FCC4" w14:textId="0D55855B" w:rsidR="00AA3FBE" w:rsidRPr="00BD61D3" w:rsidRDefault="00B32C44" w:rsidP="00AA3FBE">
      <w:pPr>
        <w:ind w:left="709" w:hanging="709"/>
      </w:pPr>
      <w:r w:rsidRPr="00BD61D3">
        <w:t>Q1</w:t>
      </w:r>
      <w:r w:rsidRPr="00BD61D3">
        <w:tab/>
      </w:r>
      <w:r w:rsidR="00AA3FBE" w:rsidRPr="00BD61D3">
        <w:t>What is the definition of post-</w:t>
      </w:r>
      <w:r w:rsidR="006547DC">
        <w:t>term</w:t>
      </w:r>
      <w:r w:rsidR="00AA3FBE" w:rsidRPr="00BD61D3">
        <w:t xml:space="preserve"> pregnancy?  </w:t>
      </w:r>
    </w:p>
    <w:p w14:paraId="4B4F3548" w14:textId="77777777" w:rsidR="00AA3FBE" w:rsidRPr="00BD61D3" w:rsidRDefault="00AA3FBE" w:rsidP="00AA3FBE">
      <w:pPr>
        <w:pStyle w:val="Heading3"/>
      </w:pPr>
      <w:bookmarkStart w:id="5" w:name="_Toc527367323"/>
      <w:r w:rsidRPr="00BD61D3">
        <w:t>Harms and benefits</w:t>
      </w:r>
      <w:bookmarkEnd w:id="5"/>
    </w:p>
    <w:p w14:paraId="2C61F752" w14:textId="32D2C42F" w:rsidR="00AA3FBE" w:rsidRPr="00BD61D3" w:rsidRDefault="00AA3FBE" w:rsidP="00AA3FBE">
      <w:pPr>
        <w:ind w:left="709" w:hanging="709"/>
      </w:pPr>
      <w:r w:rsidRPr="00BD61D3">
        <w:t>Q2</w:t>
      </w:r>
      <w:r w:rsidRPr="00BD61D3">
        <w:tab/>
        <w:t>What are the maternal risks and/or benefits associated with post-</w:t>
      </w:r>
      <w:r w:rsidR="006547DC">
        <w:t>term</w:t>
      </w:r>
      <w:r w:rsidRPr="00BD61D3">
        <w:t xml:space="preserve"> pregnancy?  </w:t>
      </w:r>
    </w:p>
    <w:p w14:paraId="4559D20A" w14:textId="222429AF" w:rsidR="00AA3FBE" w:rsidRPr="00BD61D3" w:rsidRDefault="00AA3FBE" w:rsidP="00AA3FBE">
      <w:pPr>
        <w:ind w:left="709" w:hanging="709"/>
      </w:pPr>
      <w:r w:rsidRPr="00BD61D3">
        <w:t>Q3</w:t>
      </w:r>
      <w:r w:rsidRPr="00BD61D3">
        <w:tab/>
        <w:t xml:space="preserve">What are the </w:t>
      </w:r>
      <w:proofErr w:type="spellStart"/>
      <w:r w:rsidRPr="00BD61D3">
        <w:t>fetal</w:t>
      </w:r>
      <w:proofErr w:type="spellEnd"/>
      <w:r w:rsidRPr="00BD61D3">
        <w:t xml:space="preserve"> risks and/or benefits associated with post-</w:t>
      </w:r>
      <w:r w:rsidR="006547DC">
        <w:t>term</w:t>
      </w:r>
      <w:r w:rsidRPr="00BD61D3">
        <w:t xml:space="preserve"> pregnancy? </w:t>
      </w:r>
    </w:p>
    <w:p w14:paraId="38BBE093" w14:textId="2C56709E" w:rsidR="00AA3FBE" w:rsidRPr="00BD61D3" w:rsidRDefault="00AA3FBE" w:rsidP="00AA3FBE">
      <w:pPr>
        <w:pStyle w:val="Heading3"/>
      </w:pPr>
      <w:bookmarkStart w:id="6" w:name="_Toc527367324"/>
      <w:r w:rsidRPr="00BD61D3">
        <w:t>Intervention</w:t>
      </w:r>
      <w:bookmarkEnd w:id="6"/>
    </w:p>
    <w:p w14:paraId="21DBADE4" w14:textId="599F30A6" w:rsidR="00AA3FBE" w:rsidRPr="00BD61D3" w:rsidRDefault="00AA3FBE" w:rsidP="00AA3FBE">
      <w:pPr>
        <w:ind w:left="709" w:hanging="709"/>
      </w:pPr>
      <w:r w:rsidRPr="00BD61D3">
        <w:t>Q4</w:t>
      </w:r>
      <w:r w:rsidRPr="00BD61D3">
        <w:tab/>
        <w:t>What options are available for women to prevent post-</w:t>
      </w:r>
      <w:r w:rsidR="006547DC">
        <w:t>term</w:t>
      </w:r>
      <w:r w:rsidRPr="00BD61D3">
        <w:t xml:space="preserve"> pregnancy?   </w:t>
      </w:r>
    </w:p>
    <w:p w14:paraId="11C430C1" w14:textId="2E8F1283" w:rsidR="00EB5EA9" w:rsidRPr="00BD61D3" w:rsidRDefault="00EB5EA9" w:rsidP="00EB5EA9">
      <w:pPr>
        <w:pStyle w:val="Heading3"/>
      </w:pPr>
      <w:bookmarkStart w:id="7" w:name="_Toc527367325"/>
      <w:r w:rsidRPr="00BD61D3">
        <w:t>Additional considerations</w:t>
      </w:r>
      <w:bookmarkEnd w:id="7"/>
    </w:p>
    <w:p w14:paraId="12E89A35" w14:textId="631B6ABB" w:rsidR="00B32C44" w:rsidRPr="00BD61D3" w:rsidRDefault="00B32C44" w:rsidP="00A131C4">
      <w:pPr>
        <w:ind w:left="709" w:hanging="709"/>
      </w:pPr>
      <w:r w:rsidRPr="00BD61D3">
        <w:t>Q</w:t>
      </w:r>
      <w:r w:rsidR="00AA3FBE" w:rsidRPr="00BD61D3">
        <w:t>5</w:t>
      </w:r>
      <w:r w:rsidRPr="00BD61D3">
        <w:tab/>
        <w:t xml:space="preserve">What are the additional needs of Aboriginal and Torres Strait Islander women? </w:t>
      </w:r>
    </w:p>
    <w:p w14:paraId="0070AC3D" w14:textId="32078B03" w:rsidR="00B32C44" w:rsidRPr="00BD61D3" w:rsidRDefault="00A131C4" w:rsidP="00A131C4">
      <w:pPr>
        <w:ind w:left="709" w:hanging="709"/>
      </w:pPr>
      <w:r w:rsidRPr="00BD61D3">
        <w:t>Q</w:t>
      </w:r>
      <w:r w:rsidR="00AA3FBE" w:rsidRPr="00BD61D3">
        <w:t>6</w:t>
      </w:r>
      <w:r w:rsidR="00B32C44" w:rsidRPr="00BD61D3">
        <w:tab/>
        <w:t xml:space="preserve">What are the additional considerations for </w:t>
      </w:r>
      <w:r w:rsidR="00F620D4" w:rsidRPr="00BD61D3">
        <w:t xml:space="preserve">migrant and refugee </w:t>
      </w:r>
      <w:r w:rsidR="00B32C44" w:rsidRPr="00BD61D3">
        <w:t>women</w:t>
      </w:r>
    </w:p>
    <w:p w14:paraId="2E39C0C3" w14:textId="594C0FCC" w:rsidR="006A18F8" w:rsidRPr="00BD61D3" w:rsidRDefault="002131E6" w:rsidP="006A18F8">
      <w:pPr>
        <w:pStyle w:val="Heading2"/>
      </w:pPr>
      <w:bookmarkStart w:id="8" w:name="_Toc527367326"/>
      <w:r w:rsidRPr="00BD61D3">
        <w:t>Evidence evaluation</w:t>
      </w:r>
      <w:bookmarkEnd w:id="8"/>
    </w:p>
    <w:p w14:paraId="6A1240C7" w14:textId="69D6E5EF" w:rsidR="002131E6" w:rsidRPr="00BD61D3" w:rsidRDefault="002131E6" w:rsidP="002131E6">
      <w:r w:rsidRPr="00BD61D3">
        <w:t xml:space="preserve">As a Cochrane review on induction of labour for improving birth outcomes for women at or beyond term has recently been published </w:t>
      </w:r>
      <w:r w:rsidR="004A5DAF" w:rsidRPr="00BD61D3">
        <w:fldChar w:fldCharType="begin"/>
      </w:r>
      <w:r w:rsidR="004A5DAF" w:rsidRPr="00BD61D3">
        <w:instrText xml:space="preserve"> ADDIN EN.CITE &lt;EndNote&gt;&lt;Cite&gt;&lt;Author&gt;Middleton&lt;/Author&gt;&lt;Year&gt;2018&lt;/Year&gt;&lt;RecNum&gt;516&lt;/RecNum&gt;&lt;DisplayText&gt;&lt;style font="Trebuchet MS" size="8"&gt;(Middleton et al 2018)&lt;/style&gt;&lt;/DisplayText&gt;&lt;record&gt;&lt;rec-number&gt;516&lt;/rec-number&gt;&lt;foreign-keys&gt;&lt;key app="EN" db-id="exvasrfx2dtraoesasxp2szsxa2df502592x" timestamp="1534825302"&gt;516&lt;/key&gt;&lt;/foreign-keys&gt;&lt;ref-type name="Journal Article"&gt;17&lt;/ref-type&gt;&lt;contributors&gt;&lt;authors&gt;&lt;author&gt;Middleton, P.,&lt;/author&gt;&lt;author&gt;Shepherd, E.,&lt;/author&gt;&lt;author&gt;Crowther, C.A.,&lt;/author&gt;&lt;/authors&gt;&lt;/contributors&gt;&lt;titles&gt;&lt;title&gt;&amp;#xD;Induction of labour for improving birth outcomes for women at or beyond term&lt;/title&gt;&lt;secondary-title&gt;Cochrane Database Syst Rev&lt;/secondary-title&gt;&lt;/titles&gt;&lt;periodical&gt;&lt;full-title&gt;Cochrane Database Syst Rev&lt;/full-title&gt;&lt;/periodical&gt;&lt;pages&gt;CD004945&lt;/pages&gt;&lt;number&gt;5&lt;/number&gt;&lt;dates&gt;&lt;year&gt;2018&lt;/year&gt;&lt;/dates&gt;&lt;urls&gt;&lt;/urls&gt;&lt;/record&gt;&lt;/Cite&gt;&lt;/EndNote&gt;</w:instrText>
      </w:r>
      <w:r w:rsidR="004A5DAF" w:rsidRPr="00BD61D3">
        <w:fldChar w:fldCharType="separate"/>
      </w:r>
      <w:r w:rsidR="004A5DAF" w:rsidRPr="00BD61D3">
        <w:t>(Middleton et al 2018)</w:t>
      </w:r>
      <w:r w:rsidR="004A5DAF" w:rsidRPr="00BD61D3">
        <w:fldChar w:fldCharType="end"/>
      </w:r>
      <w:r w:rsidR="004A5DAF" w:rsidRPr="00BD61D3">
        <w:t xml:space="preserve">, it was agreed that the review be used as the basis for this evaluation of the evidence on prolonged pregnancy. </w:t>
      </w:r>
      <w:proofErr w:type="gramStart"/>
      <w:r w:rsidR="000E3D8A">
        <w:t>Subsequent to</w:t>
      </w:r>
      <w:proofErr w:type="gramEnd"/>
      <w:r w:rsidR="000E3D8A">
        <w:t xml:space="preserve"> the publication of the Cochrane review a large randomised controlled trial relevant to the topic</w:t>
      </w:r>
      <w:r w:rsidR="0078746D">
        <w:t xml:space="preserve"> was published</w:t>
      </w:r>
      <w:r w:rsidR="000E3D8A">
        <w:t xml:space="preserve"> </w:t>
      </w:r>
      <w:r w:rsidR="008219D8">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8219D8">
        <w:instrText xml:space="preserve"> ADDIN EN.CITE </w:instrText>
      </w:r>
      <w:r w:rsidR="008219D8">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8219D8">
        <w:instrText xml:space="preserve"> ADDIN EN.CITE.DATA </w:instrText>
      </w:r>
      <w:r w:rsidR="008219D8">
        <w:fldChar w:fldCharType="end"/>
      </w:r>
      <w:r w:rsidR="008219D8">
        <w:fldChar w:fldCharType="separate"/>
      </w:r>
      <w:r w:rsidR="008219D8" w:rsidRPr="008219D8">
        <w:rPr>
          <w:noProof/>
          <w:sz w:val="16"/>
        </w:rPr>
        <w:t>(Grobman et al 2018)</w:t>
      </w:r>
      <w:r w:rsidR="008219D8">
        <w:fldChar w:fldCharType="end"/>
      </w:r>
      <w:r w:rsidR="0078746D">
        <w:t xml:space="preserve">. </w:t>
      </w:r>
      <w:r w:rsidR="004A5DAF" w:rsidRPr="00BD61D3">
        <w:t xml:space="preserve">This review provides a summary of the findings of the Cochrane review </w:t>
      </w:r>
      <w:r w:rsidR="0078746D">
        <w:t xml:space="preserve">updated with the </w:t>
      </w:r>
      <w:proofErr w:type="spellStart"/>
      <w:r w:rsidR="0078746D">
        <w:t>Grobman</w:t>
      </w:r>
      <w:proofErr w:type="spellEnd"/>
      <w:r w:rsidR="0078746D">
        <w:t xml:space="preserve"> trial results</w:t>
      </w:r>
      <w:r w:rsidR="00001DCC">
        <w:t xml:space="preserve"> </w:t>
      </w:r>
      <w:r w:rsidR="004A5DAF" w:rsidRPr="00BD61D3">
        <w:t xml:space="preserve">against the </w:t>
      </w:r>
      <w:r w:rsidR="003539B1">
        <w:t xml:space="preserve">pre-specified </w:t>
      </w:r>
      <w:r w:rsidR="004A5DAF" w:rsidRPr="00BD61D3">
        <w:t>research questions.</w:t>
      </w:r>
    </w:p>
    <w:p w14:paraId="79183B45" w14:textId="2BC6161F" w:rsidR="000D0F65" w:rsidRPr="00BD61D3" w:rsidRDefault="002131E6" w:rsidP="000D0F65">
      <w:pPr>
        <w:pStyle w:val="Heading2"/>
      </w:pPr>
      <w:bookmarkStart w:id="9" w:name="_Toc527367327"/>
      <w:r w:rsidRPr="00BD61D3">
        <w:t>O</w:t>
      </w:r>
      <w:r w:rsidR="000D0F65" w:rsidRPr="00BD61D3">
        <w:t>utcomes for GRADE analysis</w:t>
      </w:r>
      <w:bookmarkEnd w:id="9"/>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9C0598" w:rsidRPr="003539B1" w14:paraId="5B665FDC" w14:textId="77777777" w:rsidTr="00E90F60">
        <w:trPr>
          <w:tblHeader/>
        </w:trPr>
        <w:tc>
          <w:tcPr>
            <w:tcW w:w="5202" w:type="dxa"/>
            <w:shd w:val="clear" w:color="auto" w:fill="F2F2F2" w:themeFill="background1" w:themeFillShade="F2"/>
          </w:tcPr>
          <w:p w14:paraId="31A6C179" w14:textId="77777777" w:rsidR="000D0F65" w:rsidRPr="003539B1" w:rsidRDefault="000D0F65" w:rsidP="00F77136">
            <w:pPr>
              <w:keepNext/>
              <w:spacing w:before="40" w:after="40"/>
              <w:rPr>
                <w:b/>
              </w:rPr>
            </w:pPr>
            <w:r w:rsidRPr="003539B1">
              <w:rPr>
                <w:b/>
              </w:rPr>
              <w:t>Outcome</w:t>
            </w:r>
          </w:p>
        </w:tc>
        <w:tc>
          <w:tcPr>
            <w:tcW w:w="2126" w:type="dxa"/>
            <w:shd w:val="clear" w:color="auto" w:fill="F2F2F2" w:themeFill="background1" w:themeFillShade="F2"/>
          </w:tcPr>
          <w:p w14:paraId="65591F17" w14:textId="77777777" w:rsidR="000D0F65" w:rsidRPr="003539B1" w:rsidRDefault="000D0F65" w:rsidP="00F77136">
            <w:pPr>
              <w:keepNext/>
              <w:spacing w:before="40" w:after="40"/>
              <w:jc w:val="center"/>
              <w:rPr>
                <w:b/>
              </w:rPr>
            </w:pPr>
            <w:r w:rsidRPr="003539B1">
              <w:rPr>
                <w:b/>
              </w:rPr>
              <w:t>Importance</w:t>
            </w:r>
          </w:p>
        </w:tc>
        <w:tc>
          <w:tcPr>
            <w:tcW w:w="1928" w:type="dxa"/>
            <w:shd w:val="clear" w:color="auto" w:fill="F2F2F2" w:themeFill="background1" w:themeFillShade="F2"/>
          </w:tcPr>
          <w:p w14:paraId="270A90EB" w14:textId="77777777" w:rsidR="000D0F65" w:rsidRPr="003539B1" w:rsidRDefault="000D0F65" w:rsidP="00F77136">
            <w:pPr>
              <w:keepNext/>
              <w:spacing w:before="40" w:after="40"/>
              <w:jc w:val="center"/>
              <w:rPr>
                <w:b/>
              </w:rPr>
            </w:pPr>
            <w:r w:rsidRPr="003539B1">
              <w:rPr>
                <w:b/>
              </w:rPr>
              <w:t>Inclusion</w:t>
            </w:r>
          </w:p>
        </w:tc>
      </w:tr>
      <w:tr w:rsidR="008C7E11" w:rsidRPr="00BD61D3" w14:paraId="003033DB" w14:textId="77777777" w:rsidTr="00E90F60">
        <w:tc>
          <w:tcPr>
            <w:tcW w:w="5202" w:type="dxa"/>
            <w:shd w:val="clear" w:color="auto" w:fill="F2F2F2" w:themeFill="background1" w:themeFillShade="F2"/>
          </w:tcPr>
          <w:p w14:paraId="089924C7" w14:textId="0A9F4E65" w:rsidR="008C7E11" w:rsidRPr="00BD61D3" w:rsidRDefault="008C7E11" w:rsidP="004A5DAF">
            <w:pPr>
              <w:keepNext/>
              <w:spacing w:before="40" w:after="40"/>
            </w:pPr>
            <w:r w:rsidRPr="00BD61D3">
              <w:t xml:space="preserve">Perinatal </w:t>
            </w:r>
            <w:r w:rsidR="004A5DAF" w:rsidRPr="00BD61D3">
              <w:t>death</w:t>
            </w:r>
          </w:p>
        </w:tc>
        <w:tc>
          <w:tcPr>
            <w:tcW w:w="2126" w:type="dxa"/>
            <w:shd w:val="clear" w:color="auto" w:fill="F2F2F2" w:themeFill="background1" w:themeFillShade="F2"/>
          </w:tcPr>
          <w:p w14:paraId="76248BE7" w14:textId="35617F2E" w:rsidR="008C7E11" w:rsidRPr="00BD61D3" w:rsidRDefault="0006629F" w:rsidP="00F77136">
            <w:pPr>
              <w:keepNext/>
              <w:spacing w:before="40" w:after="40"/>
              <w:jc w:val="center"/>
            </w:pPr>
            <w:r w:rsidRPr="00BD61D3">
              <w:t>9</w:t>
            </w:r>
          </w:p>
        </w:tc>
        <w:tc>
          <w:tcPr>
            <w:tcW w:w="1928" w:type="dxa"/>
            <w:shd w:val="clear" w:color="auto" w:fill="F2F2F2" w:themeFill="background1" w:themeFillShade="F2"/>
          </w:tcPr>
          <w:p w14:paraId="73182429" w14:textId="36D8ECF4" w:rsidR="008C7E11" w:rsidRPr="00BD61D3" w:rsidRDefault="0006629F" w:rsidP="00F77136">
            <w:pPr>
              <w:keepNext/>
              <w:spacing w:before="40" w:after="40"/>
              <w:jc w:val="center"/>
            </w:pPr>
            <w:r w:rsidRPr="00BD61D3">
              <w:sym w:font="Wingdings 2" w:char="F052"/>
            </w:r>
          </w:p>
        </w:tc>
      </w:tr>
      <w:tr w:rsidR="00222455" w:rsidRPr="00BD61D3" w14:paraId="2E74826C" w14:textId="77777777" w:rsidTr="00E90F60">
        <w:tc>
          <w:tcPr>
            <w:tcW w:w="5202" w:type="dxa"/>
            <w:shd w:val="clear" w:color="auto" w:fill="F2F2F2" w:themeFill="background1" w:themeFillShade="F2"/>
          </w:tcPr>
          <w:p w14:paraId="1F50B450" w14:textId="3AE367B3" w:rsidR="00222455" w:rsidRPr="00BD61D3" w:rsidRDefault="004A5DAF" w:rsidP="00F77136">
            <w:pPr>
              <w:keepNext/>
              <w:spacing w:before="40" w:after="40"/>
            </w:pPr>
            <w:r w:rsidRPr="00BD61D3">
              <w:t>Stillbirth</w:t>
            </w:r>
          </w:p>
        </w:tc>
        <w:tc>
          <w:tcPr>
            <w:tcW w:w="2126" w:type="dxa"/>
            <w:shd w:val="clear" w:color="auto" w:fill="F2F2F2" w:themeFill="background1" w:themeFillShade="F2"/>
          </w:tcPr>
          <w:p w14:paraId="76222C70" w14:textId="7219FBB0" w:rsidR="00222455" w:rsidRPr="00BD61D3" w:rsidRDefault="00222455" w:rsidP="00F77136">
            <w:pPr>
              <w:keepNext/>
              <w:spacing w:before="40" w:after="40"/>
              <w:jc w:val="center"/>
            </w:pPr>
            <w:r w:rsidRPr="00BD61D3">
              <w:t>9</w:t>
            </w:r>
          </w:p>
        </w:tc>
        <w:tc>
          <w:tcPr>
            <w:tcW w:w="1928" w:type="dxa"/>
            <w:shd w:val="clear" w:color="auto" w:fill="F2F2F2" w:themeFill="background1" w:themeFillShade="F2"/>
          </w:tcPr>
          <w:p w14:paraId="180FBA8D" w14:textId="69D9852C" w:rsidR="00222455" w:rsidRPr="00BD61D3" w:rsidRDefault="00222455" w:rsidP="00F77136">
            <w:pPr>
              <w:keepNext/>
              <w:spacing w:before="40" w:after="40"/>
              <w:jc w:val="center"/>
            </w:pPr>
            <w:r w:rsidRPr="00BD61D3">
              <w:sym w:font="Wingdings 2" w:char="F052"/>
            </w:r>
          </w:p>
        </w:tc>
      </w:tr>
      <w:tr w:rsidR="001F5765" w:rsidRPr="00BD61D3" w14:paraId="7900924E" w14:textId="77777777" w:rsidTr="00E90F60">
        <w:tc>
          <w:tcPr>
            <w:tcW w:w="5202" w:type="dxa"/>
            <w:shd w:val="clear" w:color="auto" w:fill="F2F2F2" w:themeFill="background1" w:themeFillShade="F2"/>
          </w:tcPr>
          <w:p w14:paraId="12F512CA" w14:textId="25F9A03E" w:rsidR="001F5765" w:rsidRPr="00BD61D3" w:rsidRDefault="001F5765" w:rsidP="00F77136">
            <w:pPr>
              <w:keepNext/>
              <w:spacing w:before="40" w:after="40"/>
            </w:pPr>
            <w:r>
              <w:t>Neonatal death</w:t>
            </w:r>
          </w:p>
        </w:tc>
        <w:tc>
          <w:tcPr>
            <w:tcW w:w="2126" w:type="dxa"/>
            <w:shd w:val="clear" w:color="auto" w:fill="F2F2F2" w:themeFill="background1" w:themeFillShade="F2"/>
          </w:tcPr>
          <w:p w14:paraId="5EDE96F0" w14:textId="753BB3D3" w:rsidR="001F5765" w:rsidRPr="00BD61D3" w:rsidRDefault="004D6B8B" w:rsidP="00F77136">
            <w:pPr>
              <w:keepNext/>
              <w:spacing w:before="40" w:after="40"/>
              <w:jc w:val="center"/>
            </w:pPr>
            <w:r>
              <w:t>9</w:t>
            </w:r>
          </w:p>
        </w:tc>
        <w:tc>
          <w:tcPr>
            <w:tcW w:w="1928" w:type="dxa"/>
            <w:shd w:val="clear" w:color="auto" w:fill="F2F2F2" w:themeFill="background1" w:themeFillShade="F2"/>
          </w:tcPr>
          <w:p w14:paraId="1C5160F0" w14:textId="05F534DD" w:rsidR="001F5765" w:rsidRPr="00BD61D3" w:rsidRDefault="004D6B8B" w:rsidP="00F77136">
            <w:pPr>
              <w:keepNext/>
              <w:spacing w:before="40" w:after="40"/>
              <w:jc w:val="center"/>
            </w:pPr>
            <w:r w:rsidRPr="00BD61D3">
              <w:sym w:font="Wingdings 2" w:char="F052"/>
            </w:r>
          </w:p>
        </w:tc>
      </w:tr>
      <w:tr w:rsidR="008C7E11" w:rsidRPr="00BD61D3" w14:paraId="31D417B9" w14:textId="77777777" w:rsidTr="00E90F60">
        <w:tc>
          <w:tcPr>
            <w:tcW w:w="5202" w:type="dxa"/>
            <w:shd w:val="clear" w:color="auto" w:fill="F2F2F2" w:themeFill="background1" w:themeFillShade="F2"/>
          </w:tcPr>
          <w:p w14:paraId="65FD4C8E" w14:textId="21503735" w:rsidR="008C7E11" w:rsidRPr="00BD61D3" w:rsidRDefault="004A5DAF" w:rsidP="00F77136">
            <w:pPr>
              <w:keepNext/>
              <w:spacing w:before="40" w:after="40"/>
            </w:pPr>
            <w:r w:rsidRPr="00BD61D3">
              <w:t>Admission to neonatal intensive care unit</w:t>
            </w:r>
          </w:p>
        </w:tc>
        <w:tc>
          <w:tcPr>
            <w:tcW w:w="2126" w:type="dxa"/>
            <w:shd w:val="clear" w:color="auto" w:fill="F2F2F2" w:themeFill="background1" w:themeFillShade="F2"/>
          </w:tcPr>
          <w:p w14:paraId="416EBF4C" w14:textId="6F8F0DF3" w:rsidR="008C7E11" w:rsidRPr="00BD61D3" w:rsidRDefault="0006629F" w:rsidP="00F77136">
            <w:pPr>
              <w:keepNext/>
              <w:spacing w:before="40" w:after="40"/>
              <w:jc w:val="center"/>
            </w:pPr>
            <w:r w:rsidRPr="00BD61D3">
              <w:t>9</w:t>
            </w:r>
          </w:p>
        </w:tc>
        <w:tc>
          <w:tcPr>
            <w:tcW w:w="1928" w:type="dxa"/>
            <w:shd w:val="clear" w:color="auto" w:fill="F2F2F2" w:themeFill="background1" w:themeFillShade="F2"/>
          </w:tcPr>
          <w:p w14:paraId="50ADAD09" w14:textId="3B0723B5" w:rsidR="008C7E11" w:rsidRPr="00BD61D3" w:rsidRDefault="0006629F" w:rsidP="00F77136">
            <w:pPr>
              <w:keepNext/>
              <w:spacing w:before="40" w:after="40"/>
              <w:jc w:val="center"/>
            </w:pPr>
            <w:r w:rsidRPr="00BD61D3">
              <w:sym w:font="Wingdings 2" w:char="F052"/>
            </w:r>
          </w:p>
        </w:tc>
      </w:tr>
      <w:tr w:rsidR="00222455" w:rsidRPr="00BD61D3" w14:paraId="77C425A7" w14:textId="77777777" w:rsidTr="00E90F60">
        <w:tc>
          <w:tcPr>
            <w:tcW w:w="5202" w:type="dxa"/>
            <w:shd w:val="clear" w:color="auto" w:fill="F2F2F2" w:themeFill="background1" w:themeFillShade="F2"/>
          </w:tcPr>
          <w:p w14:paraId="523B7739" w14:textId="424B8869" w:rsidR="00222455" w:rsidRPr="00BD61D3" w:rsidRDefault="004A5DAF" w:rsidP="00F77136">
            <w:pPr>
              <w:keepNext/>
              <w:spacing w:before="40" w:after="40"/>
            </w:pPr>
            <w:r w:rsidRPr="00BD61D3">
              <w:t>Apgar score less</w:t>
            </w:r>
            <w:r w:rsidR="00AD205E">
              <w:t xml:space="preserve"> than seven</w:t>
            </w:r>
            <w:r w:rsidRPr="00BD61D3">
              <w:t xml:space="preserve"> at 5 minutes</w:t>
            </w:r>
          </w:p>
        </w:tc>
        <w:tc>
          <w:tcPr>
            <w:tcW w:w="2126" w:type="dxa"/>
            <w:shd w:val="clear" w:color="auto" w:fill="F2F2F2" w:themeFill="background1" w:themeFillShade="F2"/>
          </w:tcPr>
          <w:p w14:paraId="4E599E46" w14:textId="78FC90D6" w:rsidR="00222455" w:rsidRPr="00BD61D3" w:rsidRDefault="00222455" w:rsidP="00F77136">
            <w:pPr>
              <w:keepNext/>
              <w:spacing w:before="40" w:after="40"/>
              <w:jc w:val="center"/>
            </w:pPr>
            <w:r w:rsidRPr="00BD61D3">
              <w:t>9</w:t>
            </w:r>
          </w:p>
        </w:tc>
        <w:tc>
          <w:tcPr>
            <w:tcW w:w="1928" w:type="dxa"/>
            <w:shd w:val="clear" w:color="auto" w:fill="F2F2F2" w:themeFill="background1" w:themeFillShade="F2"/>
          </w:tcPr>
          <w:p w14:paraId="5F19B1BA" w14:textId="0C4D6AA4" w:rsidR="00222455" w:rsidRPr="00BD61D3" w:rsidRDefault="00222455" w:rsidP="00F77136">
            <w:pPr>
              <w:keepNext/>
              <w:spacing w:before="40" w:after="40"/>
              <w:jc w:val="center"/>
            </w:pPr>
            <w:r w:rsidRPr="00BD61D3">
              <w:sym w:font="Wingdings 2" w:char="F052"/>
            </w:r>
          </w:p>
        </w:tc>
      </w:tr>
      <w:tr w:rsidR="007C3AA9" w:rsidRPr="00BD61D3" w14:paraId="5AF585E5" w14:textId="77777777" w:rsidTr="00E90F60">
        <w:tc>
          <w:tcPr>
            <w:tcW w:w="5202" w:type="dxa"/>
            <w:shd w:val="clear" w:color="auto" w:fill="F2F2F2" w:themeFill="background1" w:themeFillShade="F2"/>
          </w:tcPr>
          <w:p w14:paraId="391FB3D7" w14:textId="4FF2AA4E" w:rsidR="007C3AA9" w:rsidRPr="00BD61D3" w:rsidRDefault="007C3AA9" w:rsidP="00F77136">
            <w:pPr>
              <w:keepNext/>
              <w:spacing w:before="40" w:after="40"/>
            </w:pPr>
            <w:r w:rsidRPr="00BD61D3">
              <w:t>Neonatal trauma</w:t>
            </w:r>
          </w:p>
        </w:tc>
        <w:tc>
          <w:tcPr>
            <w:tcW w:w="2126" w:type="dxa"/>
            <w:shd w:val="clear" w:color="auto" w:fill="F2F2F2" w:themeFill="background1" w:themeFillShade="F2"/>
          </w:tcPr>
          <w:p w14:paraId="1043199F" w14:textId="651D1E81" w:rsidR="007C3AA9" w:rsidRPr="00BD61D3" w:rsidRDefault="007C3AA9" w:rsidP="00F77136">
            <w:pPr>
              <w:keepNext/>
              <w:spacing w:before="40" w:after="40"/>
              <w:jc w:val="center"/>
            </w:pPr>
            <w:r w:rsidRPr="00BD61D3">
              <w:t>9</w:t>
            </w:r>
          </w:p>
        </w:tc>
        <w:tc>
          <w:tcPr>
            <w:tcW w:w="1928" w:type="dxa"/>
            <w:shd w:val="clear" w:color="auto" w:fill="F2F2F2" w:themeFill="background1" w:themeFillShade="F2"/>
          </w:tcPr>
          <w:p w14:paraId="793AAC6B" w14:textId="29282856" w:rsidR="007C3AA9" w:rsidRPr="00BD61D3" w:rsidRDefault="007C3AA9" w:rsidP="00F77136">
            <w:pPr>
              <w:keepNext/>
              <w:spacing w:before="40" w:after="40"/>
              <w:jc w:val="center"/>
            </w:pPr>
            <w:r w:rsidRPr="00BD61D3">
              <w:sym w:font="Wingdings 2" w:char="F052"/>
            </w:r>
          </w:p>
        </w:tc>
      </w:tr>
      <w:tr w:rsidR="007C3AA9" w:rsidRPr="00BD61D3" w14:paraId="6EB279AC" w14:textId="77777777" w:rsidTr="00E90F60">
        <w:tc>
          <w:tcPr>
            <w:tcW w:w="5202" w:type="dxa"/>
            <w:shd w:val="clear" w:color="auto" w:fill="F2F2F2" w:themeFill="background1" w:themeFillShade="F2"/>
          </w:tcPr>
          <w:p w14:paraId="181E9A4E" w14:textId="38E10CBC" w:rsidR="007C3AA9" w:rsidRPr="00BD61D3" w:rsidRDefault="001F5765" w:rsidP="00F77136">
            <w:pPr>
              <w:keepNext/>
              <w:spacing w:before="40" w:after="40"/>
            </w:pPr>
            <w:r>
              <w:t>Caesarean section</w:t>
            </w:r>
          </w:p>
        </w:tc>
        <w:tc>
          <w:tcPr>
            <w:tcW w:w="2126" w:type="dxa"/>
            <w:shd w:val="clear" w:color="auto" w:fill="F2F2F2" w:themeFill="background1" w:themeFillShade="F2"/>
          </w:tcPr>
          <w:p w14:paraId="69125C54" w14:textId="45ABC922" w:rsidR="007C3AA9" w:rsidRPr="00BD61D3" w:rsidRDefault="007C3AA9" w:rsidP="00F77136">
            <w:pPr>
              <w:keepNext/>
              <w:spacing w:before="40" w:after="40"/>
              <w:jc w:val="center"/>
            </w:pPr>
            <w:r w:rsidRPr="00BD61D3">
              <w:t>9</w:t>
            </w:r>
          </w:p>
        </w:tc>
        <w:tc>
          <w:tcPr>
            <w:tcW w:w="1928" w:type="dxa"/>
            <w:shd w:val="clear" w:color="auto" w:fill="F2F2F2" w:themeFill="background1" w:themeFillShade="F2"/>
          </w:tcPr>
          <w:p w14:paraId="006CF2FD" w14:textId="6A4FF64A" w:rsidR="007C3AA9" w:rsidRPr="00BD61D3" w:rsidRDefault="007C3AA9" w:rsidP="00F77136">
            <w:pPr>
              <w:keepNext/>
              <w:spacing w:before="40" w:after="40"/>
              <w:jc w:val="center"/>
            </w:pPr>
            <w:r w:rsidRPr="00BD61D3">
              <w:sym w:font="Wingdings 2" w:char="F052"/>
            </w:r>
          </w:p>
        </w:tc>
      </w:tr>
    </w:tbl>
    <w:p w14:paraId="637C98B9" w14:textId="77777777" w:rsidR="000D0F65" w:rsidRPr="00BD61D3" w:rsidRDefault="000D0F65" w:rsidP="000D0F65">
      <w:r w:rsidRPr="00BD61D3">
        <w:t>Key:</w:t>
      </w:r>
      <w:r w:rsidRPr="00BD61D3">
        <w:tab/>
        <w:t xml:space="preserve">1 – 3 less important; 4 – 6 important but not critical for </w:t>
      </w:r>
      <w:proofErr w:type="gramStart"/>
      <w:r w:rsidRPr="00BD61D3">
        <w:t>making a decision</w:t>
      </w:r>
      <w:proofErr w:type="gramEnd"/>
      <w:r w:rsidRPr="00BD61D3">
        <w:t>; 7 – 9 critical for making a decision</w:t>
      </w:r>
    </w:p>
    <w:p w14:paraId="0524DBDB" w14:textId="77777777" w:rsidR="00922A09" w:rsidRPr="00BD61D3" w:rsidRDefault="00922A09" w:rsidP="00803F59">
      <w:pPr>
        <w:pStyle w:val="Heading2"/>
      </w:pPr>
      <w:bookmarkStart w:id="10" w:name="_Toc490581390"/>
      <w:bookmarkStart w:id="11" w:name="_Toc527367328"/>
      <w:r w:rsidRPr="00BD61D3">
        <w:t>Grading of the certainty of the body of evidence</w:t>
      </w:r>
      <w:bookmarkEnd w:id="10"/>
      <w:bookmarkEnd w:id="11"/>
    </w:p>
    <w:p w14:paraId="638FBAEE" w14:textId="77777777" w:rsidR="008774F0" w:rsidRPr="00BD61D3" w:rsidRDefault="00922A09" w:rsidP="008774F0">
      <w:r w:rsidRPr="00BD61D3">
        <w:t xml:space="preserve">Assessing the certainty of a body of evidence using GRADE involves consideration of the following five domains: risk of bias, inconsistency, indirectness, imprecision and publication bias. </w:t>
      </w:r>
    </w:p>
    <w:p w14:paraId="5BE2CA6A" w14:textId="1C031554" w:rsidR="00922A09" w:rsidRPr="00BD61D3" w:rsidRDefault="00922A09" w:rsidP="008774F0">
      <w:r w:rsidRPr="00BD61D3">
        <w:t xml:space="preserve">For an evidence base drawn from RCTs, the grading of the certainty of the body of </w:t>
      </w:r>
      <w:r w:rsidR="0052658E" w:rsidRPr="00BD61D3">
        <w:t>evidence starts at ‘high’</w:t>
      </w:r>
      <w:r w:rsidR="0092096B" w:rsidRPr="00BD61D3">
        <w:t xml:space="preserve">. </w:t>
      </w:r>
      <w:r w:rsidR="0061577B" w:rsidRPr="00BD61D3">
        <w:t xml:space="preserve">An evidence base </w:t>
      </w:r>
      <w:r w:rsidR="00432772" w:rsidRPr="00BD61D3">
        <w:t xml:space="preserve">drawn from observational studies </w:t>
      </w:r>
      <w:r w:rsidR="0092096B" w:rsidRPr="00BD61D3">
        <w:t>s</w:t>
      </w:r>
      <w:r w:rsidR="00432772" w:rsidRPr="00BD61D3">
        <w:t>tarts as ‘low’</w:t>
      </w:r>
      <w:r w:rsidR="0092096B" w:rsidRPr="00BD61D3">
        <w:t>. In both cases, the evidence can be downgraded for each of the five domains depending on whether the limitation is considered serious (downgrade one level) or very serious (downgrade two levels). Evidence can also be upgraded when the effect is large (upgrade one level) or very large (upgrade two levels), where confou</w:t>
      </w:r>
      <w:r w:rsidR="00803F59" w:rsidRPr="00BD61D3">
        <w:t>nders would reduce the effect or</w:t>
      </w:r>
      <w:r w:rsidR="0092096B" w:rsidRPr="00BD61D3">
        <w:t xml:space="preserve"> where there is a dose-response effect.</w:t>
      </w:r>
      <w:r w:rsidRPr="00BD61D3">
        <w:t xml:space="preserve"> </w:t>
      </w:r>
    </w:p>
    <w:p w14:paraId="4A9C7DB5" w14:textId="77777777" w:rsidR="00B123B2" w:rsidRDefault="00427749" w:rsidP="00427749">
      <w:r w:rsidRPr="00BD61D3">
        <w:t>Diagnostic accuracy studies start as high quality evidence. However, these studies are vulnerable to limitations and often lead to low quality evidence, mostly owing to indirectness of evidence associated with diagnostic accuracy being only a surrogate for patient outcomes.</w:t>
      </w:r>
    </w:p>
    <w:p w14:paraId="4AD9CF74" w14:textId="77777777" w:rsidR="00B123B2" w:rsidRDefault="00B123B2" w:rsidP="00427749"/>
    <w:p w14:paraId="5F1C5A42" w14:textId="6A481264" w:rsidR="006B3BFC" w:rsidRPr="00BD61D3" w:rsidRDefault="003A5772" w:rsidP="00427749">
      <w:r>
        <w:fldChar w:fldCharType="begin"/>
      </w:r>
      <w:r>
        <w:instrText xml:space="preserve"> ADDIN EN.SECTION.REFLIST </w:instrText>
      </w:r>
      <w:r>
        <w:fldChar w:fldCharType="end"/>
      </w:r>
    </w:p>
    <w:p w14:paraId="4F4385EF" w14:textId="77777777" w:rsidR="00922A09" w:rsidRPr="00BD61D3" w:rsidRDefault="00922A09" w:rsidP="000D0F65">
      <w:pPr>
        <w:widowControl w:val="0"/>
        <w:autoSpaceDE w:val="0"/>
        <w:autoSpaceDN w:val="0"/>
        <w:adjustRightInd w:val="0"/>
        <w:sectPr w:rsidR="00922A09" w:rsidRPr="00BD61D3">
          <w:pgSz w:w="11900" w:h="16840"/>
          <w:pgMar w:top="1418" w:right="1418" w:bottom="1418" w:left="1418" w:header="708" w:footer="708" w:gutter="0"/>
          <w:cols w:space="708"/>
        </w:sectPr>
      </w:pPr>
    </w:p>
    <w:p w14:paraId="707AD431" w14:textId="20CDAA3F" w:rsidR="002D04CE" w:rsidRPr="00BD61D3" w:rsidRDefault="00290DE7" w:rsidP="00B5179D">
      <w:pPr>
        <w:pStyle w:val="Heading1"/>
      </w:pPr>
      <w:bookmarkStart w:id="12" w:name="_Toc527367329"/>
      <w:r w:rsidRPr="00BD61D3">
        <w:lastRenderedPageBreak/>
        <w:t>Definition</w:t>
      </w:r>
      <w:bookmarkEnd w:id="12"/>
      <w:r w:rsidRPr="00BD61D3">
        <w:t xml:space="preserve"> </w:t>
      </w:r>
    </w:p>
    <w:p w14:paraId="69ADCFF1" w14:textId="476D8C7D" w:rsidR="004A5194" w:rsidRPr="00BD61D3" w:rsidRDefault="00854907" w:rsidP="001264BD">
      <w:pPr>
        <w:pStyle w:val="Heading2"/>
        <w:spacing w:after="0"/>
      </w:pPr>
      <w:bookmarkStart w:id="13" w:name="_Toc527367330"/>
      <w:r w:rsidRPr="00BD61D3">
        <w:t xml:space="preserve">Q1: </w:t>
      </w:r>
      <w:r w:rsidR="00290DE7" w:rsidRPr="00BD61D3">
        <w:t>What is the definition of post-</w:t>
      </w:r>
      <w:r w:rsidR="006547DC">
        <w:t>term</w:t>
      </w:r>
      <w:r w:rsidR="00290DE7" w:rsidRPr="00BD61D3">
        <w:t xml:space="preserve"> pregnancy?</w:t>
      </w:r>
      <w:bookmarkEnd w:id="13"/>
      <w:r w:rsidR="00290DE7" w:rsidRPr="00BD61D3">
        <w:t xml:space="preserve">  </w:t>
      </w:r>
    </w:p>
    <w:p w14:paraId="67BEB956" w14:textId="0765E5FE" w:rsidR="00BD61D3" w:rsidRPr="00BD61D3" w:rsidRDefault="00BD61D3" w:rsidP="00BD61D3">
      <w:pPr>
        <w:pStyle w:val="Heading3"/>
      </w:pPr>
      <w:bookmarkStart w:id="14" w:name="_Toc527367331"/>
      <w:r>
        <w:t>Background information</w:t>
      </w:r>
      <w:bookmarkEnd w:id="14"/>
    </w:p>
    <w:p w14:paraId="2F16F7E3" w14:textId="56A40E9F" w:rsidR="00001DCC" w:rsidRDefault="00001DCC" w:rsidP="00001DCC">
      <w:r>
        <w:t>For the purposes of this review, ‘term’ is defined as 37</w:t>
      </w:r>
      <w:r w:rsidRPr="005A1E06">
        <w:rPr>
          <w:vertAlign w:val="superscript"/>
        </w:rPr>
        <w:t>0</w:t>
      </w:r>
      <w:r>
        <w:t xml:space="preserve"> to 41</w:t>
      </w:r>
      <w:r w:rsidRPr="005A1E06">
        <w:rPr>
          <w:vertAlign w:val="superscript"/>
        </w:rPr>
        <w:t>6</w:t>
      </w:r>
      <w:r>
        <w:t xml:space="preserve"> </w:t>
      </w:r>
      <w:proofErr w:type="spellStart"/>
      <w:r>
        <w:t>weeks</w:t>
      </w:r>
      <w:proofErr w:type="spellEnd"/>
      <w:r>
        <w:t xml:space="preserve"> gestation and ‘post-term’ as ≥42</w:t>
      </w:r>
      <w:r w:rsidRPr="005A1E06">
        <w:rPr>
          <w:vertAlign w:val="superscript"/>
        </w:rPr>
        <w:t>0</w:t>
      </w:r>
      <w:r>
        <w:t xml:space="preserve"> weeks </w:t>
      </w:r>
      <w:r>
        <w:fldChar w:fldCharType="begin"/>
      </w:r>
      <w:r w:rsidR="00B123B2">
        <w:instrText xml:space="preserve"> ADDIN EN.CITE &lt;EndNote&gt;&lt;Cite&gt;&lt;Author&gt;AIHW&lt;/Author&gt;&lt;Year&gt;2018&lt;/Year&gt;&lt;RecNum&gt;67&lt;/RecNum&gt;&lt;DisplayText&gt;&lt;style font="Trebuchet MS" size="8"&gt;(AIHW 2018b)&lt;/style&gt;&lt;/DisplayText&gt;&lt;record&gt;&lt;rec-number&gt;67&lt;/rec-number&gt;&lt;foreign-keys&gt;&lt;key app="EN" db-id="5awdrsvr29s0fpee9ad529pzf5vpddfxwxxe" timestamp="1534117878"&gt;67&lt;/key&gt;&lt;/foreign-keys&gt;&lt;ref-type name="Report"&gt;27&lt;/ref-type&gt;&lt;contributors&gt;&lt;authors&gt;&lt;author&gt;AIHW,&lt;/author&gt;&lt;/authors&gt;&lt;/contributors&gt;&lt;titles&gt;&lt;title&gt;Australia’s Mothers and Babies 2016 — In Brief&lt;/title&gt;&lt;secondary-title&gt;Perinatal statistics series no. 34. Cat. no. PER 97&lt;/secondary-title&gt;&lt;/titles&gt;&lt;dates&gt;&lt;year&gt;2018&lt;/year&gt;&lt;/dates&gt;&lt;pub-location&gt;Canberra&lt;/pub-location&gt;&lt;publisher&gt;Australian Institute of Health and Welfare&lt;/publisher&gt;&lt;urls&gt;&lt;/urls&gt;&lt;/record&gt;&lt;/Cite&gt;&lt;/EndNote&gt;</w:instrText>
      </w:r>
      <w:r>
        <w:fldChar w:fldCharType="separate"/>
      </w:r>
      <w:r w:rsidR="00B123B2" w:rsidRPr="00B123B2">
        <w:rPr>
          <w:noProof/>
          <w:sz w:val="16"/>
        </w:rPr>
        <w:t>(AIHW 2018b)</w:t>
      </w:r>
      <w:r>
        <w:fldChar w:fldCharType="end"/>
      </w:r>
      <w:r>
        <w:t xml:space="preserve">. </w:t>
      </w:r>
    </w:p>
    <w:p w14:paraId="0C9D02DB" w14:textId="17C2DF40" w:rsidR="00001DCC" w:rsidRDefault="00001DCC" w:rsidP="00001DCC">
      <w:r>
        <w:t xml:space="preserve">In Australia in 2016, 91.7% of babies were born at 37 to 41 weeks and 0.6% of babies were born post-term </w:t>
      </w:r>
      <w:r>
        <w:fldChar w:fldCharType="begin"/>
      </w:r>
      <w:r w:rsidR="00B123B2">
        <w:instrText xml:space="preserve"> ADDIN EN.CITE &lt;EndNote&gt;&lt;Cite&gt;&lt;Author&gt;AIHW&lt;/Author&gt;&lt;Year&gt;2018&lt;/Year&gt;&lt;RecNum&gt;67&lt;/RecNum&gt;&lt;DisplayText&gt;&lt;style font="Trebuchet MS" size="8"&gt;(AIHW 2018b)&lt;/style&gt;&lt;/DisplayText&gt;&lt;record&gt;&lt;rec-number&gt;67&lt;/rec-number&gt;&lt;foreign-keys&gt;&lt;key app="EN" db-id="5awdrsvr29s0fpee9ad529pzf5vpddfxwxxe" timestamp="1534117878"&gt;67&lt;/key&gt;&lt;/foreign-keys&gt;&lt;ref-type name="Report"&gt;27&lt;/ref-type&gt;&lt;contributors&gt;&lt;authors&gt;&lt;author&gt;AIHW,&lt;/author&gt;&lt;/authors&gt;&lt;/contributors&gt;&lt;titles&gt;&lt;title&gt;Australia’s Mothers and Babies 2016 — In Brief&lt;/title&gt;&lt;secondary-title&gt;Perinatal statistics series no. 34. Cat. no. PER 97&lt;/secondary-title&gt;&lt;/titles&gt;&lt;dates&gt;&lt;year&gt;2018&lt;/year&gt;&lt;/dates&gt;&lt;pub-location&gt;Canberra&lt;/pub-location&gt;&lt;publisher&gt;Australian Institute of Health and Welfare&lt;/publisher&gt;&lt;urls&gt;&lt;/urls&gt;&lt;/record&gt;&lt;/Cite&gt;&lt;/EndNote&gt;</w:instrText>
      </w:r>
      <w:r>
        <w:fldChar w:fldCharType="separate"/>
      </w:r>
      <w:r w:rsidR="00B123B2" w:rsidRPr="00B123B2">
        <w:rPr>
          <w:noProof/>
          <w:sz w:val="16"/>
        </w:rPr>
        <w:t>(AIHW 2018b)</w:t>
      </w:r>
      <w:r>
        <w:fldChar w:fldCharType="end"/>
      </w:r>
      <w:r>
        <w:t xml:space="preserve">. </w:t>
      </w:r>
    </w:p>
    <w:p w14:paraId="2884779F" w14:textId="4C9533A6" w:rsidR="00E759E6" w:rsidRPr="00BD61D3" w:rsidRDefault="00E759E6" w:rsidP="00E759E6">
      <w:r w:rsidRPr="00BD61D3">
        <w:t>While the aetiology of post-term</w:t>
      </w:r>
      <w:r w:rsidR="00F85B62" w:rsidRPr="00BD61D3">
        <w:t xml:space="preserve"> birth is not well elucidated </w:t>
      </w:r>
      <w:r w:rsidR="008874AA">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rsidR="008874AA">
        <w:instrText xml:space="preserve"> ADDIN EN.CITE </w:instrText>
      </w:r>
      <w:r w:rsidR="008874AA">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rsidR="008874AA">
        <w:instrText xml:space="preserve"> ADDIN EN.CITE.DATA </w:instrText>
      </w:r>
      <w:r w:rsidR="008874AA">
        <w:fldChar w:fldCharType="end"/>
      </w:r>
      <w:r w:rsidR="008874AA">
        <w:fldChar w:fldCharType="separate"/>
      </w:r>
      <w:r w:rsidR="008874AA" w:rsidRPr="008874AA">
        <w:rPr>
          <w:noProof/>
          <w:sz w:val="16"/>
        </w:rPr>
        <w:t>(Mandruzzato et al 2010)</w:t>
      </w:r>
      <w:r w:rsidR="008874AA">
        <w:fldChar w:fldCharType="end"/>
      </w:r>
      <w:r w:rsidRPr="00BD61D3">
        <w:t xml:space="preserve">, risk factors such as obesity, </w:t>
      </w:r>
      <w:proofErr w:type="spellStart"/>
      <w:r w:rsidRPr="00BD61D3">
        <w:t>nulliparity</w:t>
      </w:r>
      <w:proofErr w:type="spellEnd"/>
      <w:r w:rsidRPr="00BD61D3">
        <w:t xml:space="preserve"> and maternal age greater than 30 years have been associated with an increased risk of post-term birth</w:t>
      </w:r>
      <w:r w:rsidR="00882DCD">
        <w:t xml:space="preserve"> </w:t>
      </w:r>
      <w:r w:rsidR="008874AA">
        <w:fldChar w:fldCharType="begin">
          <w:fldData xml:space="preserve">PEVuZE5vdGU+PENpdGU+PEF1dGhvcj5BcnJvd3NtaXRoPC9BdXRob3I+PFllYXI+MjAxMTwvWWVh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</w:fldData>
        </w:fldChar>
      </w:r>
      <w:r w:rsidR="00B123B2">
        <w:instrText xml:space="preserve"> ADDIN EN.CITE </w:instrText>
      </w:r>
      <w:r w:rsidR="00B123B2">
        <w:fldChar w:fldCharType="begin">
          <w:fldData xml:space="preserve">PEVuZE5vdGU+PENpdGU+PEF1dGhvcj5BcnJvd3NtaXRoPC9BdXRob3I+PFllYXI+MjAxMTwvWWVh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</w:fldData>
        </w:fldChar>
      </w:r>
      <w:r w:rsidR="00B123B2">
        <w:instrText xml:space="preserve"> ADDIN EN.CITE.DATA </w:instrText>
      </w:r>
      <w:r w:rsidR="00B123B2">
        <w:fldChar w:fldCharType="end"/>
      </w:r>
      <w:r w:rsidR="008874AA">
        <w:fldChar w:fldCharType="separate"/>
      </w:r>
      <w:r w:rsidR="00B123B2" w:rsidRPr="00B123B2">
        <w:rPr>
          <w:noProof/>
          <w:sz w:val="16"/>
        </w:rPr>
        <w:t>(Arrowsmith et al 2011; Caughey et al 2009; Heslehurst et al 2017; Roos et al 2010)</w:t>
      </w:r>
      <w:r w:rsidR="008874AA">
        <w:fldChar w:fldCharType="end"/>
      </w:r>
      <w:r w:rsidRPr="00BD61D3">
        <w:t xml:space="preserve">. Placental senescence may play a role in the pathophysiology of post-term birth </w:t>
      </w:r>
      <w:r w:rsidR="001E7998">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rsidR="001E7998">
        <w:instrText xml:space="preserve"> ADDIN EN.CITE </w:instrText>
      </w:r>
      <w:r w:rsidR="001E7998">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rsidR="001E7998">
        <w:instrText xml:space="preserve"> ADDIN EN.CITE.DATA </w:instrText>
      </w:r>
      <w:r w:rsidR="001E7998">
        <w:fldChar w:fldCharType="end"/>
      </w:r>
      <w:r w:rsidR="001E7998">
        <w:fldChar w:fldCharType="separate"/>
      </w:r>
      <w:r w:rsidR="001E7998" w:rsidRPr="001E7998">
        <w:rPr>
          <w:noProof/>
          <w:sz w:val="16"/>
        </w:rPr>
        <w:t>(Mandruzzato et al 2010)</w:t>
      </w:r>
      <w:r w:rsidR="001E7998">
        <w:fldChar w:fldCharType="end"/>
      </w:r>
      <w:r w:rsidRPr="00BD61D3">
        <w:t>, and genetic/epigenetic factors have also been implicated</w:t>
      </w:r>
      <w:r w:rsidR="00882DCD">
        <w:t xml:space="preserve"> </w:t>
      </w:r>
      <w:r w:rsidR="008874AA">
        <w:fldChar w:fldCharType="begin"/>
      </w:r>
      <w:r w:rsidR="008874AA">
        <w:instrText xml:space="preserve"> ADDIN EN.CITE &lt;EndNote&gt;&lt;Cite&gt;&lt;Author&gt;Schierding&lt;/Author&gt;&lt;Year&gt;2014&lt;/Year&gt;&lt;RecNum&gt;525&lt;/RecNum&gt;&lt;DisplayText&gt;&lt;style font="Trebuchet MS" size="8"&gt;(Schierding et al 2014)&lt;/style&gt;&lt;/DisplayText&gt;&lt;record&gt;&lt;rec-number&gt;525&lt;/rec-number&gt;&lt;foreign-keys&gt;&lt;key app="EN" db-id="exvasrfx2dtraoesasxp2szsxa2df502592x" timestamp="1534835804"&gt;525&lt;/key&gt;&lt;/foreign-keys&gt;&lt;ref-type name="Journal Article"&gt;17&lt;/ref-type&gt;&lt;contributors&gt;&lt;authors&gt;&lt;author&gt;Schierding, W.&lt;/author&gt;&lt;author&gt;O&amp;apos;Sullivan, J. M.&lt;/author&gt;&lt;author&gt;Derraik, J. G.&lt;/author&gt;&lt;author&gt;Cutfield, W. S.&lt;/author&gt;&lt;/authors&gt;&lt;/contributors&gt;&lt;auth-address&gt;Liggins Institute, University of Auckland, Private Bag 92019, Auckland, New Zealand. w.cutfield@auckland.ac.nz.&lt;/auth-address&gt;&lt;titles&gt;&lt;title&gt;Genes and post-term birth: late for delivery&lt;/title&gt;&lt;secondary-title&gt;BMC Res Notes&lt;/secondary-title&gt;&lt;/titles&gt;&lt;periodical&gt;&lt;full-title&gt;BMC Res Notes&lt;/full-title&gt;&lt;/periodical&gt;&lt;pages&gt;720&lt;/pages&gt;&lt;volume&gt;7&lt;/volume&gt;&lt;edition&gt;2014/10/16&lt;/edition&gt;&lt;keywords&gt;&lt;keyword&gt;Epigenesis, Genetic&lt;/keyword&gt;&lt;keyword&gt;Female&lt;/keyword&gt;&lt;keyword&gt;Gene-Environment Interaction&lt;/keyword&gt;&lt;keyword&gt;Genetic Predisposition to Disease&lt;/keyword&gt;&lt;keyword&gt;Gestational Age&lt;/keyword&gt;&lt;keyword&gt;Heredity&lt;/keyword&gt;&lt;keyword&gt;Humans&lt;/keyword&gt;&lt;keyword&gt;Labor, Induced&lt;/keyword&gt;&lt;keyword&gt;Parturition/*genetics&lt;/keyword&gt;&lt;keyword&gt;Phenotype&lt;/keyword&gt;&lt;keyword&gt;Pregnancy&lt;/keyword&gt;&lt;keyword&gt;Pregnancy Complications/epidemiology/*genetics/physiopathology&lt;/keyword&gt;&lt;keyword&gt;Risk Factors&lt;/keyword&gt;&lt;keyword&gt;Term Birth&lt;/keyword&gt;&lt;keyword&gt;Time Factors&lt;/keyword&gt;&lt;/keywords&gt;&lt;dates&gt;&lt;year&gt;2014&lt;/year&gt;&lt;pub-dates&gt;&lt;date&gt;Oct 14&lt;/date&gt;&lt;/pub-dates&gt;&lt;/dates&gt;&lt;isbn&gt;1756-0500 (Electronic)&amp;#xD;1756-0500 (Linking)&lt;/isbn&gt;&lt;accession-num&gt;25316301&lt;/accession-num&gt;&lt;urls&gt;&lt;related-urls&gt;&lt;url&gt;https://www.ncbi.nlm.nih.gov/pubmed/25316301&lt;/url&gt;&lt;/related-urls&gt;&lt;/urls&gt;&lt;custom2&gt;PMC4203931&lt;/custom2&gt;&lt;electronic-resource-num&gt;10.1186/1756-0500-7-720&lt;/electronic-resource-num&gt;&lt;/record&gt;&lt;/Cite&gt;&lt;/EndNote&gt;</w:instrText>
      </w:r>
      <w:r w:rsidR="008874AA">
        <w:fldChar w:fldCharType="separate"/>
      </w:r>
      <w:r w:rsidR="008874AA" w:rsidRPr="008874AA">
        <w:rPr>
          <w:noProof/>
          <w:sz w:val="16"/>
        </w:rPr>
        <w:t>(Schierding et al 2014)</w:t>
      </w:r>
      <w:r w:rsidR="008874AA">
        <w:fldChar w:fldCharType="end"/>
      </w:r>
      <w:r w:rsidRPr="00BD61D3">
        <w:t>.</w:t>
      </w:r>
    </w:p>
    <w:p w14:paraId="01348BC2" w14:textId="77777777" w:rsidR="005B2386" w:rsidRDefault="005B2386" w:rsidP="005B2386">
      <w:pPr>
        <w:pStyle w:val="Heading1"/>
        <w:sectPr w:rsidR="005B2386" w:rsidSect="00AD31B3">
          <w:pgSz w:w="11901" w:h="16817"/>
          <w:pgMar w:top="1134" w:right="1418" w:bottom="1134" w:left="1418" w:header="709" w:footer="709" w:gutter="0"/>
          <w:cols w:space="708"/>
          <w:docGrid w:linePitch="360"/>
        </w:sectPr>
      </w:pPr>
    </w:p>
    <w:p w14:paraId="13927930" w14:textId="2D611A23" w:rsidR="005B2386" w:rsidRDefault="005B2386" w:rsidP="005B2386">
      <w:pPr>
        <w:pStyle w:val="Heading1"/>
      </w:pPr>
      <w:bookmarkStart w:id="15" w:name="_Toc527367332"/>
      <w:r>
        <w:lastRenderedPageBreak/>
        <w:t>Harms and benefits</w:t>
      </w:r>
      <w:bookmarkEnd w:id="15"/>
    </w:p>
    <w:p w14:paraId="2DEAAFB8" w14:textId="15E65B69" w:rsidR="002D04CE" w:rsidRPr="00BD61D3" w:rsidRDefault="00854907" w:rsidP="002D04CE">
      <w:pPr>
        <w:pStyle w:val="Heading2"/>
      </w:pPr>
      <w:bookmarkStart w:id="16" w:name="_Ref522635364"/>
      <w:bookmarkStart w:id="17" w:name="_Toc527367333"/>
      <w:r w:rsidRPr="00BD61D3">
        <w:t xml:space="preserve">Q2: </w:t>
      </w:r>
      <w:r w:rsidR="0070100A" w:rsidRPr="00BD61D3">
        <w:t>What are the maternal risks and/or benefits associated with post-</w:t>
      </w:r>
      <w:r w:rsidR="00EC143A">
        <w:t>term</w:t>
      </w:r>
      <w:r w:rsidR="0070100A" w:rsidRPr="00BD61D3">
        <w:t xml:space="preserve"> pregnancy?</w:t>
      </w:r>
      <w:bookmarkEnd w:id="16"/>
      <w:bookmarkEnd w:id="17"/>
    </w:p>
    <w:p w14:paraId="32DA515A" w14:textId="4F4843E6" w:rsidR="0070100A" w:rsidRPr="00BD61D3" w:rsidRDefault="0078746D" w:rsidP="0070100A">
      <w:r>
        <w:t xml:space="preserve">Potential </w:t>
      </w:r>
      <w:r w:rsidR="0054751C">
        <w:t>risks for the mother</w:t>
      </w:r>
      <w:r w:rsidR="0070100A" w:rsidRPr="00BD61D3">
        <w:t xml:space="preserve"> associated with </w:t>
      </w:r>
      <w:r w:rsidR="00E34095">
        <w:t xml:space="preserve">post-term pregnancy include </w:t>
      </w:r>
      <w:r w:rsidR="0070100A" w:rsidRPr="00BD61D3">
        <w:t xml:space="preserve">prolonged labour, postpartum haemorrhage and </w:t>
      </w:r>
      <w:r w:rsidR="00FA6F0A">
        <w:t>perineal tears</w:t>
      </w:r>
      <w:r w:rsidR="0070100A" w:rsidRPr="00BD61D3">
        <w:t xml:space="preserve">. It is likely that some of these outcomes result from intervening when the uterus and cervix are not ready for labour </w:t>
      </w:r>
      <w:r w:rsidR="008874AA">
        <w:fldChar w:fldCharType="begin"/>
      </w:r>
      <w:r w:rsidR="008874AA">
        <w:instrText xml:space="preserve"> ADDIN EN.CITE &lt;EndNote&gt;&lt;Cite&gt;&lt;Author&gt;Caughey&lt;/Author&gt;&lt;Year&gt;2004&lt;/Year&gt;&lt;RecNum&gt;527&lt;/RecNum&gt;&lt;DisplayText&gt;&lt;style font="Trebuchet MS" size="8"&gt;(Caughey &amp;amp; Musci 2004)&lt;/style&gt;&lt;/DisplayText&gt;&lt;record&gt;&lt;rec-number&gt;527&lt;/rec-number&gt;&lt;foreign-keys&gt;&lt;key app="EN" db-id="exvasrfx2dtraoesasxp2szsxa2df502592x" timestamp="1534836128"&gt;527&lt;/key&gt;&lt;/foreign-keys&gt;&lt;ref-type name="Journal Article"&gt;17&lt;/ref-type&gt;&lt;contributors&gt;&lt;authors&gt;&lt;author&gt;Caughey, A. B.&lt;/author&gt;&lt;author&gt;Musci, T. J.&lt;/author&gt;&lt;/authors&gt;&lt;/contributors&gt;&lt;auth-address&gt;Department of Obstetrics, Gynecology and Reproductive Sciences, University of California, San Francisco, CA 94143, USA. abcmd@uclink.berkeley.edu&lt;/auth-address&gt;&lt;titles&gt;&lt;title&gt;Complications of term pregnancies beyond 37 weeks of gestation&lt;/title&gt;&lt;secondary-title&gt;Obstet Gynecol&lt;/secondary-title&gt;&lt;/titles&gt;&lt;periodical&gt;&lt;full-title&gt;Obstet Gynecol&lt;/full-title&gt;&lt;/periodical&gt;&lt;pages&gt;57-62&lt;/pages&gt;&lt;volume&gt;103&lt;/volume&gt;&lt;number&gt;1&lt;/number&gt;&lt;edition&gt;2004/01/06&lt;/edition&gt;&lt;keywords&gt;&lt;keyword&gt;Adult&lt;/keyword&gt;&lt;keyword&gt;Cohort Studies&lt;/keyword&gt;&lt;keyword&gt;Female&lt;/keyword&gt;&lt;keyword&gt;Fetal Death&lt;/keyword&gt;&lt;keyword&gt;Fetal Macrosomia&lt;/keyword&gt;&lt;keyword&gt;*Gestational Age&lt;/keyword&gt;&lt;keyword&gt;Humans&lt;/keyword&gt;&lt;keyword&gt;Medical Records&lt;/keyword&gt;&lt;keyword&gt;Pregnancy&lt;/keyword&gt;&lt;keyword&gt;Pregnancy Complications/*epidemiology/*etiology&lt;/keyword&gt;&lt;keyword&gt;Pregnancy Trimester, Third&lt;/keyword&gt;&lt;keyword&gt;*Pregnancy, Prolonged&lt;/keyword&gt;&lt;keyword&gt;Retrospective Studies&lt;/keyword&gt;&lt;keyword&gt;San Francisco/epidemiology&lt;/keyword&gt;&lt;/keywords&gt;&lt;dates&gt;&lt;year&gt;2004&lt;/year&gt;&lt;pub-dates&gt;&lt;date&gt;Jan&lt;/date&gt;&lt;/pub-dates&gt;&lt;/dates&gt;&lt;isbn&gt;0029-7844 (Print)&amp;#xD;0029-7844 (Linking)&lt;/isbn&gt;&lt;accession-num&gt;14704245&lt;/accession-num&gt;&lt;urls&gt;&lt;related-urls&gt;&lt;url&gt;https://www.ncbi.nlm.nih.gov/pubmed/14704245&lt;/url&gt;&lt;/related-urls&gt;&lt;/urls&gt;&lt;electronic-resource-num&gt;10.1097/01.AOG.0000109216.24211.D4&lt;/electronic-resource-num&gt;&lt;/record&gt;&lt;/Cite&gt;&lt;/EndNote&gt;</w:instrText>
      </w:r>
      <w:r w:rsidR="008874AA">
        <w:fldChar w:fldCharType="separate"/>
      </w:r>
      <w:r w:rsidR="008874AA" w:rsidRPr="008874AA">
        <w:rPr>
          <w:noProof/>
          <w:sz w:val="16"/>
        </w:rPr>
        <w:t>(Caughey &amp; Musci 2004)</w:t>
      </w:r>
      <w:r w:rsidR="008874AA">
        <w:fldChar w:fldCharType="end"/>
      </w:r>
      <w:r w:rsidR="0070100A" w:rsidRPr="00BD61D3">
        <w:t>.</w:t>
      </w:r>
    </w:p>
    <w:p w14:paraId="4901996F" w14:textId="555E472A" w:rsidR="0070100A" w:rsidRPr="00BD61D3" w:rsidRDefault="0070100A" w:rsidP="0070100A">
      <w:pPr>
        <w:pStyle w:val="Heading2"/>
      </w:pPr>
      <w:bookmarkStart w:id="18" w:name="_Ref522635375"/>
      <w:bookmarkStart w:id="19" w:name="_Toc527367334"/>
      <w:r w:rsidRPr="00BD61D3">
        <w:t xml:space="preserve">Q3: What are the </w:t>
      </w:r>
      <w:proofErr w:type="spellStart"/>
      <w:r w:rsidRPr="00BD61D3">
        <w:t>fetal</w:t>
      </w:r>
      <w:proofErr w:type="spellEnd"/>
      <w:r w:rsidRPr="00BD61D3">
        <w:t xml:space="preserve"> risks and/or benefits associated with post-</w:t>
      </w:r>
      <w:r w:rsidR="00EC143A">
        <w:t>term</w:t>
      </w:r>
      <w:r w:rsidRPr="00BD61D3">
        <w:t xml:space="preserve"> pregnancy?</w:t>
      </w:r>
      <w:bookmarkEnd w:id="18"/>
      <w:bookmarkEnd w:id="19"/>
    </w:p>
    <w:p w14:paraId="68AF9454" w14:textId="067202AA" w:rsidR="0070100A" w:rsidRDefault="0070100A" w:rsidP="0070100A">
      <w:r w:rsidRPr="00BD61D3">
        <w:t>In a study from the Norwegian Birth Registry</w:t>
      </w:r>
      <w:r w:rsidR="00882DCD">
        <w:t xml:space="preserve"> </w:t>
      </w:r>
      <w:r w:rsidR="008874AA">
        <w:fldChar w:fldCharType="begin"/>
      </w:r>
      <w:r w:rsidR="008874AA">
        <w:instrText xml:space="preserve"> ADDIN EN.CITE &lt;EndNote&gt;&lt;Cite&gt;&lt;Author&gt;Heimstad&lt;/Author&gt;&lt;Year&gt;2008&lt;/Year&gt;&lt;RecNum&gt;528&lt;/RecNum&gt;&lt;DisplayText&gt;&lt;style font="Trebuchet MS" size="8"&gt;(Heimstad et al 2008)&lt;/style&gt;&lt;/DisplayText&gt;&lt;record&gt;&lt;rec-number&gt;528&lt;/rec-number&gt;&lt;foreign-keys&gt;&lt;key app="EN" db-id="exvasrfx2dtraoesasxp2szsxa2df502592x" timestamp="1534836191"&gt;528&lt;/key&gt;&lt;/foreign-keys&gt;&lt;ref-type name="Journal Article"&gt;17&lt;/ref-type&gt;&lt;contributors&gt;&lt;authors&gt;&lt;author&gt;Heimstad, R.&lt;/author&gt;&lt;author&gt;Romundstad, P. R.&lt;/author&gt;&lt;author&gt;Salvesen, K. A.&lt;/author&gt;&lt;/authors&gt;&lt;/contributors&gt;&lt;auth-address&gt;Department of Obstetrics and Gynecology, St. Olavs&amp;apos; Hospital, Trondheim University Hospital, Norway. runa.heimstad@ntnu.no&lt;/auth-address&gt;&lt;titles&gt;&lt;title&gt;Induction of labour for post-term pregnancy and risk estimates for intrauterine and perinatal death&lt;/title&gt;&lt;secondary-title&gt;Acta Obstet Gynecol Scand&lt;/secondary-title&gt;&lt;/titles&gt;&lt;periodical&gt;&lt;full-title&gt;Acta Obstet Gynecol Scand&lt;/full-title&gt;&lt;/periodical&gt;&lt;pages&gt;247-9&lt;/pages&gt;&lt;volume&gt;87&lt;/volume&gt;&lt;number&gt;2&lt;/number&gt;&lt;edition&gt;2008/02/02&lt;/edition&gt;&lt;keywords&gt;&lt;keyword&gt;Female&lt;/keyword&gt;&lt;keyword&gt;*Fetal Death&lt;/keyword&gt;&lt;keyword&gt;Gestational Age&lt;/keyword&gt;&lt;keyword&gt;Humans&lt;/keyword&gt;&lt;keyword&gt;*Infant Mortality&lt;/keyword&gt;&lt;keyword&gt;Infant, Newborn&lt;/keyword&gt;&lt;keyword&gt;Labor, Induced/*statistics &amp;amp; numerical data&lt;/keyword&gt;&lt;keyword&gt;Norway&lt;/keyword&gt;&lt;keyword&gt;Pregnancy&lt;/keyword&gt;&lt;keyword&gt;Pregnancy, Prolonged/*therapy&lt;/keyword&gt;&lt;keyword&gt;Registries&lt;/keyword&gt;&lt;keyword&gt;Risk Assessment&lt;/keyword&gt;&lt;/keywords&gt;&lt;dates&gt;&lt;year&gt;2008&lt;/year&gt;&lt;/dates&gt;&lt;isbn&gt;1600-0412 (Electronic)&amp;#xD;0001-6349 (Linking)&lt;/isbn&gt;&lt;accession-num&gt;18240379&lt;/accession-num&gt;&lt;urls&gt;&lt;related-urls&gt;&lt;url&gt;https://www.ncbi.nlm.nih.gov/pubmed/18240379&lt;/url&gt;&lt;/related-urls&gt;&lt;/urls&gt;&lt;/record&gt;&lt;/Cite&gt;&lt;/EndNote&gt;</w:instrText>
      </w:r>
      <w:r w:rsidR="008874AA">
        <w:fldChar w:fldCharType="separate"/>
      </w:r>
      <w:r w:rsidR="008874AA" w:rsidRPr="008874AA">
        <w:rPr>
          <w:noProof/>
          <w:sz w:val="16"/>
        </w:rPr>
        <w:t>(Heimstad et al 2008)</w:t>
      </w:r>
      <w:r w:rsidR="008874AA">
        <w:fldChar w:fldCharType="end"/>
      </w:r>
      <w:r w:rsidRPr="00BD61D3">
        <w:t xml:space="preserve">, the perinatal death rate was 0.018% at day 287 (41 </w:t>
      </w:r>
      <w:r w:rsidR="003539B1">
        <w:t>weeks) and 0.51% at day 302+ (&gt;</w:t>
      </w:r>
      <w:r w:rsidRPr="00BD61D3">
        <w:t xml:space="preserve">43 weeks). These findings are important in that, even in a setting where early booking allows accurate assessment of gestational age and antenatal services are accessible for most women, post-term pregnancy constitutes a high-risk situation, especially for the baby. In another Norwegian study of nearly two million births from 1967 to 2006, the risk of post-term infant death was strongly associated with growth restriction </w:t>
      </w:r>
      <w:r w:rsidR="008874AA">
        <w:fldChar w:fldCharType="begin">
          <w:fldData xml:space="preserve">PEVuZE5vdGU+PENpdGU+PEF1dGhvcj5Nb3JrZW48L0F1dGhvcj48WWVhcj4yMDE0PC9ZZWFyPjxS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</w:fldData>
        </w:fldChar>
      </w:r>
      <w:r w:rsidR="008874AA">
        <w:instrText xml:space="preserve"> ADDIN EN.CITE </w:instrText>
      </w:r>
      <w:r w:rsidR="008874AA">
        <w:fldChar w:fldCharType="begin">
          <w:fldData xml:space="preserve">PEVuZE5vdGU+PENpdGU+PEF1dGhvcj5Nb3JrZW48L0F1dGhvcj48WWVhcj4yMDE0PC9ZZWFyPjxS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</w:fldData>
        </w:fldChar>
      </w:r>
      <w:r w:rsidR="008874AA">
        <w:instrText xml:space="preserve"> ADDIN EN.CITE.DATA </w:instrText>
      </w:r>
      <w:r w:rsidR="008874AA">
        <w:fldChar w:fldCharType="end"/>
      </w:r>
      <w:r w:rsidR="008874AA">
        <w:fldChar w:fldCharType="separate"/>
      </w:r>
      <w:r w:rsidR="008874AA" w:rsidRPr="008874AA">
        <w:rPr>
          <w:noProof/>
          <w:sz w:val="16"/>
        </w:rPr>
        <w:t>(Morken et al 2014)</w:t>
      </w:r>
      <w:r w:rsidR="008874AA">
        <w:fldChar w:fldCharType="end"/>
      </w:r>
      <w:r w:rsidRPr="00BD61D3">
        <w:t>.</w:t>
      </w:r>
    </w:p>
    <w:p w14:paraId="65804365" w14:textId="4B817666" w:rsidR="00EC143A" w:rsidRDefault="00EC143A" w:rsidP="00EC143A">
      <w:r>
        <w:t xml:space="preserve">In Australia in 2016, &lt;1% of babies were born post-term </w:t>
      </w:r>
      <w:r>
        <w:fldChar w:fldCharType="begin"/>
      </w:r>
      <w:r w:rsidR="00B123B2">
        <w:instrText xml:space="preserve"> ADDIN EN.CITE &lt;EndNote&gt;&lt;Cite&gt;&lt;Author&gt;AIHW&lt;/Author&gt;&lt;Year&gt;2018&lt;/Year&gt;&lt;RecNum&gt;67&lt;/RecNum&gt;&lt;DisplayText&gt;&lt;style font="Trebuchet MS" size="8"&gt;(AIHW 2018b)&lt;/style&gt;&lt;/DisplayText&gt;&lt;record&gt;&lt;rec-number&gt;67&lt;/rec-number&gt;&lt;foreign-keys&gt;&lt;key app="EN" db-id="5awdrsvr29s0fpee9ad529pzf5vpddfxwxxe" timestamp="1534117878"&gt;67&lt;/key&gt;&lt;/foreign-keys&gt;&lt;ref-type name="Report"&gt;27&lt;/ref-type&gt;&lt;contributors&gt;&lt;authors&gt;&lt;author&gt;AIHW,&lt;/author&gt;&lt;/authors&gt;&lt;/contributors&gt;&lt;titles&gt;&lt;title&gt;Australia’s Mothers and Babies 2016 — In Brief&lt;/title&gt;&lt;secondary-title&gt;Perinatal statistics series no. 34. Cat. no. PER 97&lt;/secondary-title&gt;&lt;/titles&gt;&lt;dates&gt;&lt;year&gt;2018&lt;/year&gt;&lt;/dates&gt;&lt;pub-location&gt;Canberra&lt;/pub-location&gt;&lt;publisher&gt;Australian Institute of Health and Welfare&lt;/publisher&gt;&lt;urls&gt;&lt;/urls&gt;&lt;/record&gt;&lt;/Cite&gt;&lt;/EndNote&gt;</w:instrText>
      </w:r>
      <w:r>
        <w:fldChar w:fldCharType="separate"/>
      </w:r>
      <w:r w:rsidR="00B123B2" w:rsidRPr="00B123B2">
        <w:rPr>
          <w:noProof/>
          <w:sz w:val="16"/>
        </w:rPr>
        <w:t>(AIHW 2018b)</w:t>
      </w:r>
      <w:r>
        <w:fldChar w:fldCharType="end"/>
      </w:r>
      <w:r>
        <w:t xml:space="preserve">. Among babies born post-term </w:t>
      </w:r>
      <w:r>
        <w:fldChar w:fldCharType="begin"/>
      </w:r>
      <w:r w:rsidR="00B123B2">
        <w:instrText xml:space="preserve"> ADDIN EN.CITE &lt;EndNote&gt;&lt;Cite&gt;&lt;Author&gt;AIHW&lt;/Author&gt;&lt;Year&gt;2018&lt;/Year&gt;&lt;RecNum&gt;23&lt;/RecNum&gt;&lt;DisplayText&gt;&lt;style font="Trebuchet MS" size="8"&gt;(AIHW 2018a)&lt;/style&gt;&lt;/DisplayText&gt;&lt;record&gt;&lt;rec-number&gt;23&lt;/rec-number&gt;&lt;foreign-keys&gt;&lt;key app="EN" db-id="5awdrsvr29s0fpee9ad529pzf5vpddfxwxxe" timestamp="1521956622"&gt;23&lt;/key&gt;&lt;/foreign-keys&gt;&lt;ref-type name="Web Page"&gt;12&lt;/ref-type&gt;&lt;contributors&gt;&lt;authors&gt;&lt;author&gt;AIHW,&lt;/author&gt;&lt;/authors&gt;&lt;/contributors&gt;&lt;titles&gt;&lt;title&gt;National Perinatal Data Collection&lt;/title&gt;&lt;/titles&gt;&lt;number&gt;14 August 2018&lt;/number&gt;&lt;dates&gt;&lt;year&gt;2018&lt;/year&gt;&lt;/dates&gt;&lt;urls&gt;&lt;related-urls&gt;&lt;url&gt;analytics.aihw.gov.au&lt;/url&gt;&lt;/related-urls&gt;&lt;/urls&gt;&lt;/record&gt;&lt;/Cite&gt;&lt;/EndNote&gt;</w:instrText>
      </w:r>
      <w:r>
        <w:fldChar w:fldCharType="separate"/>
      </w:r>
      <w:r w:rsidR="00B123B2" w:rsidRPr="00B123B2">
        <w:rPr>
          <w:noProof/>
          <w:sz w:val="16"/>
        </w:rPr>
        <w:t>(AIHW 2018a)</w:t>
      </w:r>
      <w:r>
        <w:fldChar w:fldCharType="end"/>
      </w:r>
      <w:r>
        <w:t>:</w:t>
      </w:r>
    </w:p>
    <w:p w14:paraId="078A5391" w14:textId="48F927A8" w:rsidR="00A7480B" w:rsidRDefault="00A7480B" w:rsidP="00A7480B">
      <w:pPr>
        <w:pStyle w:val="bullet"/>
      </w:pPr>
      <w:r>
        <w:t>52% were born vaginally, 31% were born by caesarean section and 17% were instrumental vaginal births (among babies born at 3</w:t>
      </w:r>
      <w:r w:rsidR="004D6B8B">
        <w:t>7</w:t>
      </w:r>
      <w:r>
        <w:t>-41 weeks, 54% were born vaginally, 33% by caesarean section and 13% were instrumental vaginal births)</w:t>
      </w:r>
    </w:p>
    <w:p w14:paraId="60B4A2DD" w14:textId="77777777" w:rsidR="00A7480B" w:rsidRDefault="00A7480B" w:rsidP="00A7480B">
      <w:pPr>
        <w:pStyle w:val="bullet"/>
      </w:pPr>
      <w:r>
        <w:t>5.9% weighed more than 4,500 g (compared with 1.3% of babies born at 37 to 41 weeks)</w:t>
      </w:r>
    </w:p>
    <w:p w14:paraId="6EBB51EA" w14:textId="77777777" w:rsidR="003A03C9" w:rsidRDefault="00A7480B" w:rsidP="003A03C9">
      <w:pPr>
        <w:pStyle w:val="bullet"/>
      </w:pPr>
      <w:r>
        <w:t>1.9% had Apgar scores lower than seven at 5 minutes (compared with 1.4% of babies born at 37 to 41 weeks).</w:t>
      </w:r>
    </w:p>
    <w:p w14:paraId="12E3EC10" w14:textId="23427406" w:rsidR="00EC143A" w:rsidRDefault="00FA22D5" w:rsidP="00A7480B">
      <w:r>
        <w:t xml:space="preserve">The perinatal death rate was 2.2 per 1,000 births (compared to 1.5 per 1,000 births for babies born at term) </w:t>
      </w:r>
      <w:r>
        <w:fldChar w:fldCharType="begin"/>
      </w:r>
      <w:r w:rsidR="00B123B2">
        <w:instrText xml:space="preserve"> ADDIN EN.CITE &lt;EndNote&gt;&lt;Cite&gt;&lt;Author&gt;AIHW&lt;/Author&gt;&lt;Year&gt;2018&lt;/Year&gt;&lt;RecNum&gt;23&lt;/RecNum&gt;&lt;DisplayText&gt;&lt;style font="Trebuchet MS" size="8"&gt;(AIHW 2018a)&lt;/style&gt;&lt;/DisplayText&gt;&lt;record&gt;&lt;rec-number&gt;23&lt;/rec-number&gt;&lt;foreign-keys&gt;&lt;key app="EN" db-id="5awdrsvr29s0fpee9ad529pzf5vpddfxwxxe" timestamp="1521956622"&gt;23&lt;/key&gt;&lt;/foreign-keys&gt;&lt;ref-type name="Web Page"&gt;12&lt;/ref-type&gt;&lt;contributors&gt;&lt;authors&gt;&lt;author&gt;AIHW,&lt;/author&gt;&lt;/authors&gt;&lt;/contributors&gt;&lt;titles&gt;&lt;title&gt;National Perinatal Data Collection&lt;/title&gt;&lt;/titles&gt;&lt;number&gt;14 August 2018&lt;/number&gt;&lt;dates&gt;&lt;year&gt;2018&lt;/year&gt;&lt;/dates&gt;&lt;urls&gt;&lt;related-urls&gt;&lt;url&gt;analytics.aihw.gov.au&lt;/url&gt;&lt;/related-urls&gt;&lt;/urls&gt;&lt;/record&gt;&lt;/Cite&gt;&lt;/EndNote&gt;</w:instrText>
      </w:r>
      <w:r>
        <w:fldChar w:fldCharType="separate"/>
      </w:r>
      <w:r w:rsidR="00B123B2" w:rsidRPr="00B123B2">
        <w:rPr>
          <w:noProof/>
          <w:sz w:val="16"/>
        </w:rPr>
        <w:t>(AIHW 2018a)</w:t>
      </w:r>
      <w:r>
        <w:fldChar w:fldCharType="end"/>
      </w:r>
      <w:r w:rsidR="00EC143A">
        <w:t xml:space="preserve">. </w:t>
      </w:r>
    </w:p>
    <w:p w14:paraId="6AFEEE5E" w14:textId="415F3E1A" w:rsidR="00C37C7E" w:rsidRDefault="00C37C7E" w:rsidP="00C37C7E">
      <w:pPr>
        <w:pStyle w:val="Heading2"/>
      </w:pPr>
      <w:bookmarkStart w:id="20" w:name="_Toc527367335"/>
      <w:r>
        <w:t>Advice to the Expert Working Group</w:t>
      </w:r>
      <w:bookmarkEnd w:id="20"/>
    </w:p>
    <w:p w14:paraId="510B80F6" w14:textId="7DDE3206" w:rsidR="00C37C7E" w:rsidRDefault="00C37C7E" w:rsidP="00A7480B">
      <w:r>
        <w:t>Include the above information in the narrative.</w:t>
      </w:r>
    </w:p>
    <w:p w14:paraId="147DD0BF" w14:textId="77777777" w:rsidR="005B2386" w:rsidRDefault="005B2386" w:rsidP="00CF118A">
      <w:pPr>
        <w:pStyle w:val="Heading1"/>
        <w:numPr>
          <w:ilvl w:val="0"/>
          <w:numId w:val="0"/>
        </w:numPr>
        <w:ind w:left="709"/>
        <w:sectPr w:rsidR="005B2386" w:rsidSect="00AD31B3">
          <w:pgSz w:w="11901" w:h="16817"/>
          <w:pgMar w:top="1134" w:right="1418" w:bottom="1134" w:left="1418" w:header="709" w:footer="709" w:gutter="0"/>
          <w:cols w:space="708"/>
          <w:docGrid w:linePitch="360"/>
        </w:sectPr>
      </w:pPr>
    </w:p>
    <w:p w14:paraId="57E23930" w14:textId="7841EF14" w:rsidR="005B2386" w:rsidRDefault="005B2386" w:rsidP="005B2386">
      <w:pPr>
        <w:pStyle w:val="Heading1"/>
      </w:pPr>
      <w:bookmarkStart w:id="21" w:name="_Toc527367336"/>
      <w:r>
        <w:lastRenderedPageBreak/>
        <w:t>Intervention</w:t>
      </w:r>
      <w:bookmarkEnd w:id="21"/>
    </w:p>
    <w:p w14:paraId="1F63F186" w14:textId="12091386" w:rsidR="002D04CE" w:rsidRPr="00BD61D3" w:rsidRDefault="00854907" w:rsidP="002D04CE">
      <w:pPr>
        <w:pStyle w:val="Heading2"/>
      </w:pPr>
      <w:bookmarkStart w:id="22" w:name="_Toc527367337"/>
      <w:r w:rsidRPr="00BD61D3">
        <w:t>Q</w:t>
      </w:r>
      <w:r w:rsidR="0070100A" w:rsidRPr="00BD61D3">
        <w:t xml:space="preserve">4: What options are available for women </w:t>
      </w:r>
      <w:r w:rsidR="00BD61D3">
        <w:t>to prevent post-</w:t>
      </w:r>
      <w:r w:rsidR="006547DC">
        <w:t>term</w:t>
      </w:r>
      <w:r w:rsidR="00BD61D3">
        <w:t xml:space="preserve"> pregnancy</w:t>
      </w:r>
      <w:r w:rsidR="00EB5EA9" w:rsidRPr="00BD61D3">
        <w:t>?</w:t>
      </w:r>
      <w:bookmarkEnd w:id="22"/>
      <w:r w:rsidR="00096F7D" w:rsidRPr="00BD61D3">
        <w:t xml:space="preserve"> </w:t>
      </w:r>
    </w:p>
    <w:p w14:paraId="173F46AA" w14:textId="4F57BDA4" w:rsidR="007C6535" w:rsidRPr="00BD61D3" w:rsidRDefault="00594E73" w:rsidP="00594E73">
      <w:pPr>
        <w:pStyle w:val="Heading3"/>
      </w:pPr>
      <w:bookmarkStart w:id="23" w:name="_Toc527367338"/>
      <w:r w:rsidRPr="00BD61D3">
        <w:t>Background</w:t>
      </w:r>
      <w:r w:rsidR="00BD61D3">
        <w:t xml:space="preserve"> information</w:t>
      </w:r>
      <w:bookmarkEnd w:id="23"/>
    </w:p>
    <w:p w14:paraId="2EDEC257" w14:textId="28D2B1DD" w:rsidR="00594E73" w:rsidRDefault="00594E73" w:rsidP="00F85B62">
      <w:r w:rsidRPr="00BD61D3">
        <w:t xml:space="preserve">Induction of labour is widely practised </w:t>
      </w:r>
      <w:r w:rsidR="00D04A93">
        <w:t>with the aim of preventing stillbirth and reducing perinatal morbidity (</w:t>
      </w:r>
      <w:proofErr w:type="spellStart"/>
      <w:r w:rsidR="00D04A93">
        <w:t>eg</w:t>
      </w:r>
      <w:proofErr w:type="spellEnd"/>
      <w:r w:rsidR="00D04A93">
        <w:t xml:space="preserve"> should</w:t>
      </w:r>
      <w:r w:rsidR="003E1BFD">
        <w:t>er</w:t>
      </w:r>
      <w:r w:rsidR="00D04A93">
        <w:t xml:space="preserve"> dystocia in large babies). It may also be practised to prevent outcomes such as</w:t>
      </w:r>
      <w:r w:rsidRPr="00BD61D3">
        <w:t xml:space="preserve"> caesarean s</w:t>
      </w:r>
      <w:r w:rsidR="00C80361">
        <w:t>ection, prolonged labour, post</w:t>
      </w:r>
      <w:r w:rsidRPr="00BD61D3">
        <w:t xml:space="preserve">partum haemorrhage and traumatic birth </w:t>
      </w:r>
      <w:r w:rsidR="008874AA">
        <w:fldChar w:fldCharType="begin"/>
      </w:r>
      <w:r w:rsidR="008874AA">
        <w:instrText xml:space="preserve"> ADDIN EN.CITE &lt;EndNote&gt;&lt;Cite&gt;&lt;Author&gt;Caughey&lt;/Author&gt;&lt;Year&gt;2004&lt;/Year&gt;&lt;RecNum&gt;527&lt;/RecNum&gt;&lt;DisplayText&gt;&lt;style font="Trebuchet MS" size="8"&gt;(Caughey &amp;amp; Musci 2004)&lt;/style&gt;&lt;/DisplayText&gt;&lt;record&gt;&lt;rec-number&gt;527&lt;/rec-number&gt;&lt;foreign-keys&gt;&lt;key app="EN" db-id="exvasrfx2dtraoesasxp2szsxa2df502592x" timestamp="1534836128"&gt;527&lt;/key&gt;&lt;/foreign-keys&gt;&lt;ref-type name="Journal Article"&gt;17&lt;/ref-type&gt;&lt;contributors&gt;&lt;authors&gt;&lt;author&gt;Caughey, A. B.&lt;/author&gt;&lt;author&gt;Musci, T. J.&lt;/author&gt;&lt;/authors&gt;&lt;/contributors&gt;&lt;auth-address&gt;Department of Obstetrics, Gynecology and Reproductive Sciences, University of California, San Francisco, CA 94143, USA. abcmd@uclink.berkeley.edu&lt;/auth-address&gt;&lt;titles&gt;&lt;title&gt;Complications of term pregnancies beyond 37 weeks of gestation&lt;/title&gt;&lt;secondary-title&gt;Obstet Gynecol&lt;/secondary-title&gt;&lt;/titles&gt;&lt;periodical&gt;&lt;full-title&gt;Obstet Gynecol&lt;/full-title&gt;&lt;/periodical&gt;&lt;pages&gt;57-62&lt;/pages&gt;&lt;volume&gt;103&lt;/volume&gt;&lt;number&gt;1&lt;/number&gt;&lt;edition&gt;2004/01/06&lt;/edition&gt;&lt;keywords&gt;&lt;keyword&gt;Adult&lt;/keyword&gt;&lt;keyword&gt;Cohort Studies&lt;/keyword&gt;&lt;keyword&gt;Female&lt;/keyword&gt;&lt;keyword&gt;Fetal Death&lt;/keyword&gt;&lt;keyword&gt;Fetal Macrosomia&lt;/keyword&gt;&lt;keyword&gt;*Gestational Age&lt;/keyword&gt;&lt;keyword&gt;Humans&lt;/keyword&gt;&lt;keyword&gt;Medical Records&lt;/keyword&gt;&lt;keyword&gt;Pregnancy&lt;/keyword&gt;&lt;keyword&gt;Pregnancy Complications/*epidemiology/*etiology&lt;/keyword&gt;&lt;keyword&gt;Pregnancy Trimester, Third&lt;/keyword&gt;&lt;keyword&gt;*Pregnancy, Prolonged&lt;/keyword&gt;&lt;keyword&gt;Retrospective Studies&lt;/keyword&gt;&lt;keyword&gt;San Francisco/epidemiology&lt;/keyword&gt;&lt;/keywords&gt;&lt;dates&gt;&lt;year&gt;2004&lt;/year&gt;&lt;pub-dates&gt;&lt;date&gt;Jan&lt;/date&gt;&lt;/pub-dates&gt;&lt;/dates&gt;&lt;isbn&gt;0029-7844 (Print)&amp;#xD;0029-7844 (Linking)&lt;/isbn&gt;&lt;accession-num&gt;14704245&lt;/accession-num&gt;&lt;urls&gt;&lt;related-urls&gt;&lt;url&gt;https://www.ncbi.nlm.nih.gov/pubmed/14704245&lt;/url&gt;&lt;/related-urls&gt;&lt;/urls&gt;&lt;electronic-resource-num&gt;10.1097/01.AOG.0000109216.24211.D4&lt;/electronic-resource-num&gt;&lt;/record&gt;&lt;/Cite&gt;&lt;/EndNote&gt;</w:instrText>
      </w:r>
      <w:r w:rsidR="008874AA">
        <w:fldChar w:fldCharType="separate"/>
      </w:r>
      <w:r w:rsidR="008874AA" w:rsidRPr="008874AA">
        <w:rPr>
          <w:noProof/>
          <w:sz w:val="16"/>
        </w:rPr>
        <w:t>(Caughey &amp; Musci 2004)</w:t>
      </w:r>
      <w:r w:rsidR="008874AA">
        <w:fldChar w:fldCharType="end"/>
      </w:r>
      <w:r w:rsidRPr="00BD61D3">
        <w:t xml:space="preserve">. </w:t>
      </w:r>
    </w:p>
    <w:p w14:paraId="4BCD8AC8" w14:textId="2368B5DB" w:rsidR="00594E73" w:rsidRPr="00BD61D3" w:rsidRDefault="00594E73" w:rsidP="00594E73">
      <w:r w:rsidRPr="00BD61D3">
        <w:t xml:space="preserve">Variation in rates of post-term births suggests that different </w:t>
      </w:r>
      <w:r w:rsidR="00F85B62" w:rsidRPr="00BD61D3">
        <w:t>poli</w:t>
      </w:r>
      <w:r w:rsidRPr="00BD61D3">
        <w:t xml:space="preserve">cies and practices for managing post-term pregnancies (especially timing of inductions) </w:t>
      </w:r>
      <w:r w:rsidR="00687DCA">
        <w:t>have been</w:t>
      </w:r>
      <w:r w:rsidRPr="00BD61D3">
        <w:t xml:space="preserve"> used in Europe</w:t>
      </w:r>
      <w:r w:rsidR="009C748E">
        <w:t xml:space="preserve"> </w:t>
      </w:r>
      <w:r w:rsidR="00B319F4">
        <w:fldChar w:fldCharType="begin"/>
      </w:r>
      <w:r w:rsidR="00B319F4">
        <w:instrText xml:space="preserve"> ADDIN EN.CITE &lt;EndNote&gt;&lt;Cite&gt;&lt;Author&gt;Zeitlin&lt;/Author&gt;&lt;Year&gt;2007&lt;/Year&gt;&lt;RecNum&gt;519&lt;/RecNum&gt;&lt;DisplayText&gt;&lt;style font="Trebuchet MS" size="8"&gt;(Zeitlin et al 2007)&lt;/style&gt;&lt;/DisplayText&gt;&lt;record&gt;&lt;rec-number&gt;519&lt;/rec-number&gt;&lt;foreign-keys&gt;&lt;key app="EN" db-id="exvasrfx2dtraoesasxp2szsxa2df502592x" timestamp="1534835490"&gt;519&lt;/key&gt;&lt;/foreign-keys&gt;&lt;ref-type name="Journal Article"&gt;17&lt;/ref-type&gt;&lt;contributors&gt;&lt;authors&gt;&lt;author&gt;Zeitlin, J.&lt;/author&gt;&lt;author&gt;Blondel, B.&lt;/author&gt;&lt;author&gt;Alexander, S.&lt;/author&gt;&lt;author&gt;Breart, G.&lt;/author&gt;&lt;author&gt;Peristat Group&lt;/author&gt;&lt;/authors&gt;&lt;/contributors&gt;&lt;auth-address&gt;INSERM, UMR S149, Epidemiological Research Unit on Perinatal and Women&amp;apos;s Health, Paris, France. zeitlin@cochin.inserm.fr&lt;/auth-address&gt;&lt;titles&gt;&lt;title&gt;Variation in rates of postterm birth in Europe: reality or artefact?&lt;/title&gt;&lt;secondary-title&gt;BJOG&lt;/secondary-title&gt;&lt;/titles&gt;&lt;periodical&gt;&lt;full-title&gt;BJOG&lt;/full-title&gt;&lt;/periodical&gt;&lt;pages&gt;1097-103&lt;/pages&gt;&lt;volume&gt;114&lt;/volume&gt;&lt;number&gt;9&lt;/number&gt;&lt;edition&gt;2007/07/10&lt;/edition&gt;&lt;keywords&gt;&lt;keyword&gt;Age Distribution&lt;/keyword&gt;&lt;keyword&gt;Europe/epidemiology&lt;/keyword&gt;&lt;keyword&gt;Female&lt;/keyword&gt;&lt;keyword&gt;Gestational Age&lt;/keyword&gt;&lt;keyword&gt;Humans&lt;/keyword&gt;&lt;keyword&gt;Pregnancy&lt;/keyword&gt;&lt;keyword&gt;Pregnancy, Prolonged/*epidemiology&lt;/keyword&gt;&lt;keyword&gt;Prenatal Care/statistics &amp;amp; numerical data&lt;/keyword&gt;&lt;keyword&gt;Stillbirth/epidemiology&lt;/keyword&gt;&lt;/keywords&gt;&lt;dates&gt;&lt;year&gt;2007&lt;/year&gt;&lt;pub-dates&gt;&lt;date&gt;Sep&lt;/date&gt;&lt;/pub-dates&gt;&lt;/dates&gt;&lt;isbn&gt;1471-0528 (Electronic)&amp;#xD;1470-0328 (Linking)&lt;/isbn&gt;&lt;accession-num&gt;17617197&lt;/accession-num&gt;&lt;urls&gt;&lt;related-urls&gt;&lt;url&gt;https://www.ncbi.nlm.nih.gov/pubmed/17617197&lt;/url&gt;&lt;/related-urls&gt;&lt;/urls&gt;&lt;electronic-resource-num&gt;10.1111/j.1471-0528.2007.01328.x&lt;/electronic-resource-num&gt;&lt;/record&gt;&lt;/Cite&gt;&lt;/EndNote&gt;</w:instrText>
      </w:r>
      <w:r w:rsidR="00B319F4">
        <w:fldChar w:fldCharType="separate"/>
      </w:r>
      <w:r w:rsidR="00B319F4" w:rsidRPr="00B319F4">
        <w:rPr>
          <w:noProof/>
          <w:sz w:val="16"/>
        </w:rPr>
        <w:t>(Zeitlin et al 2007)</w:t>
      </w:r>
      <w:r w:rsidR="00B319F4">
        <w:fldChar w:fldCharType="end"/>
      </w:r>
      <w:r w:rsidR="00761028">
        <w:t xml:space="preserve"> and else</w:t>
      </w:r>
      <w:r w:rsidRPr="00BD61D3">
        <w:t xml:space="preserve">where.  </w:t>
      </w:r>
      <w:r w:rsidR="00687DCA">
        <w:t>C</w:t>
      </w:r>
      <w:r w:rsidR="00687DCA" w:rsidRPr="00BD61D3">
        <w:t xml:space="preserve">oncern </w:t>
      </w:r>
      <w:r w:rsidRPr="00BD61D3">
        <w:t>about the high and increasing induction rate in many countries, and increas</w:t>
      </w:r>
      <w:r w:rsidR="00446EB4">
        <w:t>ing caesarean rates despite in</w:t>
      </w:r>
      <w:r w:rsidRPr="00BD61D3">
        <w:t>creasing induction rates</w:t>
      </w:r>
      <w:r w:rsidR="00687DCA">
        <w:t xml:space="preserve"> has been expressed</w:t>
      </w:r>
      <w:r w:rsidRPr="00BD61D3">
        <w:t xml:space="preserve"> </w:t>
      </w:r>
      <w:r w:rsidR="00B319F4">
        <w:fldChar w:fldCharType="begin"/>
      </w:r>
      <w:r w:rsidR="00B319F4">
        <w:instrText xml:space="preserve"> ADDIN EN.CITE &lt;EndNote&gt;&lt;Cite&gt;&lt;Author&gt;Keirse&lt;/Author&gt;&lt;Year&gt;2010&lt;/Year&gt;&lt;RecNum&gt;531&lt;/RecNum&gt;&lt;DisplayText&gt;&lt;style font="Trebuchet MS" size="8"&gt;(Keirse 2010)&lt;/style&gt;&lt;/DisplayText&gt;&lt;record&gt;&lt;rec-number&gt;531&lt;/rec-number&gt;&lt;foreign-keys&gt;&lt;key app="EN" db-id="exvasrfx2dtraoesasxp2szsxa2df502592x" timestamp="1534836476"&gt;531&lt;/key&gt;&lt;/foreign-keys&gt;&lt;ref-type name="Journal Article"&gt;17&lt;/ref-type&gt;&lt;contributors&gt;&lt;authors&gt;&lt;author&gt;Keirse, M. J.&lt;/author&gt;&lt;/authors&gt;&lt;/contributors&gt;&lt;auth-address&gt;Flinders University, Flinders Medical Centre, Adelaide, South Australia, Australia.&lt;/auth-address&gt;&lt;titles&gt;&lt;title&gt;Elective induction, selective deduction, and cesarean section&lt;/title&gt;&lt;secondary-title&gt;Birth&lt;/secondary-title&gt;&lt;/titles&gt;&lt;periodical&gt;&lt;full-title&gt;Birth&lt;/full-title&gt;&lt;/periodical&gt;&lt;pages&gt;252-6&lt;/pages&gt;&lt;volume&gt;37&lt;/volume&gt;&lt;number&gt;3&lt;/number&gt;&lt;edition&gt;2010/10/05&lt;/edition&gt;&lt;dates&gt;&lt;year&gt;2010&lt;/year&gt;&lt;pub-dates&gt;&lt;date&gt;Sep&lt;/date&gt;&lt;/pub-dates&gt;&lt;/dates&gt;&lt;isbn&gt;1523-536X (Electronic)&amp;#xD;0730-7659 (Linking)&lt;/isbn&gt;&lt;accession-num&gt;20887542&lt;/accession-num&gt;&lt;urls&gt;&lt;related-urls&gt;&lt;url&gt;https://www.ncbi.nlm.nih.gov/pubmed/20887542&lt;/url&gt;&lt;/related-urls&gt;&lt;/urls&gt;&lt;electronic-resource-num&gt;10.1111/j.1523-536X.2010.00413.x&lt;/electronic-resource-num&gt;&lt;/record&gt;&lt;/Cite&gt;&lt;/EndNote&gt;</w:instrText>
      </w:r>
      <w:r w:rsidR="00B319F4">
        <w:fldChar w:fldCharType="separate"/>
      </w:r>
      <w:r w:rsidR="00B319F4" w:rsidRPr="00B319F4">
        <w:rPr>
          <w:noProof/>
          <w:sz w:val="16"/>
        </w:rPr>
        <w:t>(Keirse 2010)</w:t>
      </w:r>
      <w:r w:rsidR="00B319F4">
        <w:fldChar w:fldCharType="end"/>
      </w:r>
      <w:r w:rsidRPr="00BD61D3">
        <w:t>.</w:t>
      </w:r>
    </w:p>
    <w:p w14:paraId="27520AE7" w14:textId="5E0186A2" w:rsidR="00594E73" w:rsidRPr="00BD61D3" w:rsidRDefault="00594E73" w:rsidP="00594E73">
      <w:r w:rsidRPr="00BD61D3">
        <w:t xml:space="preserve">Earlier versions of </w:t>
      </w:r>
      <w:r w:rsidR="005B2386">
        <w:t>the Cochrane</w:t>
      </w:r>
      <w:r w:rsidRPr="00BD61D3">
        <w:t xml:space="preserve"> review included interventions involving monitoring, such as early pregnancy ultrasound, that may </w:t>
      </w:r>
      <w:proofErr w:type="gramStart"/>
      <w:r w:rsidRPr="00BD61D3">
        <w:t>have an effect on</w:t>
      </w:r>
      <w:proofErr w:type="gramEnd"/>
      <w:r w:rsidRPr="00BD61D3">
        <w:t xml:space="preserve"> the outcomes of pregnancies for women at or beyond term. This topic is </w:t>
      </w:r>
      <w:r w:rsidR="00937C9D">
        <w:t xml:space="preserve">now </w:t>
      </w:r>
      <w:r w:rsidRPr="00BD61D3">
        <w:t xml:space="preserve">addressed in the Cochrane review </w:t>
      </w:r>
      <w:r w:rsidRPr="006F06DC">
        <w:rPr>
          <w:i/>
        </w:rPr>
        <w:t xml:space="preserve">Ultrasound for </w:t>
      </w:r>
      <w:proofErr w:type="spellStart"/>
      <w:r w:rsidRPr="006F06DC">
        <w:rPr>
          <w:i/>
        </w:rPr>
        <w:t>fetal</w:t>
      </w:r>
      <w:proofErr w:type="spellEnd"/>
      <w:r w:rsidRPr="006F06DC">
        <w:rPr>
          <w:i/>
        </w:rPr>
        <w:t xml:space="preserve"> assessment in early </w:t>
      </w:r>
      <w:r w:rsidR="00F85B62" w:rsidRPr="006F06DC">
        <w:rPr>
          <w:i/>
        </w:rPr>
        <w:t>pregnancy</w:t>
      </w:r>
      <w:r w:rsidRPr="00BD61D3">
        <w:t xml:space="preserve"> (Whitworth 2015). In </w:t>
      </w:r>
      <w:r w:rsidR="00BC5B2B">
        <w:t>the</w:t>
      </w:r>
      <w:r w:rsidR="00BC5B2B" w:rsidRPr="00BD61D3">
        <w:t xml:space="preserve"> </w:t>
      </w:r>
      <w:r w:rsidRPr="00BD61D3">
        <w:t>update</w:t>
      </w:r>
      <w:r w:rsidR="00BC5B2B">
        <w:t>d review</w:t>
      </w:r>
      <w:r w:rsidRPr="00BD61D3">
        <w:t>, the effects of timing of labour induction at or beyond term compared with expectant management (which may include various intensities and forms of monitoring)</w:t>
      </w:r>
      <w:r w:rsidR="00BC5B2B">
        <w:t xml:space="preserve"> were evaluated</w:t>
      </w:r>
      <w:r w:rsidRPr="00BD61D3">
        <w:t>.</w:t>
      </w:r>
    </w:p>
    <w:p w14:paraId="708AB7C0" w14:textId="75691F28" w:rsidR="00594E73" w:rsidRPr="00BD61D3" w:rsidRDefault="00594E73" w:rsidP="00594E73">
      <w:r w:rsidRPr="00BD61D3">
        <w:t xml:space="preserve">When the cervix is favourable (usually a Bishop score of six or more), induction is often carried out </w:t>
      </w:r>
      <w:r w:rsidR="00B01191">
        <w:t>using intravenous</w:t>
      </w:r>
      <w:r w:rsidR="00B01191" w:rsidRPr="00BD61D3">
        <w:t xml:space="preserve"> </w:t>
      </w:r>
      <w:r w:rsidRPr="00BD61D3">
        <w:t>oxytocin and artificial rupture of amniotic membranes. If the cervix is not favourable</w:t>
      </w:r>
      <w:r w:rsidR="00B01191">
        <w:t>,</w:t>
      </w:r>
      <w:r w:rsidRPr="00BD61D3">
        <w:t xml:space="preserve"> usually a prostaglandin gel or tablet is placed in the vagina or cervix to ripen the cervix and initiate the uterine contractions and labour. Many protocols are used with varying repeat intervals and transition to oxytocin and </w:t>
      </w:r>
      <w:proofErr w:type="spellStart"/>
      <w:r w:rsidRPr="00BD61D3">
        <w:t>amniotomy</w:t>
      </w:r>
      <w:proofErr w:type="spellEnd"/>
      <w:r w:rsidRPr="00BD61D3">
        <w:t xml:space="preserve"> depending on the onset of uterine contractions and progress of cervical dilatation.</w:t>
      </w:r>
    </w:p>
    <w:p w14:paraId="153F638D" w14:textId="029A31EF" w:rsidR="00594E73" w:rsidRDefault="00594E73" w:rsidP="00594E73">
      <w:r w:rsidRPr="00BD61D3">
        <w:t xml:space="preserve">Determining the threshold for induction of post-term pregnancies has been described as </w:t>
      </w:r>
      <w:r w:rsidR="00BC5B2B">
        <w:t>‘</w:t>
      </w:r>
      <w:r w:rsidRPr="00BD61D3">
        <w:t xml:space="preserve">the 41 week to </w:t>
      </w:r>
      <w:proofErr w:type="gramStart"/>
      <w:r w:rsidRPr="00BD61D3">
        <w:t>42 week</w:t>
      </w:r>
      <w:proofErr w:type="gramEnd"/>
      <w:r w:rsidRPr="00BD61D3">
        <w:t xml:space="preserve"> dilemma’ </w:t>
      </w:r>
      <w:r w:rsidR="008874AA">
        <w:fldChar w:fldCharType="begin">
          <w:fldData xml:space="preserve">PEVuZE5vdGU+PENpdGU+PEF1dGhvcj5Lb3J0ZWthYXM8L0F1dGhvcj48WWVhcj4yMDE0PC9ZZWFy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==
</w:fldData>
        </w:fldChar>
      </w:r>
      <w:r w:rsidR="008874AA">
        <w:instrText xml:space="preserve"> ADDIN EN.CITE </w:instrText>
      </w:r>
      <w:r w:rsidR="008874AA">
        <w:fldChar w:fldCharType="begin">
          <w:fldData xml:space="preserve">PEVuZE5vdGU+PENpdGU+PEF1dGhvcj5Lb3J0ZWthYXM8L0F1dGhvcj48WWVhcj4yMDE0PC9ZZWFy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==
</w:fldData>
        </w:fldChar>
      </w:r>
      <w:r w:rsidR="008874AA">
        <w:instrText xml:space="preserve"> ADDIN EN.CITE.DATA </w:instrText>
      </w:r>
      <w:r w:rsidR="008874AA">
        <w:fldChar w:fldCharType="end"/>
      </w:r>
      <w:r w:rsidR="008874AA">
        <w:fldChar w:fldCharType="separate"/>
      </w:r>
      <w:r w:rsidR="008874AA" w:rsidRPr="008874AA">
        <w:rPr>
          <w:noProof/>
          <w:sz w:val="16"/>
        </w:rPr>
        <w:t>(Kortekaas et al 2014)</w:t>
      </w:r>
      <w:r w:rsidR="008874AA">
        <w:fldChar w:fldCharType="end"/>
      </w:r>
      <w:r w:rsidRPr="00BD61D3">
        <w:t xml:space="preserve">, with many hospitals now adopting a policy of induction </w:t>
      </w:r>
      <w:r w:rsidR="00687DCA">
        <w:t>from</w:t>
      </w:r>
      <w:r w:rsidRPr="00BD61D3">
        <w:t xml:space="preserve"> 41</w:t>
      </w:r>
      <w:r w:rsidR="00687DCA" w:rsidRPr="00A76750">
        <w:rPr>
          <w:vertAlign w:val="superscript"/>
        </w:rPr>
        <w:t>0</w:t>
      </w:r>
      <w:r w:rsidRPr="00BD61D3">
        <w:t xml:space="preserve"> weeks rather than a policy of waiting to induce at 42 </w:t>
      </w:r>
      <w:r w:rsidR="00687DCA">
        <w:t xml:space="preserve">completed </w:t>
      </w:r>
      <w:r w:rsidRPr="00BD61D3">
        <w:t xml:space="preserve">weeks if spontaneous labour has not occurred. This 41-week policy may substantially increase numbers of inductions - in the Netherlands this policy would mean that 18% of all pregnant women would be induced compared with 1.5% if a 42-week policy was adopted </w:t>
      </w:r>
      <w:r w:rsidR="008874AA">
        <w:fldChar w:fldCharType="begin">
          <w:fldData xml:space="preserve">PEVuZE5vdGU+PENpdGU+PEF1dGhvcj5Lb3J0ZWthYXM8L0F1dGhvcj48WWVhcj4yMDE0PC9ZZWFy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==
</w:fldData>
        </w:fldChar>
      </w:r>
      <w:r w:rsidR="008874AA">
        <w:instrText xml:space="preserve"> ADDIN EN.CITE </w:instrText>
      </w:r>
      <w:r w:rsidR="008874AA">
        <w:fldChar w:fldCharType="begin">
          <w:fldData xml:space="preserve">PEVuZE5vdGU+PENpdGU+PEF1dGhvcj5Lb3J0ZWthYXM8L0F1dGhvcj48WWVhcj4yMDE0PC9ZZWFy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==
</w:fldData>
        </w:fldChar>
      </w:r>
      <w:r w:rsidR="008874AA">
        <w:instrText xml:space="preserve"> ADDIN EN.CITE.DATA </w:instrText>
      </w:r>
      <w:r w:rsidR="008874AA">
        <w:fldChar w:fldCharType="end"/>
      </w:r>
      <w:r w:rsidR="008874AA">
        <w:fldChar w:fldCharType="separate"/>
      </w:r>
      <w:r w:rsidR="008874AA" w:rsidRPr="008874AA">
        <w:rPr>
          <w:noProof/>
          <w:sz w:val="16"/>
        </w:rPr>
        <w:t>(Kortekaas et al 2014)</w:t>
      </w:r>
      <w:r w:rsidR="008874AA">
        <w:fldChar w:fldCharType="end"/>
      </w:r>
      <w:r w:rsidRPr="00BD61D3">
        <w:t xml:space="preserve">. </w:t>
      </w:r>
      <w:r w:rsidR="00B123B2">
        <w:t>If</w:t>
      </w:r>
      <w:r w:rsidR="00B01191">
        <w:t xml:space="preserve"> numbers of inductions of labour </w:t>
      </w:r>
      <w:r w:rsidR="00B123B2">
        <w:t>increase</w:t>
      </w:r>
      <w:r w:rsidR="006B2524" w:rsidRPr="00B123B2">
        <w:t>, busy</w:t>
      </w:r>
      <w:r w:rsidR="00B123B2" w:rsidRPr="00B123B2">
        <w:t xml:space="preserve"> </w:t>
      </w:r>
      <w:r w:rsidR="00B123B2">
        <w:t>obstetrical centre</w:t>
      </w:r>
      <w:r w:rsidR="006B2524" w:rsidRPr="00B123B2">
        <w:t>s will need to find new ways to</w:t>
      </w:r>
      <w:r w:rsidR="00B123B2" w:rsidRPr="00B123B2">
        <w:t xml:space="preserve"> </w:t>
      </w:r>
      <w:r w:rsidR="006B2524" w:rsidRPr="00B123B2">
        <w:t>accommodate larger numbers of women with</w:t>
      </w:r>
      <w:r w:rsidR="00B123B2" w:rsidRPr="00B123B2">
        <w:t xml:space="preserve"> </w:t>
      </w:r>
      <w:r w:rsidR="006B2524" w:rsidRPr="00B123B2">
        <w:t>longer lengths of stay in the labo</w:t>
      </w:r>
      <w:r w:rsidR="00B123B2" w:rsidRPr="00B123B2">
        <w:t>u</w:t>
      </w:r>
      <w:r w:rsidR="006B2524" w:rsidRPr="00B123B2">
        <w:t xml:space="preserve">r and </w:t>
      </w:r>
      <w:r w:rsidR="00B123B2" w:rsidRPr="00B123B2">
        <w:t xml:space="preserve">maternity </w:t>
      </w:r>
      <w:r w:rsidR="006B2524" w:rsidRPr="00B123B2">
        <w:t>unit</w:t>
      </w:r>
      <w:r w:rsidR="00B123B2">
        <w:t xml:space="preserve"> </w:t>
      </w:r>
      <w:r w:rsidR="00B123B2">
        <w:fldChar w:fldCharType="begin"/>
      </w:r>
      <w:r w:rsidR="00B123B2">
        <w:instrText xml:space="preserve"> ADDIN EN.CITE &lt;EndNote&gt;&lt;Cite&gt;&lt;Author&gt;Greene&lt;/Author&gt;&lt;Year&gt;2018&lt;/Year&gt;&lt;RecNum&gt;604&lt;/RecNum&gt;&lt;DisplayText&gt;&lt;style font="Trebuchet MS" size="8"&gt;(Greene 2018)&lt;/style&gt;&lt;/DisplayText&gt;&lt;record&gt;&lt;rec-number&gt;604&lt;/rec-number&gt;&lt;foreign-keys&gt;&lt;key app="EN" db-id="exvasrfx2dtraoesasxp2szsxa2df502592x" timestamp="1538888639"&gt;604&lt;/key&gt;&lt;/foreign-keys&gt;&lt;ref-type name="Journal Article"&gt;17&lt;/ref-type&gt;&lt;contributors&gt;&lt;authors&gt;&lt;author&gt;Greene, M. F.&lt;/author&gt;&lt;/authors&gt;&lt;/contributors&gt;&lt;auth-address&gt;From the Department of Obstetrics and Gynecology, Massachusetts General Hospital, Boston.&lt;/auth-address&gt;&lt;titles&gt;&lt;title&gt;Choices in Managing Full-Term Pregnancy&lt;/title&gt;&lt;secondary-title&gt;N Engl J Med&lt;/secondary-title&gt;&lt;/titles&gt;&lt;periodical&gt;&lt;full-title&gt;N Engl J Med&lt;/full-title&gt;&lt;/periodical&gt;&lt;pages&gt;580-581&lt;/pages&gt;&lt;volume&gt;379&lt;/volume&gt;&lt;number&gt;6&lt;/number&gt;&lt;edition&gt;2018/08/09&lt;/edition&gt;&lt;keywords&gt;&lt;keyword&gt;*Choice Behavior&lt;/keyword&gt;&lt;keyword&gt;Female&lt;/keyword&gt;&lt;keyword&gt;Humans&lt;/keyword&gt;&lt;keyword&gt;*Labor, Induced&lt;/keyword&gt;&lt;keyword&gt;Pregnancy&lt;/keyword&gt;&lt;keyword&gt;Risk Factors&lt;/keyword&gt;&lt;/keywords&gt;&lt;dates&gt;&lt;year&gt;2018&lt;/year&gt;&lt;pub-dates&gt;&lt;date&gt;Aug 9&lt;/date&gt;&lt;/pub-dates&gt;&lt;/dates&gt;&lt;isbn&gt;1533-4406 (Electronic)&amp;#xD;0028-4793 (Linking)&lt;/isbn&gt;&lt;accession-num&gt;30089068&lt;/accession-num&gt;&lt;urls&gt;&lt;related-urls&gt;&lt;url&gt;https://www.ncbi.nlm.nih.gov/pubmed/30089068&lt;/url&gt;&lt;/related-urls&gt;&lt;/urls&gt;&lt;electronic-resource-num&gt;10.1056/NEJMe1807747&lt;/electronic-resource-num&gt;&lt;/record&gt;&lt;/Cite&gt;&lt;/EndNote&gt;</w:instrText>
      </w:r>
      <w:r w:rsidR="00B123B2">
        <w:fldChar w:fldCharType="separate"/>
      </w:r>
      <w:r w:rsidR="00B123B2" w:rsidRPr="00B123B2">
        <w:rPr>
          <w:noProof/>
          <w:sz w:val="16"/>
        </w:rPr>
        <w:t>(Greene 2018)</w:t>
      </w:r>
      <w:r w:rsidR="00B123B2">
        <w:fldChar w:fldCharType="end"/>
      </w:r>
      <w:r w:rsidR="006B2524" w:rsidRPr="00B123B2">
        <w:t>.</w:t>
      </w:r>
      <w:r w:rsidR="00B123B2">
        <w:t xml:space="preserve"> </w:t>
      </w:r>
      <w:r w:rsidRPr="00BD61D3">
        <w:t>It is important to assess whether improv</w:t>
      </w:r>
      <w:r w:rsidR="0094195F">
        <w:t>ed out</w:t>
      </w:r>
      <w:r w:rsidRPr="00BD61D3">
        <w:t>comes such as reduced perinatal</w:t>
      </w:r>
      <w:r w:rsidR="00916090">
        <w:t xml:space="preserve"> death and fewer caesarean sec</w:t>
      </w:r>
      <w:r w:rsidRPr="00BD61D3">
        <w:t>tions can be achieved with earlier inductions and to determine the optimal gestational threshold for induction.</w:t>
      </w:r>
    </w:p>
    <w:p w14:paraId="400FA7C0" w14:textId="207BD498" w:rsidR="00B00C3F" w:rsidRDefault="00B00C3F" w:rsidP="00BD61D3">
      <w:pPr>
        <w:pStyle w:val="Heading3"/>
      </w:pPr>
      <w:bookmarkStart w:id="24" w:name="_Toc527367339"/>
      <w:r w:rsidRPr="00BD61D3">
        <w:t>Labour induction versus expectant management</w:t>
      </w:r>
      <w:bookmarkEnd w:id="24"/>
    </w:p>
    <w:p w14:paraId="3E9B7155" w14:textId="6C57AB22" w:rsidR="004F3025" w:rsidRPr="004F3025" w:rsidRDefault="004F3025" w:rsidP="004F3025">
      <w:pPr>
        <w:pStyle w:val="Heading4"/>
      </w:pPr>
      <w:r>
        <w:t>Discussion</w:t>
      </w:r>
    </w:p>
    <w:p w14:paraId="67DCE64C" w14:textId="49665252" w:rsidR="00916090" w:rsidRPr="00BD61D3" w:rsidRDefault="009819AF" w:rsidP="00916090">
      <w:r>
        <w:t xml:space="preserve">A recent </w:t>
      </w:r>
      <w:r w:rsidR="00916090">
        <w:t xml:space="preserve">Cochrane review </w:t>
      </w:r>
      <w:r w:rsidR="00916090" w:rsidRPr="00BD61D3">
        <w:t>assess</w:t>
      </w:r>
      <w:r w:rsidR="00723DD8">
        <w:t>ed</w:t>
      </w:r>
      <w:r w:rsidR="00916090" w:rsidRPr="00BD61D3">
        <w:t xml:space="preserve"> the effects of a policy of labour induction at or beyond term compared with a policy of awaiting spontaneous labour indefinitely (until a later gestational age or until a maternal or </w:t>
      </w:r>
      <w:proofErr w:type="spellStart"/>
      <w:r w:rsidR="00916090" w:rsidRPr="00BD61D3">
        <w:t>fetal</w:t>
      </w:r>
      <w:proofErr w:type="spellEnd"/>
      <w:r w:rsidR="00916090" w:rsidRPr="00BD61D3">
        <w:t xml:space="preserve"> indication for induction of labour is identified) on pregnancy outcomes for the infant and the mother</w:t>
      </w:r>
      <w:r w:rsidR="00916090">
        <w:t xml:space="preserve"> </w:t>
      </w:r>
      <w:r w:rsidR="008874AA">
        <w:fldChar w:fldCharType="begin"/>
      </w:r>
      <w:r w:rsidR="008874AA">
        <w:instrText xml:space="preserve"> ADDIN EN.CITE &lt;EndNote&gt;&lt;Cite&gt;&lt;Author&gt;Middleton&lt;/Author&gt;&lt;Year&gt;2018&lt;/Year&gt;&lt;RecNum&gt;516&lt;/RecNum&gt;&lt;DisplayText&gt;&lt;style font="Trebuchet MS" size="8"&gt;(Middleton et al 2018)&lt;/style&gt;&lt;/DisplayText&gt;&lt;record&gt;&lt;rec-number&gt;516&lt;/rec-number&gt;&lt;foreign-keys&gt;&lt;key app="EN" db-id="exvasrfx2dtraoesasxp2szsxa2df502592x" timestamp="1534825302"&gt;516&lt;/key&gt;&lt;/foreign-keys&gt;&lt;ref-type name="Journal Article"&gt;17&lt;/ref-type&gt;&lt;contributors&gt;&lt;authors&gt;&lt;author&gt;Middleton, P.,&lt;/author&gt;&lt;author&gt;Shepherd, E.,&lt;/author&gt;&lt;author&gt;Crowther, C.A.,&lt;/author&gt;&lt;/authors&gt;&lt;/contributors&gt;&lt;titles&gt;&lt;title&gt;&amp;#xD;Induction of labour for improving birth outcomes for women at or beyond term&lt;/title&gt;&lt;secondary-title&gt;Cochrane Database Syst Rev&lt;/secondary-title&gt;&lt;/titles&gt;&lt;periodical&gt;&lt;full-title&gt;Cochrane Database Syst Rev&lt;/full-title&gt;&lt;/periodical&gt;&lt;pages&gt;CD004945&lt;/pages&gt;&lt;number&gt;5&lt;/number&gt;&lt;dates&gt;&lt;year&gt;2018&lt;/year&gt;&lt;/dates&gt;&lt;urls&gt;&lt;/urls&gt;&lt;/record&gt;&lt;/Cite&gt;&lt;/EndNote&gt;</w:instrText>
      </w:r>
      <w:r w:rsidR="008874AA">
        <w:fldChar w:fldCharType="separate"/>
      </w:r>
      <w:r w:rsidR="008874AA" w:rsidRPr="008874AA">
        <w:rPr>
          <w:noProof/>
          <w:sz w:val="16"/>
        </w:rPr>
        <w:t>(Middleton et al 2018)</w:t>
      </w:r>
      <w:r w:rsidR="008874AA">
        <w:fldChar w:fldCharType="end"/>
      </w:r>
      <w:r w:rsidR="00916090" w:rsidRPr="00BD61D3">
        <w:t>.</w:t>
      </w:r>
    </w:p>
    <w:p w14:paraId="0F0FC665" w14:textId="38D4D462" w:rsidR="004F3025" w:rsidRDefault="008874AA" w:rsidP="00F53831">
      <w:r w:rsidRPr="008874AA">
        <w:t xml:space="preserve">The updated review comprised 30 trials </w:t>
      </w:r>
      <w:r w:rsidR="009819AF">
        <w:t>that</w:t>
      </w:r>
      <w:r w:rsidR="009819AF" w:rsidRPr="008874AA">
        <w:t xml:space="preserve"> </w:t>
      </w:r>
      <w:r w:rsidRPr="008874AA">
        <w:t>randomised 12,479 women and their babies and three ongoing studies.</w:t>
      </w:r>
      <w:r w:rsidR="009819AF">
        <w:t xml:space="preserve"> </w:t>
      </w:r>
      <w:r w:rsidR="004F3025">
        <w:t xml:space="preserve">Since a risk factor at this stage of pregnancy would normally require an intervention, only trials including women at low risk for complications were eligible, with the </w:t>
      </w:r>
      <w:proofErr w:type="spellStart"/>
      <w:r w:rsidR="004F3025">
        <w:t>trialists</w:t>
      </w:r>
      <w:proofErr w:type="spellEnd"/>
      <w:r w:rsidR="004F3025">
        <w:t xml:space="preserve">’ definition of </w:t>
      </w:r>
      <w:r w:rsidR="00F53831">
        <w:t>‘</w:t>
      </w:r>
      <w:r w:rsidR="004F3025">
        <w:t xml:space="preserve">low risk’ accepted. Trials of induction of labour in women with </w:t>
      </w:r>
      <w:proofErr w:type="spellStart"/>
      <w:r w:rsidR="004F3025">
        <w:t>prelabour</w:t>
      </w:r>
      <w:proofErr w:type="spellEnd"/>
      <w:r w:rsidR="004F3025">
        <w:t xml:space="preserve"> rupture of membranes at or beyond term were not considered. </w:t>
      </w:r>
    </w:p>
    <w:p w14:paraId="5E6DC055" w14:textId="16BE2EE3" w:rsidR="00982584" w:rsidRDefault="00A31B73" w:rsidP="00476DB8">
      <w:pPr>
        <w:rPr>
          <w:lang w:eastAsia="en-GB"/>
        </w:rPr>
      </w:pPr>
      <w:r>
        <w:rPr>
          <w:lang w:eastAsia="en-GB"/>
        </w:rPr>
        <w:t xml:space="preserve">A subsequent multicentre trial </w:t>
      </w:r>
      <w:r w:rsidRPr="00A31B73">
        <w:rPr>
          <w:lang w:eastAsia="en-GB"/>
        </w:rPr>
        <w:t>randomly assigned low-risk nulliparous women who were at 38</w:t>
      </w:r>
      <w:r w:rsidRPr="00476DB8">
        <w:rPr>
          <w:vertAlign w:val="superscript"/>
          <w:lang w:eastAsia="en-GB"/>
        </w:rPr>
        <w:t>0</w:t>
      </w:r>
      <w:r w:rsidRPr="00A31B73">
        <w:rPr>
          <w:lang w:eastAsia="en-GB"/>
        </w:rPr>
        <w:t xml:space="preserve"> to 38</w:t>
      </w:r>
      <w:r w:rsidRPr="00476DB8">
        <w:rPr>
          <w:vertAlign w:val="superscript"/>
          <w:lang w:eastAsia="en-GB"/>
        </w:rPr>
        <w:t>6</w:t>
      </w:r>
      <w:r w:rsidRPr="00A31B73">
        <w:rPr>
          <w:lang w:eastAsia="en-GB"/>
        </w:rPr>
        <w:t xml:space="preserve"> </w:t>
      </w:r>
      <w:proofErr w:type="spellStart"/>
      <w:proofErr w:type="gramStart"/>
      <w:r>
        <w:rPr>
          <w:lang w:eastAsia="en-GB"/>
        </w:rPr>
        <w:t>weeks</w:t>
      </w:r>
      <w:proofErr w:type="spellEnd"/>
      <w:proofErr w:type="gramEnd"/>
      <w:r w:rsidRPr="00A31B73">
        <w:rPr>
          <w:lang w:eastAsia="en-GB"/>
        </w:rPr>
        <w:t xml:space="preserve"> gestation to labo</w:t>
      </w:r>
      <w:r>
        <w:rPr>
          <w:lang w:eastAsia="en-GB"/>
        </w:rPr>
        <w:t>u</w:t>
      </w:r>
      <w:r w:rsidRPr="00A31B73">
        <w:rPr>
          <w:lang w:eastAsia="en-GB"/>
        </w:rPr>
        <w:t>r induction at 39</w:t>
      </w:r>
      <w:r w:rsidRPr="00476DB8">
        <w:rPr>
          <w:vertAlign w:val="superscript"/>
          <w:lang w:eastAsia="en-GB"/>
        </w:rPr>
        <w:t>0</w:t>
      </w:r>
      <w:r w:rsidRPr="00A31B73">
        <w:rPr>
          <w:lang w:eastAsia="en-GB"/>
        </w:rPr>
        <w:t xml:space="preserve"> </w:t>
      </w:r>
      <w:r>
        <w:rPr>
          <w:lang w:eastAsia="en-GB"/>
        </w:rPr>
        <w:t>weeks</w:t>
      </w:r>
      <w:r w:rsidRPr="00A31B73">
        <w:rPr>
          <w:lang w:eastAsia="en-GB"/>
        </w:rPr>
        <w:t xml:space="preserve"> to 39</w:t>
      </w:r>
      <w:r w:rsidRPr="00476DB8">
        <w:rPr>
          <w:vertAlign w:val="superscript"/>
          <w:lang w:eastAsia="en-GB"/>
        </w:rPr>
        <w:t>4</w:t>
      </w:r>
      <w:r w:rsidRPr="00A31B73">
        <w:rPr>
          <w:lang w:eastAsia="en-GB"/>
        </w:rPr>
        <w:t xml:space="preserve"> weeks </w:t>
      </w:r>
      <w:r>
        <w:rPr>
          <w:lang w:eastAsia="en-GB"/>
        </w:rPr>
        <w:t>(</w:t>
      </w:r>
      <w:r w:rsidRPr="00476DB8">
        <w:rPr>
          <w:sz w:val="16"/>
          <w:szCs w:val="16"/>
          <w:lang w:eastAsia="en-GB"/>
        </w:rPr>
        <w:t>n=3,062</w:t>
      </w:r>
      <w:r>
        <w:rPr>
          <w:lang w:eastAsia="en-GB"/>
        </w:rPr>
        <w:t xml:space="preserve">) </w:t>
      </w:r>
      <w:r w:rsidRPr="00A31B73">
        <w:rPr>
          <w:lang w:eastAsia="en-GB"/>
        </w:rPr>
        <w:t>or to expectant management</w:t>
      </w:r>
      <w:r>
        <w:rPr>
          <w:lang w:eastAsia="en-GB"/>
        </w:rPr>
        <w:t xml:space="preserve"> (</w:t>
      </w:r>
      <w:r w:rsidRPr="00476DB8">
        <w:rPr>
          <w:sz w:val="16"/>
          <w:szCs w:val="16"/>
          <w:lang w:eastAsia="en-GB"/>
        </w:rPr>
        <w:t>n=3,044</w:t>
      </w:r>
      <w:r>
        <w:rPr>
          <w:lang w:eastAsia="en-GB"/>
        </w:rPr>
        <w:t>)</w:t>
      </w:r>
      <w:r w:rsidR="009C2DBC">
        <w:rPr>
          <w:lang w:eastAsia="en-GB"/>
        </w:rPr>
        <w:t xml:space="preserve"> </w:t>
      </w:r>
      <w:r w:rsidR="009C2DBC">
        <w:rPr>
          <w:lang w:eastAsia="en-GB"/>
        </w:rPr>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9C2DBC">
        <w:rPr>
          <w:lang w:eastAsia="en-GB"/>
        </w:rPr>
        <w:instrText xml:space="preserve"> ADDIN EN.CITE </w:instrText>
      </w:r>
      <w:r w:rsidR="009C2DBC">
        <w:rPr>
          <w:lang w:eastAsia="en-GB"/>
        </w:rPr>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9C2DBC">
        <w:rPr>
          <w:lang w:eastAsia="en-GB"/>
        </w:rPr>
        <w:instrText xml:space="preserve"> ADDIN EN.CITE.DATA </w:instrText>
      </w:r>
      <w:r w:rsidR="009C2DBC">
        <w:rPr>
          <w:lang w:eastAsia="en-GB"/>
        </w:rPr>
      </w:r>
      <w:r w:rsidR="009C2DBC">
        <w:rPr>
          <w:lang w:eastAsia="en-GB"/>
        </w:rPr>
        <w:fldChar w:fldCharType="end"/>
      </w:r>
      <w:r w:rsidR="009C2DBC">
        <w:rPr>
          <w:lang w:eastAsia="en-GB"/>
        </w:rPr>
      </w:r>
      <w:r w:rsidR="009C2DBC">
        <w:rPr>
          <w:lang w:eastAsia="en-GB"/>
        </w:rPr>
        <w:fldChar w:fldCharType="separate"/>
      </w:r>
      <w:r w:rsidR="009C2DBC" w:rsidRPr="009C2DBC">
        <w:rPr>
          <w:noProof/>
          <w:sz w:val="16"/>
          <w:lang w:eastAsia="en-GB"/>
        </w:rPr>
        <w:t>(Grobman et al 2018)</w:t>
      </w:r>
      <w:r w:rsidR="009C2DBC">
        <w:rPr>
          <w:lang w:eastAsia="en-GB"/>
        </w:rPr>
        <w:fldChar w:fldCharType="end"/>
      </w:r>
      <w:r w:rsidRPr="00A31B73">
        <w:rPr>
          <w:lang w:eastAsia="en-GB"/>
        </w:rPr>
        <w:t xml:space="preserve">. </w:t>
      </w:r>
      <w:r w:rsidR="00F72403">
        <w:rPr>
          <w:lang w:eastAsia="en-GB"/>
        </w:rPr>
        <w:t xml:space="preserve">The findings of this study have been incorporated into the Cochrane analysis for the following outcomes — perinatal mortality, </w:t>
      </w:r>
      <w:r w:rsidR="004507E3">
        <w:rPr>
          <w:lang w:eastAsia="en-GB"/>
        </w:rPr>
        <w:t xml:space="preserve">stillbirth, </w:t>
      </w:r>
      <w:r w:rsidR="00F72403">
        <w:rPr>
          <w:lang w:eastAsia="en-GB"/>
        </w:rPr>
        <w:t xml:space="preserve">admission to neonatal intensive care unit, </w:t>
      </w:r>
      <w:r w:rsidR="004D6B8B">
        <w:rPr>
          <w:lang w:eastAsia="en-GB"/>
        </w:rPr>
        <w:t xml:space="preserve">neonatal trauma, </w:t>
      </w:r>
      <w:r w:rsidR="00F72403">
        <w:rPr>
          <w:lang w:eastAsia="en-GB"/>
        </w:rPr>
        <w:t>neonatal convulsions, meconium aspiration syndrome</w:t>
      </w:r>
      <w:r w:rsidR="005170B2">
        <w:rPr>
          <w:lang w:eastAsia="en-GB"/>
        </w:rPr>
        <w:t>, caesarean section, instrumental vaginal birth, perineal trauma</w:t>
      </w:r>
      <w:r w:rsidR="00FD65C5">
        <w:rPr>
          <w:lang w:eastAsia="en-GB"/>
        </w:rPr>
        <w:t xml:space="preserve">. </w:t>
      </w:r>
    </w:p>
    <w:p w14:paraId="422A071A" w14:textId="147CFD73" w:rsidR="009819AF" w:rsidRDefault="00312C46" w:rsidP="00312C46">
      <w:pPr>
        <w:pStyle w:val="Heading3"/>
        <w:rPr>
          <w:lang w:eastAsia="en-GB"/>
        </w:rPr>
      </w:pPr>
      <w:bookmarkStart w:id="25" w:name="_Toc527367340"/>
      <w:r>
        <w:rPr>
          <w:lang w:eastAsia="en-GB"/>
        </w:rPr>
        <w:t>Advice to the Expert Working Group</w:t>
      </w:r>
      <w:bookmarkEnd w:id="25"/>
    </w:p>
    <w:p w14:paraId="14CDDB42" w14:textId="16587CE0" w:rsidR="00312C46" w:rsidRDefault="00312C46" w:rsidP="00312C46">
      <w:r>
        <w:t xml:space="preserve">Based on moderate quality evidence of fewer perinatal deaths, stillbirths, admission to neonatal intensive care unit, Apgar scores &lt;7 and caesarean sections with induction for prolonged pregnancy compared to expectant management, </w:t>
      </w:r>
      <w:r>
        <w:t xml:space="preserve">suggest </w:t>
      </w:r>
      <w:proofErr w:type="gramStart"/>
      <w:r>
        <w:t>include</w:t>
      </w:r>
      <w:proofErr w:type="gramEnd"/>
      <w:r>
        <w:t xml:space="preserve"> a recommendation</w:t>
      </w:r>
      <w:r>
        <w:t xml:space="preserve"> that options in prolonged pregnancy, including induction of labour, </w:t>
      </w:r>
      <w:r>
        <w:t>be</w:t>
      </w:r>
      <w:r>
        <w:t xml:space="preserve"> discussed with women.</w:t>
      </w:r>
    </w:p>
    <w:p w14:paraId="07B70D11" w14:textId="7C639EBE" w:rsidR="00312C46" w:rsidRPr="00312C46" w:rsidRDefault="00312C46" w:rsidP="00312C46">
      <w:pPr>
        <w:rPr>
          <w:lang w:eastAsia="en-GB"/>
        </w:rPr>
      </w:pPr>
    </w:p>
    <w:tbl>
      <w:tblPr>
        <w:tblW w:w="5000" w:type="pct"/>
        <w:tblCellMar>
          <w:top w:w="100" w:type="dxa"/>
          <w:left w:w="100" w:type="dxa"/>
          <w:bottom w:w="100" w:type="dxa"/>
          <w:right w:w="100" w:type="dxa"/>
        </w:tblCellMar>
        <w:tblLook w:val="04A0" w:firstRow="1" w:lastRow="0" w:firstColumn="1" w:lastColumn="0" w:noHBand="0" w:noVBand="1"/>
      </w:tblPr>
      <w:tblGrid>
        <w:gridCol w:w="1449"/>
        <w:gridCol w:w="1111"/>
        <w:gridCol w:w="1004"/>
        <w:gridCol w:w="1032"/>
        <w:gridCol w:w="1032"/>
        <w:gridCol w:w="1133"/>
        <w:gridCol w:w="2304"/>
      </w:tblGrid>
      <w:tr w:rsidR="00E558F3" w:rsidRPr="00BD61D3" w14:paraId="491D1814" w14:textId="77777777" w:rsidTr="008D05F4">
        <w:trPr>
          <w:cantSplit/>
          <w:tblHeader/>
        </w:trPr>
        <w:tc>
          <w:tcPr>
            <w:tcW w:w="5000" w:type="pct"/>
            <w:gridSpan w:val="7"/>
            <w:tcBorders>
              <w:top w:val="nil"/>
              <w:left w:val="nil"/>
              <w:bottom w:val="nil"/>
              <w:right w:val="nil"/>
            </w:tcBorders>
            <w:vAlign w:val="center"/>
            <w:hideMark/>
          </w:tcPr>
          <w:p w14:paraId="3765398E" w14:textId="77777777" w:rsidR="00E558F3" w:rsidRDefault="00E558F3" w:rsidP="008D05F4">
            <w:pPr>
              <w:pStyle w:val="Heading3"/>
            </w:pPr>
            <w:bookmarkStart w:id="26" w:name="_Toc527367341"/>
            <w:r>
              <w:lastRenderedPageBreak/>
              <w:t>Summary of findings tables</w:t>
            </w:r>
            <w:bookmarkEnd w:id="26"/>
          </w:p>
          <w:p w14:paraId="415DDE11" w14:textId="77777777" w:rsidR="00E558F3" w:rsidRPr="00BD61D3" w:rsidRDefault="00E558F3" w:rsidP="008D05F4">
            <w:pPr>
              <w:pStyle w:val="Heading4"/>
            </w:pPr>
            <w:r w:rsidRPr="00BD61D3">
              <w:t>Summary of findings: Labour induction versus expectant management (infant/child outcomes)</w:t>
            </w:r>
          </w:p>
        </w:tc>
      </w:tr>
      <w:tr w:rsidR="00E558F3" w:rsidRPr="00BD61D3" w14:paraId="75A7EC6C" w14:textId="77777777" w:rsidTr="008D05F4">
        <w:trPr>
          <w:cantSplit/>
          <w:tblHeader/>
        </w:trPr>
        <w:tc>
          <w:tcPr>
            <w:tcW w:w="5000" w:type="pct"/>
            <w:gridSpan w:val="7"/>
            <w:tcBorders>
              <w:top w:val="single" w:sz="12" w:space="0" w:color="000000"/>
              <w:left w:val="nil"/>
              <w:bottom w:val="single" w:sz="12" w:space="0" w:color="000000"/>
              <w:right w:val="nil"/>
            </w:tcBorders>
            <w:vAlign w:val="center"/>
            <w:hideMark/>
          </w:tcPr>
          <w:p w14:paraId="7C31924D" w14:textId="2FBF43CB" w:rsidR="00E558F3" w:rsidRPr="00BD61D3" w:rsidRDefault="00E558F3" w:rsidP="008D05F4">
            <w:pPr>
              <w:keepNext/>
              <w:spacing w:after="0" w:line="240" w:lineRule="auto"/>
              <w:rPr>
                <w:rFonts w:ascii="Arial Narrow" w:hAnsi="Arial Narrow"/>
                <w:szCs w:val="18"/>
              </w:rPr>
            </w:pPr>
            <w:r w:rsidRPr="00BD61D3">
              <w:rPr>
                <w:rFonts w:ascii="Arial Narrow" w:hAnsi="Arial Narrow"/>
                <w:b/>
                <w:szCs w:val="18"/>
              </w:rPr>
              <w:t>Patient or population</w:t>
            </w:r>
            <w:r w:rsidRPr="00BD61D3">
              <w:rPr>
                <w:rFonts w:ascii="Arial Narrow" w:hAnsi="Arial Narrow"/>
                <w:szCs w:val="18"/>
              </w:rPr>
              <w:t xml:space="preserve">: Pregnant women at </w:t>
            </w:r>
            <w:r>
              <w:rPr>
                <w:rFonts w:ascii="Arial Narrow" w:hAnsi="Arial Narrow"/>
                <w:szCs w:val="18"/>
              </w:rPr>
              <w:t xml:space="preserve">≥39 </w:t>
            </w:r>
            <w:proofErr w:type="spellStart"/>
            <w:r>
              <w:rPr>
                <w:rFonts w:ascii="Arial Narrow" w:hAnsi="Arial Narrow"/>
                <w:szCs w:val="18"/>
              </w:rPr>
              <w:t>weeks</w:t>
            </w:r>
            <w:proofErr w:type="spellEnd"/>
            <w:r>
              <w:rPr>
                <w:rFonts w:ascii="Arial Narrow" w:hAnsi="Arial Narrow"/>
                <w:szCs w:val="18"/>
              </w:rPr>
              <w:t xml:space="preserve"> gestation</w:t>
            </w:r>
          </w:p>
          <w:p w14:paraId="14C6886A" w14:textId="3C277AF5" w:rsidR="00E558F3" w:rsidRPr="00BD61D3" w:rsidRDefault="00E558F3" w:rsidP="008D05F4">
            <w:pPr>
              <w:keepNext/>
              <w:spacing w:after="0" w:line="240" w:lineRule="auto"/>
              <w:rPr>
                <w:rFonts w:ascii="Arial Narrow" w:hAnsi="Arial Narrow"/>
                <w:szCs w:val="18"/>
              </w:rPr>
            </w:pPr>
            <w:r w:rsidRPr="00BD61D3">
              <w:rPr>
                <w:rFonts w:ascii="Arial Narrow" w:hAnsi="Arial Narrow"/>
                <w:b/>
                <w:szCs w:val="18"/>
              </w:rPr>
              <w:t>Setting</w:t>
            </w:r>
            <w:r w:rsidRPr="00BD61D3">
              <w:rPr>
                <w:rFonts w:ascii="Arial Narrow" w:hAnsi="Arial Narrow"/>
                <w:szCs w:val="18"/>
              </w:rPr>
              <w:t>: Norway, China, Thailand, USA, Austria, Turkey, Canada, UK, India, Tunisia, Finland, Spain, Sweden and the Netherlands</w:t>
            </w:r>
          </w:p>
          <w:p w14:paraId="1F6C087A" w14:textId="77777777" w:rsidR="00E558F3" w:rsidRPr="00BD61D3" w:rsidRDefault="00E558F3" w:rsidP="008D05F4">
            <w:pPr>
              <w:keepNext/>
              <w:spacing w:after="0" w:line="240" w:lineRule="auto"/>
              <w:rPr>
                <w:rFonts w:ascii="Arial Narrow" w:hAnsi="Arial Narrow"/>
                <w:szCs w:val="18"/>
              </w:rPr>
            </w:pPr>
            <w:r w:rsidRPr="00BD61D3">
              <w:rPr>
                <w:rFonts w:ascii="Arial Narrow" w:hAnsi="Arial Narrow"/>
                <w:b/>
                <w:szCs w:val="18"/>
              </w:rPr>
              <w:t>Intervention</w:t>
            </w:r>
            <w:r w:rsidRPr="00BD61D3">
              <w:rPr>
                <w:rFonts w:ascii="Arial Narrow" w:hAnsi="Arial Narrow"/>
                <w:szCs w:val="18"/>
              </w:rPr>
              <w:t xml:space="preserve">: Labour induction </w:t>
            </w:r>
          </w:p>
          <w:p w14:paraId="0E8DEC1E" w14:textId="77777777" w:rsidR="00E558F3" w:rsidRPr="00BD61D3" w:rsidRDefault="00E558F3" w:rsidP="008D05F4">
            <w:pPr>
              <w:keepNext/>
              <w:spacing w:after="0" w:line="240" w:lineRule="auto"/>
              <w:rPr>
                <w:rFonts w:ascii="Arial Narrow" w:hAnsi="Arial Narrow"/>
                <w:szCs w:val="18"/>
              </w:rPr>
            </w:pPr>
            <w:r w:rsidRPr="00BD61D3">
              <w:rPr>
                <w:rFonts w:ascii="Arial Narrow" w:hAnsi="Arial Narrow"/>
                <w:b/>
                <w:szCs w:val="18"/>
              </w:rPr>
              <w:t>Comparison</w:t>
            </w:r>
            <w:r w:rsidRPr="00BD61D3">
              <w:rPr>
                <w:rFonts w:ascii="Arial Narrow" w:hAnsi="Arial Narrow"/>
                <w:szCs w:val="18"/>
              </w:rPr>
              <w:t xml:space="preserve">: Expectant management </w:t>
            </w:r>
          </w:p>
        </w:tc>
      </w:tr>
      <w:tr w:rsidR="00E558F3" w:rsidRPr="00BD61D3" w14:paraId="31F5352C" w14:textId="77777777" w:rsidTr="00376CF5">
        <w:trPr>
          <w:cantSplit/>
          <w:tblHeader/>
        </w:trPr>
        <w:tc>
          <w:tcPr>
            <w:tcW w:w="799" w:type="pct"/>
            <w:vMerge w:val="restart"/>
            <w:tcBorders>
              <w:right w:val="single" w:sz="6" w:space="0" w:color="EFEFEF"/>
            </w:tcBorders>
            <w:shd w:val="clear" w:color="auto" w:fill="3271AA"/>
            <w:hideMark/>
          </w:tcPr>
          <w:p w14:paraId="4625EDE9" w14:textId="77777777" w:rsidR="00E558F3" w:rsidRPr="00CA059D" w:rsidRDefault="00E558F3" w:rsidP="008D05F4">
            <w:pPr>
              <w:pStyle w:val="NormalWeb"/>
              <w:keepNext/>
              <w:spacing w:before="0" w:beforeAutospacing="0" w:after="0" w:afterAutospacing="0"/>
              <w:rPr>
                <w:rFonts w:ascii="Arial Narrow" w:hAnsi="Arial Narrow"/>
                <w:b/>
                <w:sz w:val="18"/>
                <w:szCs w:val="18"/>
              </w:rPr>
            </w:pPr>
            <w:r w:rsidRPr="00CA059D">
              <w:rPr>
                <w:rFonts w:ascii="Arial Narrow" w:hAnsi="Arial Narrow"/>
                <w:b/>
                <w:color w:val="FFFFFF" w:themeColor="background1"/>
                <w:sz w:val="18"/>
                <w:szCs w:val="18"/>
              </w:rPr>
              <w:t>Outcomes</w:t>
            </w:r>
          </w:p>
        </w:tc>
        <w:tc>
          <w:tcPr>
            <w:tcW w:w="1167" w:type="pct"/>
            <w:gridSpan w:val="2"/>
            <w:tcBorders>
              <w:top w:val="single" w:sz="6" w:space="0" w:color="EFEFEF"/>
              <w:right w:val="single" w:sz="6" w:space="0" w:color="EFEFEF"/>
            </w:tcBorders>
            <w:shd w:val="clear" w:color="auto" w:fill="E0E0E0"/>
            <w:hideMark/>
          </w:tcPr>
          <w:p w14:paraId="3824D518" w14:textId="77777777" w:rsidR="00E558F3" w:rsidRPr="00CA059D" w:rsidRDefault="00E558F3" w:rsidP="008D05F4">
            <w:pPr>
              <w:pStyle w:val="NormalWeb"/>
              <w:keepNext/>
              <w:spacing w:before="0" w:beforeAutospacing="0" w:after="0" w:afterAutospacing="0"/>
              <w:rPr>
                <w:rFonts w:ascii="Arial Narrow" w:hAnsi="Arial Narrow"/>
                <w:b/>
                <w:sz w:val="18"/>
                <w:szCs w:val="18"/>
              </w:rPr>
            </w:pPr>
            <w:r w:rsidRPr="00CA059D">
              <w:rPr>
                <w:rFonts w:ascii="Arial Narrow" w:hAnsi="Arial Narrow"/>
                <w:b/>
                <w:sz w:val="18"/>
                <w:szCs w:val="18"/>
              </w:rPr>
              <w:t xml:space="preserve">Anticipated absolute effects* (95% CI) </w:t>
            </w:r>
          </w:p>
        </w:tc>
        <w:tc>
          <w:tcPr>
            <w:tcW w:w="569" w:type="pct"/>
            <w:vMerge w:val="restart"/>
            <w:tcBorders>
              <w:right w:val="single" w:sz="6" w:space="0" w:color="EFEFEF"/>
            </w:tcBorders>
            <w:shd w:val="clear" w:color="auto" w:fill="3271AA"/>
            <w:hideMark/>
          </w:tcPr>
          <w:p w14:paraId="780FBE33" w14:textId="77777777" w:rsidR="00E558F3" w:rsidRPr="00CA059D" w:rsidRDefault="00E558F3" w:rsidP="008D05F4">
            <w:pPr>
              <w:pStyle w:val="NormalWeb"/>
              <w:keepNext/>
              <w:spacing w:before="0" w:beforeAutospacing="0" w:after="0" w:afterAutospacing="0"/>
              <w:rPr>
                <w:rFonts w:ascii="Arial Narrow" w:hAnsi="Arial Narrow"/>
                <w:color w:val="FFFFFF" w:themeColor="background1"/>
                <w:sz w:val="18"/>
                <w:szCs w:val="18"/>
              </w:rPr>
            </w:pPr>
            <w:r w:rsidRPr="00CA059D">
              <w:rPr>
                <w:rFonts w:ascii="Arial Narrow" w:hAnsi="Arial Narrow"/>
                <w:color w:val="FFFFFF" w:themeColor="background1"/>
                <w:sz w:val="18"/>
                <w:szCs w:val="18"/>
              </w:rPr>
              <w:t>Relative effect</w:t>
            </w:r>
            <w:r w:rsidRPr="00CA059D">
              <w:rPr>
                <w:rFonts w:ascii="Arial Narrow" w:hAnsi="Arial Narrow"/>
                <w:color w:val="FFFFFF" w:themeColor="background1"/>
                <w:sz w:val="18"/>
                <w:szCs w:val="18"/>
              </w:rPr>
              <w:br/>
              <w:t xml:space="preserve">(95% CI) </w:t>
            </w:r>
          </w:p>
        </w:tc>
        <w:tc>
          <w:tcPr>
            <w:tcW w:w="569" w:type="pct"/>
            <w:vMerge w:val="restart"/>
            <w:tcBorders>
              <w:right w:val="single" w:sz="6" w:space="0" w:color="EFEFEF"/>
            </w:tcBorders>
            <w:shd w:val="clear" w:color="auto" w:fill="3271AA"/>
            <w:hideMark/>
          </w:tcPr>
          <w:p w14:paraId="0F00AB7B" w14:textId="77777777" w:rsidR="00E558F3" w:rsidRPr="00CA059D" w:rsidRDefault="00E558F3" w:rsidP="008D05F4">
            <w:pPr>
              <w:pStyle w:val="NormalWeb"/>
              <w:keepNext/>
              <w:spacing w:before="0" w:beforeAutospacing="0" w:after="0" w:afterAutospacing="0"/>
              <w:rPr>
                <w:rFonts w:ascii="Arial Narrow" w:hAnsi="Arial Narrow"/>
                <w:color w:val="FFFFFF" w:themeColor="background1"/>
                <w:sz w:val="18"/>
                <w:szCs w:val="18"/>
              </w:rPr>
            </w:pPr>
            <w:r w:rsidRPr="00CA059D">
              <w:rPr>
                <w:rFonts w:ascii="Arial Narrow" w:hAnsi="Arial Narrow"/>
                <w:color w:val="FFFFFF" w:themeColor="background1"/>
                <w:sz w:val="18"/>
                <w:szCs w:val="18"/>
              </w:rPr>
              <w:t xml:space="preserve">№ of participants </w:t>
            </w:r>
            <w:r w:rsidRPr="00CA059D">
              <w:rPr>
                <w:rFonts w:ascii="Arial Narrow" w:hAnsi="Arial Narrow"/>
                <w:color w:val="FFFFFF" w:themeColor="background1"/>
                <w:sz w:val="18"/>
                <w:szCs w:val="18"/>
              </w:rPr>
              <w:br/>
              <w:t xml:space="preserve">(studies) </w:t>
            </w:r>
          </w:p>
        </w:tc>
        <w:tc>
          <w:tcPr>
            <w:tcW w:w="625" w:type="pct"/>
            <w:vMerge w:val="restart"/>
            <w:tcBorders>
              <w:right w:val="single" w:sz="6" w:space="0" w:color="EFEFEF"/>
            </w:tcBorders>
            <w:shd w:val="clear" w:color="auto" w:fill="3271AA"/>
            <w:hideMark/>
          </w:tcPr>
          <w:p w14:paraId="27BF5864" w14:textId="77777777" w:rsidR="00E558F3" w:rsidRPr="00CA059D" w:rsidRDefault="00E558F3" w:rsidP="008D05F4">
            <w:pPr>
              <w:pStyle w:val="NormalWeb"/>
              <w:keepNext/>
              <w:spacing w:before="0" w:beforeAutospacing="0" w:after="0" w:afterAutospacing="0"/>
              <w:rPr>
                <w:rFonts w:ascii="Arial Narrow" w:hAnsi="Arial Narrow"/>
                <w:color w:val="FFFFFF" w:themeColor="background1"/>
                <w:sz w:val="18"/>
                <w:szCs w:val="18"/>
              </w:rPr>
            </w:pPr>
            <w:r w:rsidRPr="00CA059D">
              <w:rPr>
                <w:rFonts w:ascii="Arial Narrow" w:hAnsi="Arial Narrow"/>
                <w:color w:val="FFFFFF" w:themeColor="background1"/>
                <w:sz w:val="18"/>
                <w:szCs w:val="18"/>
              </w:rPr>
              <w:t>Certainty of the evidence</w:t>
            </w:r>
            <w:r w:rsidRPr="00CA059D">
              <w:rPr>
                <w:rFonts w:ascii="Arial Narrow" w:hAnsi="Arial Narrow"/>
                <w:color w:val="FFFFFF" w:themeColor="background1"/>
                <w:sz w:val="18"/>
                <w:szCs w:val="18"/>
              </w:rPr>
              <w:br/>
              <w:t xml:space="preserve">(GRADE) </w:t>
            </w:r>
          </w:p>
        </w:tc>
        <w:tc>
          <w:tcPr>
            <w:tcW w:w="1271" w:type="pct"/>
            <w:vMerge w:val="restart"/>
            <w:tcBorders>
              <w:right w:val="single" w:sz="6" w:space="0" w:color="EFEFEF"/>
            </w:tcBorders>
            <w:shd w:val="clear" w:color="auto" w:fill="3271AA"/>
            <w:hideMark/>
          </w:tcPr>
          <w:p w14:paraId="72AEAB79" w14:textId="77777777" w:rsidR="00E558F3" w:rsidRPr="00CA059D" w:rsidRDefault="00E558F3" w:rsidP="008D05F4">
            <w:pPr>
              <w:pStyle w:val="NormalWeb"/>
              <w:keepNext/>
              <w:spacing w:before="0" w:beforeAutospacing="0" w:after="0" w:afterAutospacing="0"/>
              <w:rPr>
                <w:rFonts w:ascii="Arial Narrow" w:hAnsi="Arial Narrow"/>
                <w:color w:val="FFFFFF" w:themeColor="background1"/>
                <w:sz w:val="18"/>
                <w:szCs w:val="18"/>
              </w:rPr>
            </w:pPr>
            <w:r w:rsidRPr="00CA059D">
              <w:rPr>
                <w:rFonts w:ascii="Arial Narrow" w:hAnsi="Arial Narrow"/>
                <w:color w:val="FFFFFF" w:themeColor="background1"/>
                <w:sz w:val="18"/>
                <w:szCs w:val="18"/>
              </w:rPr>
              <w:t>Comments</w:t>
            </w:r>
          </w:p>
        </w:tc>
      </w:tr>
      <w:tr w:rsidR="00E558F3" w:rsidRPr="00BD61D3" w14:paraId="7784647A" w14:textId="77777777" w:rsidTr="00376CF5">
        <w:trPr>
          <w:cantSplit/>
          <w:tblHeader/>
        </w:trPr>
        <w:tc>
          <w:tcPr>
            <w:tcW w:w="799" w:type="pct"/>
            <w:vMerge/>
            <w:tcBorders>
              <w:bottom w:val="single" w:sz="6" w:space="0" w:color="000000"/>
              <w:right w:val="single" w:sz="6" w:space="0" w:color="EFEFEF"/>
            </w:tcBorders>
            <w:vAlign w:val="center"/>
            <w:hideMark/>
          </w:tcPr>
          <w:p w14:paraId="2705A856" w14:textId="77777777" w:rsidR="00E558F3" w:rsidRPr="00CA059D" w:rsidRDefault="00E558F3" w:rsidP="008D05F4">
            <w:pPr>
              <w:keepNext/>
              <w:rPr>
                <w:rFonts w:ascii="Arial Narrow" w:hAnsi="Arial Narrow"/>
                <w:b/>
                <w:szCs w:val="18"/>
              </w:rPr>
            </w:pPr>
          </w:p>
        </w:tc>
        <w:tc>
          <w:tcPr>
            <w:tcW w:w="613" w:type="pct"/>
            <w:tcBorders>
              <w:top w:val="single" w:sz="6" w:space="0" w:color="EFEFEF"/>
              <w:bottom w:val="single" w:sz="6" w:space="0" w:color="000000"/>
              <w:right w:val="single" w:sz="6" w:space="0" w:color="EFEFEF"/>
            </w:tcBorders>
            <w:shd w:val="clear" w:color="auto" w:fill="E0E0E0"/>
            <w:hideMark/>
          </w:tcPr>
          <w:p w14:paraId="1F17AC6F" w14:textId="77777777" w:rsidR="00E558F3" w:rsidRPr="00CA059D" w:rsidRDefault="00E558F3" w:rsidP="008D05F4">
            <w:pPr>
              <w:pStyle w:val="first-letter"/>
              <w:keepNext/>
              <w:spacing w:before="0" w:beforeAutospacing="0" w:after="0" w:afterAutospacing="0"/>
              <w:rPr>
                <w:rFonts w:ascii="Arial Narrow" w:hAnsi="Arial Narrow"/>
                <w:b/>
                <w:sz w:val="18"/>
                <w:szCs w:val="18"/>
              </w:rPr>
            </w:pPr>
            <w:r w:rsidRPr="00CA059D">
              <w:rPr>
                <w:rFonts w:ascii="Arial Narrow" w:hAnsi="Arial Narrow"/>
                <w:b/>
                <w:sz w:val="18"/>
                <w:szCs w:val="18"/>
              </w:rPr>
              <w:t>Risk with expectant management</w:t>
            </w:r>
          </w:p>
        </w:tc>
        <w:tc>
          <w:tcPr>
            <w:tcW w:w="554" w:type="pct"/>
            <w:tcBorders>
              <w:top w:val="single" w:sz="6" w:space="0" w:color="EFEFEF"/>
              <w:bottom w:val="single" w:sz="6" w:space="0" w:color="000000"/>
              <w:right w:val="single" w:sz="6" w:space="0" w:color="EFEFEF"/>
            </w:tcBorders>
            <w:shd w:val="clear" w:color="auto" w:fill="E0E0E0"/>
            <w:hideMark/>
          </w:tcPr>
          <w:p w14:paraId="6A3ED2D9" w14:textId="77777777" w:rsidR="00E558F3" w:rsidRPr="00CA059D" w:rsidRDefault="00E558F3" w:rsidP="008D05F4">
            <w:pPr>
              <w:pStyle w:val="first-letter"/>
              <w:keepNext/>
              <w:spacing w:before="0" w:beforeAutospacing="0" w:after="0" w:afterAutospacing="0"/>
              <w:rPr>
                <w:rFonts w:ascii="Arial Narrow" w:hAnsi="Arial Narrow"/>
                <w:b/>
                <w:sz w:val="18"/>
                <w:szCs w:val="18"/>
              </w:rPr>
            </w:pPr>
            <w:r w:rsidRPr="00CA059D">
              <w:rPr>
                <w:rFonts w:ascii="Arial Narrow" w:hAnsi="Arial Narrow"/>
                <w:b/>
                <w:sz w:val="18"/>
                <w:szCs w:val="18"/>
              </w:rPr>
              <w:t>Risk with labour induction</w:t>
            </w:r>
          </w:p>
        </w:tc>
        <w:tc>
          <w:tcPr>
            <w:tcW w:w="569" w:type="pct"/>
            <w:vMerge/>
            <w:tcBorders>
              <w:bottom w:val="single" w:sz="6" w:space="0" w:color="000000"/>
              <w:right w:val="single" w:sz="6" w:space="0" w:color="EFEFEF"/>
            </w:tcBorders>
            <w:vAlign w:val="center"/>
            <w:hideMark/>
          </w:tcPr>
          <w:p w14:paraId="072BB556" w14:textId="77777777" w:rsidR="00E558F3" w:rsidRPr="00BD61D3" w:rsidRDefault="00E558F3" w:rsidP="008D05F4">
            <w:pPr>
              <w:keepNext/>
              <w:rPr>
                <w:rFonts w:ascii="Arial Narrow" w:hAnsi="Arial Narrow"/>
                <w:szCs w:val="18"/>
              </w:rPr>
            </w:pPr>
          </w:p>
        </w:tc>
        <w:tc>
          <w:tcPr>
            <w:tcW w:w="569" w:type="pct"/>
            <w:vMerge/>
            <w:tcBorders>
              <w:bottom w:val="single" w:sz="6" w:space="0" w:color="000000"/>
              <w:right w:val="single" w:sz="6" w:space="0" w:color="EFEFEF"/>
            </w:tcBorders>
            <w:vAlign w:val="center"/>
            <w:hideMark/>
          </w:tcPr>
          <w:p w14:paraId="32D86A4D" w14:textId="77777777" w:rsidR="00E558F3" w:rsidRPr="00BD61D3" w:rsidRDefault="00E558F3" w:rsidP="008D05F4">
            <w:pPr>
              <w:keepNext/>
              <w:rPr>
                <w:rFonts w:ascii="Arial Narrow" w:hAnsi="Arial Narrow"/>
                <w:szCs w:val="18"/>
              </w:rPr>
            </w:pPr>
          </w:p>
        </w:tc>
        <w:tc>
          <w:tcPr>
            <w:tcW w:w="625" w:type="pct"/>
            <w:vMerge/>
            <w:tcBorders>
              <w:bottom w:val="single" w:sz="6" w:space="0" w:color="000000"/>
              <w:right w:val="single" w:sz="6" w:space="0" w:color="EFEFEF"/>
            </w:tcBorders>
            <w:vAlign w:val="center"/>
            <w:hideMark/>
          </w:tcPr>
          <w:p w14:paraId="3372DF72" w14:textId="77777777" w:rsidR="00E558F3" w:rsidRPr="00BD61D3" w:rsidRDefault="00E558F3" w:rsidP="008D05F4">
            <w:pPr>
              <w:keepNext/>
              <w:rPr>
                <w:rFonts w:ascii="Arial Narrow" w:hAnsi="Arial Narrow"/>
                <w:szCs w:val="18"/>
              </w:rPr>
            </w:pPr>
          </w:p>
        </w:tc>
        <w:tc>
          <w:tcPr>
            <w:tcW w:w="1271" w:type="pct"/>
            <w:vMerge/>
            <w:tcBorders>
              <w:bottom w:val="single" w:sz="6" w:space="0" w:color="000000"/>
              <w:right w:val="single" w:sz="6" w:space="0" w:color="EFEFEF"/>
            </w:tcBorders>
            <w:vAlign w:val="center"/>
            <w:hideMark/>
          </w:tcPr>
          <w:p w14:paraId="58F2D93A" w14:textId="77777777" w:rsidR="00E558F3" w:rsidRPr="00BD61D3" w:rsidRDefault="00E558F3" w:rsidP="008D05F4">
            <w:pPr>
              <w:keepNext/>
              <w:rPr>
                <w:rFonts w:ascii="Arial Narrow" w:hAnsi="Arial Narrow"/>
                <w:szCs w:val="18"/>
              </w:rPr>
            </w:pPr>
          </w:p>
        </w:tc>
      </w:tr>
      <w:tr w:rsidR="00E558F3" w:rsidRPr="00BD61D3" w14:paraId="21702FC9" w14:textId="77777777" w:rsidTr="00376CF5">
        <w:trPr>
          <w:cantSplit/>
        </w:trPr>
        <w:tc>
          <w:tcPr>
            <w:tcW w:w="799" w:type="pct"/>
            <w:tcBorders>
              <w:top w:val="single" w:sz="6" w:space="0" w:color="000000"/>
              <w:left w:val="nil"/>
              <w:bottom w:val="single" w:sz="4" w:space="0" w:color="808080" w:themeColor="background1" w:themeShade="80"/>
              <w:right w:val="nil"/>
            </w:tcBorders>
            <w:hideMark/>
          </w:tcPr>
          <w:p w14:paraId="2D0F976E" w14:textId="77777777" w:rsidR="00E558F3" w:rsidRPr="00E558F3" w:rsidRDefault="00E558F3" w:rsidP="008D05F4">
            <w:pPr>
              <w:keepNext/>
              <w:rPr>
                <w:rFonts w:ascii="Arial Narrow" w:hAnsi="Arial Narrow"/>
                <w:b/>
                <w:szCs w:val="18"/>
              </w:rPr>
            </w:pPr>
            <w:r w:rsidRPr="00E558F3">
              <w:rPr>
                <w:rFonts w:ascii="Arial Narrow" w:hAnsi="Arial Narrow"/>
                <w:b/>
                <w:szCs w:val="18"/>
              </w:rPr>
              <w:t xml:space="preserve">Perinatal death </w:t>
            </w:r>
          </w:p>
        </w:tc>
        <w:tc>
          <w:tcPr>
            <w:tcW w:w="613" w:type="pct"/>
            <w:tcBorders>
              <w:top w:val="single" w:sz="6" w:space="0" w:color="000000"/>
              <w:left w:val="nil"/>
              <w:bottom w:val="single" w:sz="4" w:space="0" w:color="808080" w:themeColor="background1" w:themeShade="80"/>
              <w:right w:val="nil"/>
            </w:tcBorders>
            <w:hideMark/>
          </w:tcPr>
          <w:p w14:paraId="4A311B38" w14:textId="191EB15E" w:rsidR="00E558F3" w:rsidRPr="00BD61D3" w:rsidRDefault="00E558F3" w:rsidP="008D05F4">
            <w:pPr>
              <w:keepNext/>
              <w:rPr>
                <w:rFonts w:ascii="Arial Narrow" w:hAnsi="Arial Narrow"/>
                <w:szCs w:val="18"/>
              </w:rPr>
            </w:pPr>
            <w:r>
              <w:rPr>
                <w:rFonts w:ascii="Arial Narrow" w:hAnsi="Arial Narrow"/>
                <w:szCs w:val="18"/>
              </w:rPr>
              <w:t>2</w:t>
            </w:r>
            <w:r w:rsidRPr="00BD61D3">
              <w:rPr>
                <w:rFonts w:ascii="Arial Narrow" w:hAnsi="Arial Narrow"/>
                <w:szCs w:val="18"/>
              </w:rPr>
              <w:t xml:space="preserve"> per 1,000 </w:t>
            </w:r>
          </w:p>
        </w:tc>
        <w:tc>
          <w:tcPr>
            <w:tcW w:w="554" w:type="pct"/>
            <w:tcBorders>
              <w:top w:val="single" w:sz="6" w:space="0" w:color="000000"/>
              <w:left w:val="nil"/>
              <w:bottom w:val="single" w:sz="4" w:space="0" w:color="808080" w:themeColor="background1" w:themeShade="80"/>
              <w:right w:val="nil"/>
            </w:tcBorders>
            <w:shd w:val="clear" w:color="auto" w:fill="EBEBEB"/>
            <w:hideMark/>
          </w:tcPr>
          <w:p w14:paraId="58EE1F64" w14:textId="7944422B" w:rsidR="00E558F3" w:rsidRPr="00BD61D3" w:rsidRDefault="00E558F3" w:rsidP="008D05F4">
            <w:pPr>
              <w:keepNext/>
              <w:rPr>
                <w:rFonts w:ascii="Arial Narrow" w:hAnsi="Arial Narrow"/>
                <w:szCs w:val="18"/>
              </w:rPr>
            </w:pPr>
            <w:r w:rsidRPr="00BD61D3">
              <w:rPr>
                <w:rFonts w:ascii="Arial Narrow" w:hAnsi="Arial Narrow"/>
                <w:szCs w:val="18"/>
              </w:rPr>
              <w:t>1 per 1,000</w:t>
            </w:r>
            <w:r w:rsidRPr="00BD61D3">
              <w:rPr>
                <w:rFonts w:ascii="Arial Narrow" w:hAnsi="Arial Narrow"/>
                <w:szCs w:val="18"/>
              </w:rPr>
              <w:br/>
              <w:t xml:space="preserve">(0 to </w:t>
            </w:r>
            <w:r>
              <w:rPr>
                <w:rFonts w:ascii="Arial Narrow" w:hAnsi="Arial Narrow"/>
                <w:szCs w:val="18"/>
              </w:rPr>
              <w:t>2</w:t>
            </w:r>
            <w:r w:rsidRPr="00BD61D3">
              <w:rPr>
                <w:rFonts w:ascii="Arial Narrow" w:hAnsi="Arial Narrow"/>
                <w:szCs w:val="18"/>
              </w:rPr>
              <w:t xml:space="preserve">) </w:t>
            </w:r>
          </w:p>
        </w:tc>
        <w:tc>
          <w:tcPr>
            <w:tcW w:w="569" w:type="pct"/>
            <w:tcBorders>
              <w:top w:val="single" w:sz="6" w:space="0" w:color="000000"/>
              <w:left w:val="nil"/>
              <w:bottom w:val="single" w:sz="4" w:space="0" w:color="808080" w:themeColor="background1" w:themeShade="80"/>
              <w:right w:val="nil"/>
            </w:tcBorders>
            <w:hideMark/>
          </w:tcPr>
          <w:p w14:paraId="42371652" w14:textId="60EF5B68" w:rsidR="00E558F3" w:rsidRPr="00BD61D3" w:rsidRDefault="00E558F3" w:rsidP="008D05F4">
            <w:pPr>
              <w:keepNext/>
              <w:rPr>
                <w:rFonts w:ascii="Arial Narrow" w:hAnsi="Arial Narrow"/>
                <w:szCs w:val="18"/>
              </w:rPr>
            </w:pPr>
            <w:r w:rsidRPr="00BD61D3">
              <w:rPr>
                <w:rFonts w:ascii="Arial Narrow" w:hAnsi="Arial Narrow"/>
                <w:szCs w:val="18"/>
              </w:rPr>
              <w:t>RR 0.3</w:t>
            </w:r>
            <w:r>
              <w:rPr>
                <w:rFonts w:ascii="Arial Narrow" w:hAnsi="Arial Narrow"/>
                <w:szCs w:val="18"/>
              </w:rPr>
              <w:t>7</w:t>
            </w:r>
            <w:r w:rsidRPr="00BD61D3">
              <w:rPr>
                <w:rFonts w:ascii="Arial Narrow" w:hAnsi="Arial Narrow"/>
                <w:szCs w:val="18"/>
              </w:rPr>
              <w:br/>
              <w:t>(0.1</w:t>
            </w:r>
            <w:r>
              <w:rPr>
                <w:rFonts w:ascii="Arial Narrow" w:hAnsi="Arial Narrow"/>
                <w:szCs w:val="18"/>
              </w:rPr>
              <w:t>7</w:t>
            </w:r>
            <w:r w:rsidRPr="00BD61D3">
              <w:rPr>
                <w:rFonts w:ascii="Arial Narrow" w:hAnsi="Arial Narrow"/>
                <w:szCs w:val="18"/>
              </w:rPr>
              <w:t xml:space="preserve"> to 0.</w:t>
            </w:r>
            <w:r>
              <w:rPr>
                <w:rFonts w:ascii="Arial Narrow" w:hAnsi="Arial Narrow"/>
                <w:szCs w:val="18"/>
              </w:rPr>
              <w:t>80</w:t>
            </w:r>
            <w:r w:rsidRPr="00BD61D3">
              <w:rPr>
                <w:rFonts w:ascii="Arial Narrow" w:hAnsi="Arial Narrow"/>
                <w:szCs w:val="18"/>
              </w:rPr>
              <w:t xml:space="preserve">) </w:t>
            </w:r>
          </w:p>
        </w:tc>
        <w:tc>
          <w:tcPr>
            <w:tcW w:w="569" w:type="pct"/>
            <w:tcBorders>
              <w:top w:val="single" w:sz="6" w:space="0" w:color="000000"/>
              <w:left w:val="nil"/>
              <w:bottom w:val="single" w:sz="4" w:space="0" w:color="808080" w:themeColor="background1" w:themeShade="80"/>
              <w:right w:val="nil"/>
            </w:tcBorders>
            <w:hideMark/>
          </w:tcPr>
          <w:p w14:paraId="56601D35" w14:textId="6851DA6B" w:rsidR="00E558F3" w:rsidRPr="00BD61D3" w:rsidRDefault="00E558F3" w:rsidP="008D05F4">
            <w:pPr>
              <w:keepNext/>
              <w:rPr>
                <w:rFonts w:ascii="Arial Narrow" w:hAnsi="Arial Narrow"/>
                <w:szCs w:val="18"/>
              </w:rPr>
            </w:pPr>
            <w:r>
              <w:rPr>
                <w:rFonts w:ascii="Arial Narrow" w:hAnsi="Arial Narrow"/>
                <w:szCs w:val="18"/>
              </w:rPr>
              <w:t>16,056</w:t>
            </w:r>
            <w:r w:rsidRPr="00BD61D3">
              <w:rPr>
                <w:rFonts w:ascii="Arial Narrow" w:hAnsi="Arial Narrow"/>
                <w:szCs w:val="18"/>
              </w:rPr>
              <w:br/>
              <w:t>(2</w:t>
            </w:r>
            <w:r>
              <w:rPr>
                <w:rFonts w:ascii="Arial Narrow" w:hAnsi="Arial Narrow"/>
                <w:szCs w:val="18"/>
              </w:rPr>
              <w:t>1</w:t>
            </w:r>
            <w:r w:rsidRPr="00BD61D3">
              <w:rPr>
                <w:rFonts w:ascii="Arial Narrow" w:hAnsi="Arial Narrow"/>
                <w:szCs w:val="18"/>
              </w:rPr>
              <w:t xml:space="preserve"> RCTs) </w:t>
            </w:r>
          </w:p>
        </w:tc>
        <w:tc>
          <w:tcPr>
            <w:tcW w:w="625" w:type="pct"/>
            <w:tcBorders>
              <w:top w:val="single" w:sz="6" w:space="0" w:color="000000"/>
              <w:left w:val="nil"/>
              <w:bottom w:val="single" w:sz="4" w:space="0" w:color="808080" w:themeColor="background1" w:themeShade="80"/>
              <w:right w:val="nil"/>
            </w:tcBorders>
            <w:hideMark/>
          </w:tcPr>
          <w:p w14:paraId="404D56CA" w14:textId="77777777" w:rsidR="00E558F3" w:rsidRPr="00BD61D3" w:rsidRDefault="00E558F3" w:rsidP="008D05F4">
            <w:pPr>
              <w:keepNext/>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MODERATE</w:t>
            </w:r>
            <w:r w:rsidRPr="00544D58">
              <w:rPr>
                <w:rFonts w:ascii="Arial Narrow" w:hAnsi="Arial Narrow"/>
                <w:szCs w:val="18"/>
                <w:vertAlign w:val="superscript"/>
              </w:rPr>
              <w:t>1</w:t>
            </w:r>
            <w:r w:rsidRPr="00BD61D3">
              <w:rPr>
                <w:rFonts w:ascii="Arial Narrow" w:hAnsi="Arial Narrow"/>
                <w:szCs w:val="18"/>
              </w:rPr>
              <w:t xml:space="preserve">, </w:t>
            </w:r>
          </w:p>
        </w:tc>
        <w:tc>
          <w:tcPr>
            <w:tcW w:w="1271" w:type="pct"/>
            <w:tcBorders>
              <w:top w:val="single" w:sz="6" w:space="0" w:color="000000"/>
              <w:left w:val="nil"/>
              <w:bottom w:val="single" w:sz="4" w:space="0" w:color="808080" w:themeColor="background1" w:themeShade="80"/>
              <w:right w:val="nil"/>
            </w:tcBorders>
            <w:hideMark/>
          </w:tcPr>
          <w:p w14:paraId="720769BB" w14:textId="77777777" w:rsidR="00E558F3" w:rsidRPr="00BD61D3" w:rsidRDefault="00E558F3" w:rsidP="008D05F4">
            <w:pPr>
              <w:keepNext/>
              <w:rPr>
                <w:rFonts w:ascii="Arial Narrow" w:hAnsi="Arial Narrow"/>
                <w:szCs w:val="18"/>
              </w:rPr>
            </w:pPr>
          </w:p>
        </w:tc>
      </w:tr>
      <w:tr w:rsidR="00E558F3" w:rsidRPr="00BD61D3" w14:paraId="0E597911" w14:textId="77777777" w:rsidTr="00376CF5">
        <w:trPr>
          <w:cantSplit/>
        </w:trPr>
        <w:tc>
          <w:tcPr>
            <w:tcW w:w="799" w:type="pct"/>
            <w:tcBorders>
              <w:top w:val="single" w:sz="4" w:space="0" w:color="808080" w:themeColor="background1" w:themeShade="80"/>
              <w:left w:val="nil"/>
              <w:bottom w:val="single" w:sz="6" w:space="0" w:color="000000"/>
              <w:right w:val="nil"/>
            </w:tcBorders>
            <w:hideMark/>
          </w:tcPr>
          <w:p w14:paraId="67E5E771" w14:textId="77777777" w:rsidR="00E558F3" w:rsidRPr="00B123B2" w:rsidRDefault="00E558F3" w:rsidP="008D05F4">
            <w:pPr>
              <w:rPr>
                <w:rFonts w:ascii="Arial Narrow" w:hAnsi="Arial Narrow"/>
                <w:szCs w:val="18"/>
              </w:rPr>
            </w:pPr>
            <w:r w:rsidRPr="00B123B2">
              <w:rPr>
                <w:rFonts w:ascii="Arial Narrow" w:hAnsi="Arial Narrow"/>
                <w:szCs w:val="18"/>
              </w:rPr>
              <w:t>Stillbirth</w:t>
            </w:r>
          </w:p>
        </w:tc>
        <w:tc>
          <w:tcPr>
            <w:tcW w:w="613" w:type="pct"/>
            <w:tcBorders>
              <w:top w:val="single" w:sz="4" w:space="0" w:color="808080" w:themeColor="background1" w:themeShade="80"/>
              <w:left w:val="nil"/>
              <w:bottom w:val="single" w:sz="6" w:space="0" w:color="000000"/>
              <w:right w:val="nil"/>
            </w:tcBorders>
            <w:hideMark/>
          </w:tcPr>
          <w:p w14:paraId="79ECC771" w14:textId="56FE4981" w:rsidR="00E558F3" w:rsidRPr="00BD61D3" w:rsidRDefault="00B32559" w:rsidP="008D05F4">
            <w:pPr>
              <w:rPr>
                <w:rFonts w:ascii="Arial Narrow" w:hAnsi="Arial Narrow"/>
                <w:szCs w:val="18"/>
              </w:rPr>
            </w:pPr>
            <w:r>
              <w:rPr>
                <w:rFonts w:ascii="Arial Narrow" w:hAnsi="Arial Narrow"/>
                <w:szCs w:val="18"/>
              </w:rPr>
              <w:t>1</w:t>
            </w:r>
            <w:r w:rsidR="00E558F3" w:rsidRPr="00BD61D3">
              <w:rPr>
                <w:rFonts w:ascii="Arial Narrow" w:hAnsi="Arial Narrow"/>
                <w:szCs w:val="18"/>
              </w:rPr>
              <w:t xml:space="preserve"> per 1,000 </w:t>
            </w:r>
          </w:p>
        </w:tc>
        <w:tc>
          <w:tcPr>
            <w:tcW w:w="554" w:type="pct"/>
            <w:tcBorders>
              <w:top w:val="single" w:sz="4" w:space="0" w:color="808080" w:themeColor="background1" w:themeShade="80"/>
              <w:left w:val="nil"/>
              <w:bottom w:val="single" w:sz="6" w:space="0" w:color="000000"/>
              <w:right w:val="nil"/>
            </w:tcBorders>
            <w:shd w:val="clear" w:color="auto" w:fill="EBEBEB"/>
            <w:hideMark/>
          </w:tcPr>
          <w:p w14:paraId="0BAC41C0" w14:textId="6AB29A70" w:rsidR="00E558F3" w:rsidRPr="00BD61D3" w:rsidRDefault="00E558F3" w:rsidP="00B32559">
            <w:pPr>
              <w:rPr>
                <w:rFonts w:ascii="Arial Narrow" w:hAnsi="Arial Narrow"/>
                <w:szCs w:val="18"/>
              </w:rPr>
            </w:pPr>
            <w:r w:rsidRPr="00BD61D3">
              <w:rPr>
                <w:rFonts w:ascii="Arial Narrow" w:hAnsi="Arial Narrow"/>
                <w:szCs w:val="18"/>
              </w:rPr>
              <w:t>1 per 1,000</w:t>
            </w:r>
            <w:r w:rsidRPr="00BD61D3">
              <w:rPr>
                <w:rFonts w:ascii="Arial Narrow" w:hAnsi="Arial Narrow"/>
                <w:szCs w:val="18"/>
              </w:rPr>
              <w:br/>
              <w:t xml:space="preserve">(0 to </w:t>
            </w:r>
            <w:r w:rsidR="00B32559">
              <w:rPr>
                <w:rFonts w:ascii="Arial Narrow" w:hAnsi="Arial Narrow"/>
                <w:szCs w:val="18"/>
              </w:rPr>
              <w:t>1</w:t>
            </w:r>
            <w:r w:rsidRPr="00BD61D3">
              <w:rPr>
                <w:rFonts w:ascii="Arial Narrow" w:hAnsi="Arial Narrow"/>
                <w:szCs w:val="18"/>
              </w:rPr>
              <w:t xml:space="preserve">) </w:t>
            </w:r>
          </w:p>
        </w:tc>
        <w:tc>
          <w:tcPr>
            <w:tcW w:w="569" w:type="pct"/>
            <w:tcBorders>
              <w:top w:val="single" w:sz="4" w:space="0" w:color="808080" w:themeColor="background1" w:themeShade="80"/>
              <w:left w:val="nil"/>
              <w:bottom w:val="single" w:sz="6" w:space="0" w:color="000000"/>
              <w:right w:val="nil"/>
            </w:tcBorders>
            <w:hideMark/>
          </w:tcPr>
          <w:p w14:paraId="6A63146D" w14:textId="28FD3CD2" w:rsidR="00E558F3" w:rsidRPr="00BD61D3" w:rsidRDefault="00E558F3" w:rsidP="00E40986">
            <w:pPr>
              <w:rPr>
                <w:rFonts w:ascii="Arial Narrow" w:hAnsi="Arial Narrow"/>
                <w:szCs w:val="18"/>
              </w:rPr>
            </w:pPr>
            <w:r w:rsidRPr="00BD61D3">
              <w:rPr>
                <w:rFonts w:ascii="Arial Narrow" w:hAnsi="Arial Narrow"/>
                <w:szCs w:val="18"/>
              </w:rPr>
              <w:t>RR 0.3</w:t>
            </w:r>
            <w:r w:rsidR="00E40986">
              <w:rPr>
                <w:rFonts w:ascii="Arial Narrow" w:hAnsi="Arial Narrow"/>
                <w:szCs w:val="18"/>
              </w:rPr>
              <w:t>8</w:t>
            </w:r>
            <w:r w:rsidRPr="00BD61D3">
              <w:rPr>
                <w:rFonts w:ascii="Arial Narrow" w:hAnsi="Arial Narrow"/>
                <w:szCs w:val="18"/>
              </w:rPr>
              <w:br/>
              <w:t>(0.1</w:t>
            </w:r>
            <w:r w:rsidR="00E40986">
              <w:rPr>
                <w:rFonts w:ascii="Arial Narrow" w:hAnsi="Arial Narrow"/>
                <w:szCs w:val="18"/>
              </w:rPr>
              <w:t>4</w:t>
            </w:r>
            <w:r w:rsidRPr="00BD61D3">
              <w:rPr>
                <w:rFonts w:ascii="Arial Narrow" w:hAnsi="Arial Narrow"/>
                <w:szCs w:val="18"/>
              </w:rPr>
              <w:t xml:space="preserve"> to </w:t>
            </w:r>
            <w:r w:rsidR="00E40986">
              <w:rPr>
                <w:rFonts w:ascii="Arial Narrow" w:hAnsi="Arial Narrow"/>
                <w:szCs w:val="18"/>
              </w:rPr>
              <w:t>1.01</w:t>
            </w:r>
            <w:r w:rsidRPr="00BD61D3">
              <w:rPr>
                <w:rFonts w:ascii="Arial Narrow" w:hAnsi="Arial Narrow"/>
                <w:szCs w:val="18"/>
              </w:rPr>
              <w:t xml:space="preserve">) </w:t>
            </w:r>
          </w:p>
        </w:tc>
        <w:tc>
          <w:tcPr>
            <w:tcW w:w="569" w:type="pct"/>
            <w:tcBorders>
              <w:top w:val="single" w:sz="4" w:space="0" w:color="808080" w:themeColor="background1" w:themeShade="80"/>
              <w:left w:val="nil"/>
              <w:bottom w:val="single" w:sz="6" w:space="0" w:color="000000"/>
              <w:right w:val="nil"/>
            </w:tcBorders>
            <w:hideMark/>
          </w:tcPr>
          <w:p w14:paraId="761383D8" w14:textId="3F3306F6" w:rsidR="00E558F3" w:rsidRPr="00BD61D3" w:rsidRDefault="00E40986" w:rsidP="008D05F4">
            <w:pPr>
              <w:rPr>
                <w:rFonts w:ascii="Arial Narrow" w:hAnsi="Arial Narrow"/>
                <w:szCs w:val="18"/>
              </w:rPr>
            </w:pPr>
            <w:r>
              <w:rPr>
                <w:rFonts w:ascii="Arial Narrow" w:hAnsi="Arial Narrow"/>
                <w:szCs w:val="18"/>
              </w:rPr>
              <w:t>16,056</w:t>
            </w:r>
            <w:r>
              <w:rPr>
                <w:rFonts w:ascii="Arial Narrow" w:hAnsi="Arial Narrow"/>
                <w:szCs w:val="18"/>
              </w:rPr>
              <w:br/>
              <w:t>(21</w:t>
            </w:r>
            <w:r w:rsidR="00E558F3" w:rsidRPr="00BD61D3">
              <w:rPr>
                <w:rFonts w:ascii="Arial Narrow" w:hAnsi="Arial Narrow"/>
                <w:szCs w:val="18"/>
              </w:rPr>
              <w:t xml:space="preserve"> RCTs)</w:t>
            </w:r>
          </w:p>
        </w:tc>
        <w:tc>
          <w:tcPr>
            <w:tcW w:w="625" w:type="pct"/>
            <w:tcBorders>
              <w:top w:val="single" w:sz="4" w:space="0" w:color="808080" w:themeColor="background1" w:themeShade="80"/>
              <w:left w:val="nil"/>
              <w:bottom w:val="single" w:sz="6" w:space="0" w:color="000000"/>
              <w:right w:val="nil"/>
            </w:tcBorders>
            <w:hideMark/>
          </w:tcPr>
          <w:p w14:paraId="65B5E509" w14:textId="27351F4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MODERATE</w:t>
            </w:r>
            <w:r w:rsidRPr="00544D58">
              <w:rPr>
                <w:rFonts w:ascii="Arial Narrow" w:hAnsi="Arial Narrow"/>
                <w:szCs w:val="18"/>
                <w:vertAlign w:val="superscript"/>
              </w:rPr>
              <w:t>1</w:t>
            </w:r>
          </w:p>
        </w:tc>
        <w:tc>
          <w:tcPr>
            <w:tcW w:w="1271" w:type="pct"/>
            <w:tcBorders>
              <w:top w:val="single" w:sz="4" w:space="0" w:color="808080" w:themeColor="background1" w:themeShade="80"/>
              <w:left w:val="nil"/>
              <w:bottom w:val="single" w:sz="6" w:space="0" w:color="000000"/>
              <w:right w:val="nil"/>
            </w:tcBorders>
            <w:hideMark/>
          </w:tcPr>
          <w:p w14:paraId="0E2075F2" w14:textId="77777777" w:rsidR="00E558F3" w:rsidRPr="00BD61D3" w:rsidRDefault="00E558F3" w:rsidP="008D05F4">
            <w:pPr>
              <w:rPr>
                <w:rFonts w:ascii="Arial Narrow" w:hAnsi="Arial Narrow"/>
                <w:szCs w:val="18"/>
              </w:rPr>
            </w:pPr>
          </w:p>
        </w:tc>
      </w:tr>
      <w:tr w:rsidR="00E558F3" w:rsidRPr="00BD61D3" w14:paraId="43EBEF7F" w14:textId="77777777" w:rsidTr="00376CF5">
        <w:trPr>
          <w:cantSplit/>
        </w:trPr>
        <w:tc>
          <w:tcPr>
            <w:tcW w:w="799" w:type="pct"/>
            <w:tcBorders>
              <w:top w:val="single" w:sz="6" w:space="0" w:color="000000"/>
              <w:left w:val="nil"/>
              <w:bottom w:val="single" w:sz="6" w:space="0" w:color="000000"/>
              <w:right w:val="nil"/>
            </w:tcBorders>
            <w:hideMark/>
          </w:tcPr>
          <w:p w14:paraId="198644D7" w14:textId="77777777" w:rsidR="00E558F3" w:rsidRPr="00E558F3" w:rsidRDefault="00E558F3" w:rsidP="008D05F4">
            <w:pPr>
              <w:rPr>
                <w:rFonts w:ascii="Arial Narrow" w:hAnsi="Arial Narrow"/>
                <w:b/>
                <w:szCs w:val="18"/>
              </w:rPr>
            </w:pPr>
            <w:r w:rsidRPr="00E558F3">
              <w:rPr>
                <w:rFonts w:ascii="Arial Narrow" w:hAnsi="Arial Narrow"/>
                <w:b/>
                <w:szCs w:val="18"/>
              </w:rPr>
              <w:t>Admission to neonatal intensive care unit</w:t>
            </w:r>
          </w:p>
        </w:tc>
        <w:tc>
          <w:tcPr>
            <w:tcW w:w="613" w:type="pct"/>
            <w:tcBorders>
              <w:top w:val="single" w:sz="6" w:space="0" w:color="000000"/>
              <w:left w:val="nil"/>
              <w:bottom w:val="single" w:sz="6" w:space="0" w:color="000000"/>
              <w:right w:val="nil"/>
            </w:tcBorders>
            <w:hideMark/>
          </w:tcPr>
          <w:p w14:paraId="4F0BA068" w14:textId="3BFDA98E" w:rsidR="00E558F3" w:rsidRPr="00BD61D3" w:rsidRDefault="00E558F3" w:rsidP="008D05F4">
            <w:pPr>
              <w:rPr>
                <w:rFonts w:ascii="Arial Narrow" w:hAnsi="Arial Narrow"/>
                <w:szCs w:val="18"/>
              </w:rPr>
            </w:pPr>
            <w:r>
              <w:rPr>
                <w:rFonts w:ascii="Arial Narrow" w:hAnsi="Arial Narrow"/>
                <w:szCs w:val="18"/>
              </w:rPr>
              <w:t>104</w:t>
            </w:r>
            <w:r w:rsidRPr="00BD61D3">
              <w:rPr>
                <w:rFonts w:ascii="Arial Narrow" w:hAnsi="Arial Narrow"/>
                <w:szCs w:val="18"/>
              </w:rPr>
              <w:t xml:space="preserve"> per 1,000 </w:t>
            </w:r>
          </w:p>
        </w:tc>
        <w:tc>
          <w:tcPr>
            <w:tcW w:w="554" w:type="pct"/>
            <w:tcBorders>
              <w:top w:val="single" w:sz="6" w:space="0" w:color="000000"/>
              <w:left w:val="nil"/>
              <w:bottom w:val="single" w:sz="6" w:space="0" w:color="000000"/>
              <w:right w:val="nil"/>
            </w:tcBorders>
            <w:shd w:val="clear" w:color="auto" w:fill="EBEBEB"/>
            <w:hideMark/>
          </w:tcPr>
          <w:p w14:paraId="0C158762" w14:textId="26561050" w:rsidR="00E558F3" w:rsidRPr="00BD61D3" w:rsidRDefault="00E558F3" w:rsidP="008D05F4">
            <w:pPr>
              <w:rPr>
                <w:rFonts w:ascii="Arial Narrow" w:hAnsi="Arial Narrow"/>
                <w:szCs w:val="18"/>
              </w:rPr>
            </w:pPr>
            <w:r>
              <w:rPr>
                <w:rFonts w:ascii="Arial Narrow" w:hAnsi="Arial Narrow"/>
                <w:szCs w:val="18"/>
              </w:rPr>
              <w:t>92</w:t>
            </w:r>
            <w:r w:rsidRPr="00BD61D3">
              <w:rPr>
                <w:rFonts w:ascii="Arial Narrow" w:hAnsi="Arial Narrow"/>
                <w:szCs w:val="18"/>
              </w:rPr>
              <w:t xml:space="preserve"> per 1,000</w:t>
            </w:r>
            <w:r w:rsidRPr="00BD61D3">
              <w:rPr>
                <w:rFonts w:ascii="Arial Narrow" w:hAnsi="Arial Narrow"/>
                <w:szCs w:val="18"/>
              </w:rPr>
              <w:br/>
              <w:t>(6</w:t>
            </w:r>
            <w:r>
              <w:rPr>
                <w:rFonts w:ascii="Arial Narrow" w:hAnsi="Arial Narrow"/>
                <w:szCs w:val="18"/>
              </w:rPr>
              <w:t>84</w:t>
            </w:r>
            <w:r w:rsidRPr="00BD61D3">
              <w:rPr>
                <w:rFonts w:ascii="Arial Narrow" w:hAnsi="Arial Narrow"/>
                <w:szCs w:val="18"/>
              </w:rPr>
              <w:t xml:space="preserve"> to </w:t>
            </w:r>
            <w:r>
              <w:rPr>
                <w:rFonts w:ascii="Arial Narrow" w:hAnsi="Arial Narrow"/>
                <w:szCs w:val="18"/>
              </w:rPr>
              <w:t>102</w:t>
            </w:r>
            <w:r w:rsidRPr="00BD61D3">
              <w:rPr>
                <w:rFonts w:ascii="Arial Narrow" w:hAnsi="Arial Narrow"/>
                <w:szCs w:val="18"/>
              </w:rPr>
              <w:t xml:space="preserve">) </w:t>
            </w:r>
          </w:p>
        </w:tc>
        <w:tc>
          <w:tcPr>
            <w:tcW w:w="569" w:type="pct"/>
            <w:tcBorders>
              <w:top w:val="single" w:sz="6" w:space="0" w:color="000000"/>
              <w:left w:val="nil"/>
              <w:bottom w:val="single" w:sz="6" w:space="0" w:color="000000"/>
              <w:right w:val="nil"/>
            </w:tcBorders>
            <w:hideMark/>
          </w:tcPr>
          <w:p w14:paraId="30F766A9" w14:textId="4B51487E" w:rsidR="00E558F3" w:rsidRPr="00BD61D3" w:rsidRDefault="00E558F3" w:rsidP="008D05F4">
            <w:pPr>
              <w:rPr>
                <w:rFonts w:ascii="Arial Narrow" w:hAnsi="Arial Narrow"/>
                <w:szCs w:val="18"/>
              </w:rPr>
            </w:pPr>
            <w:r w:rsidRPr="00BD61D3">
              <w:rPr>
                <w:rFonts w:ascii="Arial Narrow" w:hAnsi="Arial Narrow"/>
                <w:szCs w:val="18"/>
              </w:rPr>
              <w:t>RR 0.8</w:t>
            </w:r>
            <w:r>
              <w:rPr>
                <w:rFonts w:ascii="Arial Narrow" w:hAnsi="Arial Narrow"/>
                <w:szCs w:val="18"/>
              </w:rPr>
              <w:t>9</w:t>
            </w:r>
            <w:r w:rsidRPr="00BD61D3">
              <w:rPr>
                <w:rFonts w:ascii="Arial Narrow" w:hAnsi="Arial Narrow"/>
                <w:szCs w:val="18"/>
              </w:rPr>
              <w:br/>
              <w:t>(0.</w:t>
            </w:r>
            <w:r>
              <w:rPr>
                <w:rFonts w:ascii="Arial Narrow" w:hAnsi="Arial Narrow"/>
                <w:szCs w:val="18"/>
              </w:rPr>
              <w:t>81</w:t>
            </w:r>
            <w:r w:rsidRPr="00BD61D3">
              <w:rPr>
                <w:rFonts w:ascii="Arial Narrow" w:hAnsi="Arial Narrow"/>
                <w:szCs w:val="18"/>
              </w:rPr>
              <w:t xml:space="preserve"> to </w:t>
            </w:r>
            <w:r>
              <w:rPr>
                <w:rFonts w:ascii="Arial Narrow" w:hAnsi="Arial Narrow"/>
                <w:szCs w:val="18"/>
              </w:rPr>
              <w:t>0.98</w:t>
            </w:r>
            <w:r w:rsidRPr="00BD61D3">
              <w:rPr>
                <w:rFonts w:ascii="Arial Narrow" w:hAnsi="Arial Narrow"/>
                <w:szCs w:val="18"/>
              </w:rPr>
              <w:t xml:space="preserve">) </w:t>
            </w:r>
          </w:p>
        </w:tc>
        <w:tc>
          <w:tcPr>
            <w:tcW w:w="569" w:type="pct"/>
            <w:tcBorders>
              <w:top w:val="single" w:sz="6" w:space="0" w:color="000000"/>
              <w:left w:val="nil"/>
              <w:bottom w:val="single" w:sz="6" w:space="0" w:color="000000"/>
              <w:right w:val="nil"/>
            </w:tcBorders>
            <w:hideMark/>
          </w:tcPr>
          <w:p w14:paraId="1E2A33BE" w14:textId="09B72094" w:rsidR="00E558F3" w:rsidRPr="00BD61D3" w:rsidRDefault="00E558F3" w:rsidP="008D05F4">
            <w:pPr>
              <w:rPr>
                <w:rFonts w:ascii="Arial Narrow" w:hAnsi="Arial Narrow"/>
                <w:szCs w:val="18"/>
              </w:rPr>
            </w:pPr>
            <w:r>
              <w:rPr>
                <w:rFonts w:ascii="Arial Narrow" w:hAnsi="Arial Narrow"/>
                <w:szCs w:val="18"/>
              </w:rPr>
              <w:t>14,627</w:t>
            </w:r>
            <w:r w:rsidRPr="00BD61D3">
              <w:rPr>
                <w:rFonts w:ascii="Arial Narrow" w:hAnsi="Arial Narrow"/>
                <w:szCs w:val="18"/>
              </w:rPr>
              <w:br/>
              <w:t>(1</w:t>
            </w:r>
            <w:r>
              <w:rPr>
                <w:rFonts w:ascii="Arial Narrow" w:hAnsi="Arial Narrow"/>
                <w:szCs w:val="18"/>
              </w:rPr>
              <w:t>4</w:t>
            </w:r>
            <w:r w:rsidRPr="00BD61D3">
              <w:rPr>
                <w:rFonts w:ascii="Arial Narrow" w:hAnsi="Arial Narrow"/>
                <w:szCs w:val="18"/>
              </w:rPr>
              <w:t xml:space="preserve"> RCTs) </w:t>
            </w:r>
          </w:p>
        </w:tc>
        <w:tc>
          <w:tcPr>
            <w:tcW w:w="625" w:type="pct"/>
            <w:tcBorders>
              <w:top w:val="single" w:sz="6" w:space="0" w:color="000000"/>
              <w:left w:val="nil"/>
              <w:bottom w:val="single" w:sz="6" w:space="0" w:color="000000"/>
              <w:right w:val="nil"/>
            </w:tcBorders>
            <w:hideMark/>
          </w:tcPr>
          <w:p w14:paraId="540FCB67" w14:textId="3AF16523"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MODERATE</w:t>
            </w:r>
            <w:r w:rsidRPr="00544D58">
              <w:rPr>
                <w:rFonts w:ascii="Arial Narrow" w:hAnsi="Arial Narrow"/>
                <w:szCs w:val="18"/>
                <w:vertAlign w:val="superscript"/>
              </w:rPr>
              <w:t>1</w:t>
            </w:r>
          </w:p>
        </w:tc>
        <w:tc>
          <w:tcPr>
            <w:tcW w:w="1271" w:type="pct"/>
            <w:tcBorders>
              <w:top w:val="single" w:sz="6" w:space="0" w:color="000000"/>
              <w:left w:val="nil"/>
              <w:bottom w:val="single" w:sz="6" w:space="0" w:color="000000"/>
              <w:right w:val="nil"/>
            </w:tcBorders>
            <w:hideMark/>
          </w:tcPr>
          <w:p w14:paraId="7CFAFDEA" w14:textId="77777777" w:rsidR="00E558F3" w:rsidRPr="00BD61D3" w:rsidRDefault="00E558F3" w:rsidP="008D05F4">
            <w:pPr>
              <w:rPr>
                <w:rFonts w:ascii="Arial Narrow" w:hAnsi="Arial Narrow"/>
                <w:szCs w:val="18"/>
              </w:rPr>
            </w:pPr>
          </w:p>
        </w:tc>
      </w:tr>
      <w:tr w:rsidR="00E558F3" w:rsidRPr="00BD61D3" w14:paraId="2B72534C" w14:textId="77777777" w:rsidTr="00376CF5">
        <w:trPr>
          <w:cantSplit/>
        </w:trPr>
        <w:tc>
          <w:tcPr>
            <w:tcW w:w="799" w:type="pct"/>
            <w:tcBorders>
              <w:top w:val="single" w:sz="6" w:space="0" w:color="000000"/>
              <w:left w:val="nil"/>
              <w:bottom w:val="single" w:sz="4" w:space="0" w:color="808080" w:themeColor="background1" w:themeShade="80"/>
              <w:right w:val="nil"/>
            </w:tcBorders>
            <w:hideMark/>
          </w:tcPr>
          <w:p w14:paraId="4D4FADC8" w14:textId="77777777" w:rsidR="00E558F3" w:rsidRPr="00BD61D3" w:rsidRDefault="00E558F3" w:rsidP="008D05F4">
            <w:pPr>
              <w:rPr>
                <w:rFonts w:ascii="Arial Narrow" w:hAnsi="Arial Narrow"/>
                <w:szCs w:val="18"/>
              </w:rPr>
            </w:pPr>
            <w:r w:rsidRPr="00BD61D3">
              <w:rPr>
                <w:rFonts w:ascii="Arial Narrow" w:hAnsi="Arial Narrow"/>
                <w:szCs w:val="18"/>
              </w:rPr>
              <w:t>Neonatal encephalopathy</w:t>
            </w:r>
          </w:p>
        </w:tc>
        <w:tc>
          <w:tcPr>
            <w:tcW w:w="613" w:type="pct"/>
            <w:tcBorders>
              <w:top w:val="single" w:sz="6" w:space="0" w:color="000000"/>
              <w:left w:val="nil"/>
              <w:bottom w:val="single" w:sz="4" w:space="0" w:color="808080" w:themeColor="background1" w:themeShade="80"/>
              <w:right w:val="nil"/>
            </w:tcBorders>
            <w:hideMark/>
          </w:tcPr>
          <w:p w14:paraId="04CAB8E9"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54" w:type="pct"/>
            <w:tcBorders>
              <w:top w:val="single" w:sz="6" w:space="0" w:color="000000"/>
              <w:left w:val="nil"/>
              <w:bottom w:val="single" w:sz="4" w:space="0" w:color="808080" w:themeColor="background1" w:themeShade="80"/>
              <w:right w:val="nil"/>
            </w:tcBorders>
            <w:shd w:val="clear" w:color="auto" w:fill="EBEBEB"/>
            <w:hideMark/>
          </w:tcPr>
          <w:p w14:paraId="702481A8"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69" w:type="pct"/>
            <w:tcBorders>
              <w:top w:val="single" w:sz="6" w:space="0" w:color="000000"/>
              <w:left w:val="nil"/>
              <w:bottom w:val="single" w:sz="4" w:space="0" w:color="808080" w:themeColor="background1" w:themeShade="80"/>
              <w:right w:val="nil"/>
            </w:tcBorders>
            <w:hideMark/>
          </w:tcPr>
          <w:p w14:paraId="438F0104"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69" w:type="pct"/>
            <w:tcBorders>
              <w:top w:val="single" w:sz="6" w:space="0" w:color="000000"/>
              <w:left w:val="nil"/>
              <w:bottom w:val="single" w:sz="4" w:space="0" w:color="808080" w:themeColor="background1" w:themeShade="80"/>
              <w:right w:val="nil"/>
            </w:tcBorders>
            <w:hideMark/>
          </w:tcPr>
          <w:p w14:paraId="6026E160" w14:textId="77777777" w:rsidR="00E558F3" w:rsidRPr="00BD61D3" w:rsidRDefault="00E558F3" w:rsidP="008D05F4">
            <w:pPr>
              <w:rPr>
                <w:rFonts w:ascii="Arial Narrow" w:hAnsi="Arial Narrow"/>
                <w:szCs w:val="18"/>
              </w:rPr>
            </w:pPr>
            <w:r w:rsidRPr="00BD61D3">
              <w:rPr>
                <w:rFonts w:ascii="Arial Narrow" w:hAnsi="Arial Narrow"/>
                <w:szCs w:val="18"/>
              </w:rPr>
              <w:t xml:space="preserve"> (0 RCTs) </w:t>
            </w:r>
          </w:p>
        </w:tc>
        <w:tc>
          <w:tcPr>
            <w:tcW w:w="625" w:type="pct"/>
            <w:tcBorders>
              <w:top w:val="single" w:sz="6" w:space="0" w:color="000000"/>
              <w:left w:val="nil"/>
              <w:bottom w:val="single" w:sz="4" w:space="0" w:color="808080" w:themeColor="background1" w:themeShade="80"/>
              <w:right w:val="nil"/>
            </w:tcBorders>
            <w:hideMark/>
          </w:tcPr>
          <w:p w14:paraId="4EA1016E"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1271" w:type="pct"/>
            <w:tcBorders>
              <w:top w:val="single" w:sz="6" w:space="0" w:color="000000"/>
              <w:left w:val="nil"/>
              <w:bottom w:val="single" w:sz="4" w:space="0" w:color="808080" w:themeColor="background1" w:themeShade="80"/>
              <w:right w:val="nil"/>
            </w:tcBorders>
            <w:hideMark/>
          </w:tcPr>
          <w:p w14:paraId="11C0C5D6" w14:textId="77777777" w:rsidR="00E558F3" w:rsidRPr="00BD61D3" w:rsidRDefault="00E558F3" w:rsidP="008D05F4">
            <w:pPr>
              <w:rPr>
                <w:rFonts w:ascii="Arial Narrow" w:hAnsi="Arial Narrow"/>
                <w:szCs w:val="18"/>
              </w:rPr>
            </w:pPr>
            <w:r w:rsidRPr="00BD61D3">
              <w:rPr>
                <w:rFonts w:ascii="Arial Narrow" w:hAnsi="Arial Narrow"/>
                <w:szCs w:val="18"/>
              </w:rPr>
              <w:t>No RCTs reported data for this outcome</w:t>
            </w:r>
          </w:p>
        </w:tc>
      </w:tr>
      <w:tr w:rsidR="00E558F3" w:rsidRPr="00BD61D3" w14:paraId="4BA412E5" w14:textId="77777777" w:rsidTr="00376CF5">
        <w:trPr>
          <w:cantSplit/>
        </w:trPr>
        <w:tc>
          <w:tcPr>
            <w:tcW w:w="799" w:type="pct"/>
            <w:tcBorders>
              <w:top w:val="single" w:sz="4" w:space="0" w:color="808080" w:themeColor="background1" w:themeShade="80"/>
              <w:left w:val="nil"/>
              <w:bottom w:val="single" w:sz="6" w:space="0" w:color="000000"/>
              <w:right w:val="nil"/>
            </w:tcBorders>
            <w:hideMark/>
          </w:tcPr>
          <w:p w14:paraId="5BF2590F" w14:textId="77777777" w:rsidR="00E558F3" w:rsidRPr="00A33DA1" w:rsidRDefault="00E558F3" w:rsidP="008D05F4">
            <w:pPr>
              <w:rPr>
                <w:rFonts w:ascii="Arial Narrow" w:hAnsi="Arial Narrow"/>
                <w:b/>
                <w:szCs w:val="18"/>
              </w:rPr>
            </w:pPr>
            <w:r w:rsidRPr="00A33DA1">
              <w:rPr>
                <w:rFonts w:ascii="Arial Narrow" w:hAnsi="Arial Narrow"/>
                <w:b/>
                <w:szCs w:val="18"/>
              </w:rPr>
              <w:t xml:space="preserve">Apgar scores less than 7 at 5 minutes </w:t>
            </w:r>
          </w:p>
        </w:tc>
        <w:tc>
          <w:tcPr>
            <w:tcW w:w="613" w:type="pct"/>
            <w:tcBorders>
              <w:top w:val="single" w:sz="4" w:space="0" w:color="808080" w:themeColor="background1" w:themeShade="80"/>
              <w:left w:val="nil"/>
              <w:bottom w:val="single" w:sz="6" w:space="0" w:color="000000"/>
              <w:right w:val="nil"/>
            </w:tcBorders>
            <w:hideMark/>
          </w:tcPr>
          <w:p w14:paraId="7B4F751A" w14:textId="2083CB31" w:rsidR="00E558F3" w:rsidRPr="00BD61D3" w:rsidRDefault="00E558F3" w:rsidP="008D05F4">
            <w:pPr>
              <w:rPr>
                <w:rFonts w:ascii="Arial Narrow" w:hAnsi="Arial Narrow"/>
                <w:szCs w:val="18"/>
              </w:rPr>
            </w:pPr>
            <w:r>
              <w:rPr>
                <w:rFonts w:ascii="Arial Narrow" w:hAnsi="Arial Narrow"/>
                <w:szCs w:val="18"/>
              </w:rPr>
              <w:t>17</w:t>
            </w:r>
            <w:r w:rsidRPr="00BD61D3">
              <w:rPr>
                <w:rFonts w:ascii="Arial Narrow" w:hAnsi="Arial Narrow"/>
                <w:szCs w:val="18"/>
              </w:rPr>
              <w:t xml:space="preserve"> per 1,000 </w:t>
            </w:r>
          </w:p>
        </w:tc>
        <w:tc>
          <w:tcPr>
            <w:tcW w:w="554" w:type="pct"/>
            <w:tcBorders>
              <w:top w:val="single" w:sz="4" w:space="0" w:color="808080" w:themeColor="background1" w:themeShade="80"/>
              <w:left w:val="nil"/>
              <w:bottom w:val="single" w:sz="6" w:space="0" w:color="000000"/>
              <w:right w:val="nil"/>
            </w:tcBorders>
            <w:shd w:val="clear" w:color="auto" w:fill="EBEBEB"/>
            <w:hideMark/>
          </w:tcPr>
          <w:p w14:paraId="324C72CA" w14:textId="3B89E3DA" w:rsidR="00E558F3" w:rsidRPr="00BD61D3" w:rsidRDefault="00E558F3" w:rsidP="008D05F4">
            <w:pPr>
              <w:rPr>
                <w:rFonts w:ascii="Arial Narrow" w:hAnsi="Arial Narrow"/>
                <w:szCs w:val="18"/>
              </w:rPr>
            </w:pPr>
            <w:r>
              <w:rPr>
                <w:rFonts w:ascii="Arial Narrow" w:hAnsi="Arial Narrow"/>
                <w:szCs w:val="18"/>
              </w:rPr>
              <w:t>12 per 1,000</w:t>
            </w:r>
            <w:r w:rsidR="0078059C">
              <w:rPr>
                <w:rFonts w:ascii="Arial Narrow" w:hAnsi="Arial Narrow"/>
                <w:szCs w:val="18"/>
              </w:rPr>
              <w:t xml:space="preserve"> </w:t>
            </w:r>
            <w:r w:rsidR="0078059C">
              <w:rPr>
                <w:rFonts w:ascii="Arial Narrow" w:hAnsi="Arial Narrow"/>
                <w:szCs w:val="18"/>
              </w:rPr>
              <w:br/>
              <w:t>(7 to 17)</w:t>
            </w:r>
          </w:p>
        </w:tc>
        <w:tc>
          <w:tcPr>
            <w:tcW w:w="569" w:type="pct"/>
            <w:tcBorders>
              <w:top w:val="single" w:sz="4" w:space="0" w:color="808080" w:themeColor="background1" w:themeShade="80"/>
              <w:left w:val="nil"/>
              <w:bottom w:val="single" w:sz="6" w:space="0" w:color="000000"/>
              <w:right w:val="nil"/>
            </w:tcBorders>
            <w:hideMark/>
          </w:tcPr>
          <w:p w14:paraId="39DC6B1A" w14:textId="382BA674" w:rsidR="00E558F3" w:rsidRPr="00BD61D3" w:rsidRDefault="00E558F3" w:rsidP="008D05F4">
            <w:pPr>
              <w:rPr>
                <w:rFonts w:ascii="Arial Narrow" w:hAnsi="Arial Narrow"/>
                <w:szCs w:val="18"/>
              </w:rPr>
            </w:pPr>
            <w:r>
              <w:rPr>
                <w:rFonts w:ascii="Arial Narrow" w:hAnsi="Arial Narrow"/>
                <w:szCs w:val="18"/>
              </w:rPr>
              <w:t>RR 0.70</w:t>
            </w:r>
            <w:r>
              <w:rPr>
                <w:rFonts w:ascii="Arial Narrow" w:hAnsi="Arial Narrow"/>
                <w:szCs w:val="18"/>
              </w:rPr>
              <w:br/>
              <w:t>(0.50 to 0.98)</w:t>
            </w:r>
          </w:p>
        </w:tc>
        <w:tc>
          <w:tcPr>
            <w:tcW w:w="569" w:type="pct"/>
            <w:tcBorders>
              <w:top w:val="single" w:sz="4" w:space="0" w:color="808080" w:themeColor="background1" w:themeShade="80"/>
              <w:left w:val="nil"/>
              <w:bottom w:val="single" w:sz="6" w:space="0" w:color="000000"/>
              <w:right w:val="nil"/>
            </w:tcBorders>
            <w:hideMark/>
          </w:tcPr>
          <w:p w14:paraId="5805955E" w14:textId="77777777" w:rsidR="00E558F3" w:rsidRPr="00BD61D3" w:rsidRDefault="00E558F3" w:rsidP="008D05F4">
            <w:pPr>
              <w:rPr>
                <w:rFonts w:ascii="Arial Narrow" w:hAnsi="Arial Narrow"/>
                <w:szCs w:val="18"/>
              </w:rPr>
            </w:pPr>
            <w:r w:rsidRPr="00BD61D3">
              <w:rPr>
                <w:rFonts w:ascii="Arial Narrow" w:hAnsi="Arial Narrow"/>
                <w:szCs w:val="18"/>
              </w:rPr>
              <w:t>9,047</w:t>
            </w:r>
            <w:r w:rsidRPr="00BD61D3">
              <w:rPr>
                <w:rFonts w:ascii="Arial Narrow" w:hAnsi="Arial Narrow"/>
                <w:szCs w:val="18"/>
              </w:rPr>
              <w:br/>
              <w:t xml:space="preserve">(16 RCTs) </w:t>
            </w:r>
          </w:p>
        </w:tc>
        <w:tc>
          <w:tcPr>
            <w:tcW w:w="625" w:type="pct"/>
            <w:tcBorders>
              <w:top w:val="single" w:sz="4" w:space="0" w:color="808080" w:themeColor="background1" w:themeShade="80"/>
              <w:left w:val="nil"/>
              <w:bottom w:val="single" w:sz="6" w:space="0" w:color="000000"/>
              <w:right w:val="nil"/>
            </w:tcBorders>
            <w:hideMark/>
          </w:tcPr>
          <w:p w14:paraId="69401794" w14:textId="2CE21673"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MODERATE</w:t>
            </w:r>
            <w:r w:rsidRPr="00544D58">
              <w:rPr>
                <w:rFonts w:ascii="Arial Narrow" w:hAnsi="Arial Narrow"/>
                <w:szCs w:val="18"/>
                <w:vertAlign w:val="superscript"/>
              </w:rPr>
              <w:t>1</w:t>
            </w:r>
          </w:p>
        </w:tc>
        <w:tc>
          <w:tcPr>
            <w:tcW w:w="1271" w:type="pct"/>
            <w:tcBorders>
              <w:top w:val="single" w:sz="4" w:space="0" w:color="808080" w:themeColor="background1" w:themeShade="80"/>
              <w:left w:val="nil"/>
              <w:bottom w:val="single" w:sz="6" w:space="0" w:color="000000"/>
              <w:right w:val="nil"/>
            </w:tcBorders>
            <w:hideMark/>
          </w:tcPr>
          <w:p w14:paraId="5AD58033" w14:textId="77777777" w:rsidR="00E558F3" w:rsidRPr="00BD61D3" w:rsidRDefault="00E558F3" w:rsidP="008D05F4">
            <w:pPr>
              <w:rPr>
                <w:rFonts w:ascii="Arial Narrow" w:hAnsi="Arial Narrow"/>
                <w:szCs w:val="18"/>
              </w:rPr>
            </w:pPr>
          </w:p>
        </w:tc>
      </w:tr>
      <w:tr w:rsidR="00E558F3" w:rsidRPr="00BD61D3" w14:paraId="11F027ED" w14:textId="77777777" w:rsidTr="00376CF5">
        <w:trPr>
          <w:cantSplit/>
        </w:trPr>
        <w:tc>
          <w:tcPr>
            <w:tcW w:w="799" w:type="pct"/>
            <w:tcBorders>
              <w:top w:val="single" w:sz="6" w:space="0" w:color="000000"/>
              <w:left w:val="nil"/>
              <w:bottom w:val="single" w:sz="6" w:space="0" w:color="000000"/>
              <w:right w:val="nil"/>
            </w:tcBorders>
            <w:hideMark/>
          </w:tcPr>
          <w:p w14:paraId="7075CA62" w14:textId="77777777" w:rsidR="00E558F3" w:rsidRPr="00BD61D3" w:rsidRDefault="00E558F3" w:rsidP="008D05F4">
            <w:pPr>
              <w:rPr>
                <w:rFonts w:ascii="Arial Narrow" w:hAnsi="Arial Narrow"/>
                <w:szCs w:val="18"/>
              </w:rPr>
            </w:pPr>
            <w:r w:rsidRPr="00BD61D3">
              <w:rPr>
                <w:rFonts w:ascii="Arial Narrow" w:hAnsi="Arial Narrow"/>
                <w:szCs w:val="18"/>
              </w:rPr>
              <w:t>Neonatal trauma</w:t>
            </w:r>
          </w:p>
        </w:tc>
        <w:tc>
          <w:tcPr>
            <w:tcW w:w="613" w:type="pct"/>
            <w:tcBorders>
              <w:top w:val="single" w:sz="6" w:space="0" w:color="000000"/>
              <w:left w:val="nil"/>
              <w:bottom w:val="single" w:sz="6" w:space="0" w:color="000000"/>
              <w:right w:val="nil"/>
            </w:tcBorders>
            <w:hideMark/>
          </w:tcPr>
          <w:p w14:paraId="71E200B8" w14:textId="371C3228" w:rsidR="00E558F3" w:rsidRPr="00BD61D3" w:rsidRDefault="0000767B" w:rsidP="008D05F4">
            <w:pPr>
              <w:rPr>
                <w:rFonts w:ascii="Arial Narrow" w:hAnsi="Arial Narrow"/>
                <w:szCs w:val="18"/>
              </w:rPr>
            </w:pPr>
            <w:r>
              <w:rPr>
                <w:rFonts w:ascii="Arial Narrow" w:hAnsi="Arial Narrow"/>
                <w:szCs w:val="18"/>
              </w:rPr>
              <w:t>8</w:t>
            </w:r>
            <w:r w:rsidR="00E558F3" w:rsidRPr="00BD61D3">
              <w:rPr>
                <w:rFonts w:ascii="Arial Narrow" w:hAnsi="Arial Narrow"/>
                <w:szCs w:val="18"/>
              </w:rPr>
              <w:t xml:space="preserve"> per 1,000 </w:t>
            </w:r>
          </w:p>
        </w:tc>
        <w:tc>
          <w:tcPr>
            <w:tcW w:w="554" w:type="pct"/>
            <w:tcBorders>
              <w:top w:val="single" w:sz="6" w:space="0" w:color="000000"/>
              <w:left w:val="nil"/>
              <w:bottom w:val="single" w:sz="6" w:space="0" w:color="000000"/>
              <w:right w:val="nil"/>
            </w:tcBorders>
            <w:shd w:val="clear" w:color="auto" w:fill="EBEBEB"/>
            <w:hideMark/>
          </w:tcPr>
          <w:p w14:paraId="06427B13" w14:textId="39F76A39" w:rsidR="00E558F3" w:rsidRPr="00BD61D3" w:rsidRDefault="004D6B8B" w:rsidP="004D6B8B">
            <w:pPr>
              <w:rPr>
                <w:rFonts w:ascii="Arial Narrow" w:hAnsi="Arial Narrow"/>
                <w:szCs w:val="18"/>
              </w:rPr>
            </w:pPr>
            <w:r>
              <w:rPr>
                <w:rFonts w:ascii="Arial Narrow" w:hAnsi="Arial Narrow"/>
                <w:szCs w:val="18"/>
              </w:rPr>
              <w:t>8</w:t>
            </w:r>
            <w:r w:rsidR="00E558F3" w:rsidRPr="00BD61D3">
              <w:rPr>
                <w:rFonts w:ascii="Arial Narrow" w:hAnsi="Arial Narrow"/>
                <w:szCs w:val="18"/>
              </w:rPr>
              <w:t xml:space="preserve"> per 1,000</w:t>
            </w:r>
            <w:r w:rsidR="00E558F3" w:rsidRPr="00BD61D3">
              <w:rPr>
                <w:rFonts w:ascii="Arial Narrow" w:hAnsi="Arial Narrow"/>
                <w:szCs w:val="18"/>
              </w:rPr>
              <w:br/>
              <w:t>(</w:t>
            </w:r>
            <w:r>
              <w:rPr>
                <w:rFonts w:ascii="Arial Narrow" w:hAnsi="Arial Narrow"/>
                <w:szCs w:val="18"/>
              </w:rPr>
              <w:t>5 to 12</w:t>
            </w:r>
            <w:r w:rsidR="00E558F3" w:rsidRPr="00BD61D3">
              <w:rPr>
                <w:rFonts w:ascii="Arial Narrow" w:hAnsi="Arial Narrow"/>
                <w:szCs w:val="18"/>
              </w:rPr>
              <w:t xml:space="preserve">) </w:t>
            </w:r>
          </w:p>
        </w:tc>
        <w:tc>
          <w:tcPr>
            <w:tcW w:w="569" w:type="pct"/>
            <w:tcBorders>
              <w:top w:val="single" w:sz="6" w:space="0" w:color="000000"/>
              <w:left w:val="nil"/>
              <w:bottom w:val="single" w:sz="6" w:space="0" w:color="000000"/>
              <w:right w:val="nil"/>
            </w:tcBorders>
            <w:hideMark/>
          </w:tcPr>
          <w:p w14:paraId="3F782E7E" w14:textId="3AF477A2" w:rsidR="00E558F3" w:rsidRPr="00BD61D3" w:rsidRDefault="00E558F3" w:rsidP="006D50B8">
            <w:pPr>
              <w:rPr>
                <w:rFonts w:ascii="Arial Narrow" w:hAnsi="Arial Narrow"/>
                <w:szCs w:val="18"/>
              </w:rPr>
            </w:pPr>
            <w:r w:rsidRPr="00BD61D3">
              <w:rPr>
                <w:rFonts w:ascii="Arial Narrow" w:hAnsi="Arial Narrow"/>
                <w:szCs w:val="18"/>
              </w:rPr>
              <w:t>RR 1.</w:t>
            </w:r>
            <w:r w:rsidR="006D50B8">
              <w:rPr>
                <w:rFonts w:ascii="Arial Narrow" w:hAnsi="Arial Narrow"/>
                <w:szCs w:val="18"/>
              </w:rPr>
              <w:t>00</w:t>
            </w:r>
            <w:r w:rsidRPr="00BD61D3">
              <w:rPr>
                <w:rFonts w:ascii="Arial Narrow" w:hAnsi="Arial Narrow"/>
                <w:szCs w:val="18"/>
              </w:rPr>
              <w:br/>
              <w:t>(0.6</w:t>
            </w:r>
            <w:r w:rsidR="006D50B8">
              <w:rPr>
                <w:rFonts w:ascii="Arial Narrow" w:hAnsi="Arial Narrow"/>
                <w:szCs w:val="18"/>
              </w:rPr>
              <w:t>5</w:t>
            </w:r>
            <w:r w:rsidRPr="00BD61D3">
              <w:rPr>
                <w:rFonts w:ascii="Arial Narrow" w:hAnsi="Arial Narrow"/>
                <w:szCs w:val="18"/>
              </w:rPr>
              <w:t xml:space="preserve"> to </w:t>
            </w:r>
            <w:r w:rsidR="006D50B8">
              <w:rPr>
                <w:rFonts w:ascii="Arial Narrow" w:hAnsi="Arial Narrow"/>
                <w:szCs w:val="18"/>
              </w:rPr>
              <w:t>1.54</w:t>
            </w:r>
            <w:r w:rsidRPr="00BD61D3">
              <w:rPr>
                <w:rFonts w:ascii="Arial Narrow" w:hAnsi="Arial Narrow"/>
                <w:szCs w:val="18"/>
              </w:rPr>
              <w:t xml:space="preserve">) </w:t>
            </w:r>
          </w:p>
        </w:tc>
        <w:tc>
          <w:tcPr>
            <w:tcW w:w="569" w:type="pct"/>
            <w:tcBorders>
              <w:top w:val="single" w:sz="6" w:space="0" w:color="000000"/>
              <w:left w:val="nil"/>
              <w:bottom w:val="single" w:sz="6" w:space="0" w:color="000000"/>
              <w:right w:val="nil"/>
            </w:tcBorders>
            <w:hideMark/>
          </w:tcPr>
          <w:p w14:paraId="009C6029" w14:textId="4209CB6C" w:rsidR="00E558F3" w:rsidRPr="00BD61D3" w:rsidRDefault="006D50B8" w:rsidP="008D05F4">
            <w:pPr>
              <w:rPr>
                <w:rFonts w:ascii="Arial Narrow" w:hAnsi="Arial Narrow"/>
                <w:szCs w:val="18"/>
              </w:rPr>
            </w:pPr>
            <w:r>
              <w:rPr>
                <w:rFonts w:ascii="Arial Narrow" w:hAnsi="Arial Narrow"/>
                <w:szCs w:val="18"/>
              </w:rPr>
              <w:t>10,351</w:t>
            </w:r>
            <w:r>
              <w:rPr>
                <w:rFonts w:ascii="Arial Narrow" w:hAnsi="Arial Narrow"/>
                <w:szCs w:val="18"/>
              </w:rPr>
              <w:br/>
              <w:t>(4</w:t>
            </w:r>
            <w:r w:rsidR="00E558F3" w:rsidRPr="00BD61D3">
              <w:rPr>
                <w:rFonts w:ascii="Arial Narrow" w:hAnsi="Arial Narrow"/>
                <w:szCs w:val="18"/>
              </w:rPr>
              <w:t xml:space="preserve"> RCTs) </w:t>
            </w:r>
          </w:p>
        </w:tc>
        <w:tc>
          <w:tcPr>
            <w:tcW w:w="625" w:type="pct"/>
            <w:tcBorders>
              <w:top w:val="single" w:sz="6" w:space="0" w:color="000000"/>
              <w:left w:val="nil"/>
              <w:bottom w:val="single" w:sz="6" w:space="0" w:color="000000"/>
              <w:right w:val="nil"/>
            </w:tcBorders>
            <w:hideMark/>
          </w:tcPr>
          <w:p w14:paraId="0A21A3D8"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LOW</w:t>
            </w:r>
            <w:r w:rsidRPr="00544D58">
              <w:rPr>
                <w:rFonts w:ascii="Arial Narrow" w:hAnsi="Arial Narrow"/>
                <w:szCs w:val="18"/>
                <w:vertAlign w:val="superscript"/>
              </w:rPr>
              <w:t>1,2</w:t>
            </w:r>
          </w:p>
        </w:tc>
        <w:tc>
          <w:tcPr>
            <w:tcW w:w="1271" w:type="pct"/>
            <w:tcBorders>
              <w:top w:val="single" w:sz="6" w:space="0" w:color="000000"/>
              <w:left w:val="nil"/>
              <w:bottom w:val="single" w:sz="6" w:space="0" w:color="000000"/>
              <w:right w:val="nil"/>
            </w:tcBorders>
            <w:hideMark/>
          </w:tcPr>
          <w:p w14:paraId="4797499F" w14:textId="77777777" w:rsidR="00E558F3" w:rsidRPr="00BD61D3" w:rsidRDefault="00E558F3" w:rsidP="008D05F4">
            <w:pPr>
              <w:rPr>
                <w:rFonts w:ascii="Arial Narrow" w:hAnsi="Arial Narrow"/>
                <w:szCs w:val="18"/>
              </w:rPr>
            </w:pPr>
          </w:p>
        </w:tc>
      </w:tr>
      <w:tr w:rsidR="00E558F3" w:rsidRPr="00BD61D3" w14:paraId="7428738B" w14:textId="77777777" w:rsidTr="00376CF5">
        <w:trPr>
          <w:cantSplit/>
        </w:trPr>
        <w:tc>
          <w:tcPr>
            <w:tcW w:w="799" w:type="pct"/>
            <w:tcBorders>
              <w:top w:val="single" w:sz="6" w:space="0" w:color="000000"/>
              <w:left w:val="nil"/>
              <w:bottom w:val="single" w:sz="6" w:space="0" w:color="000000"/>
              <w:right w:val="nil"/>
            </w:tcBorders>
            <w:hideMark/>
          </w:tcPr>
          <w:p w14:paraId="45387215" w14:textId="77777777" w:rsidR="00E558F3" w:rsidRPr="00BD61D3" w:rsidRDefault="00E558F3" w:rsidP="008D05F4">
            <w:pPr>
              <w:rPr>
                <w:rFonts w:ascii="Arial Narrow" w:hAnsi="Arial Narrow"/>
                <w:szCs w:val="18"/>
              </w:rPr>
            </w:pPr>
            <w:r w:rsidRPr="00BD61D3">
              <w:rPr>
                <w:rFonts w:ascii="Arial Narrow" w:hAnsi="Arial Narrow"/>
                <w:szCs w:val="18"/>
              </w:rPr>
              <w:t>Neurodevelopment at childhood follow-up</w:t>
            </w:r>
          </w:p>
        </w:tc>
        <w:tc>
          <w:tcPr>
            <w:tcW w:w="613" w:type="pct"/>
            <w:tcBorders>
              <w:top w:val="single" w:sz="6" w:space="0" w:color="000000"/>
              <w:left w:val="nil"/>
              <w:bottom w:val="single" w:sz="6" w:space="0" w:color="000000"/>
              <w:right w:val="nil"/>
            </w:tcBorders>
            <w:hideMark/>
          </w:tcPr>
          <w:p w14:paraId="217D784E"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54" w:type="pct"/>
            <w:tcBorders>
              <w:top w:val="single" w:sz="6" w:space="0" w:color="000000"/>
              <w:left w:val="nil"/>
              <w:bottom w:val="single" w:sz="6" w:space="0" w:color="000000"/>
              <w:right w:val="nil"/>
            </w:tcBorders>
            <w:shd w:val="clear" w:color="auto" w:fill="EBEBEB"/>
            <w:hideMark/>
          </w:tcPr>
          <w:p w14:paraId="657D18A8"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69" w:type="pct"/>
            <w:tcBorders>
              <w:top w:val="single" w:sz="6" w:space="0" w:color="000000"/>
              <w:left w:val="nil"/>
              <w:bottom w:val="single" w:sz="6" w:space="0" w:color="000000"/>
              <w:right w:val="nil"/>
            </w:tcBorders>
            <w:hideMark/>
          </w:tcPr>
          <w:p w14:paraId="0B27DA73"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69" w:type="pct"/>
            <w:tcBorders>
              <w:top w:val="single" w:sz="6" w:space="0" w:color="000000"/>
              <w:left w:val="nil"/>
              <w:bottom w:val="single" w:sz="6" w:space="0" w:color="000000"/>
              <w:right w:val="nil"/>
            </w:tcBorders>
            <w:hideMark/>
          </w:tcPr>
          <w:p w14:paraId="12F41318" w14:textId="77777777" w:rsidR="00E558F3" w:rsidRPr="00BD61D3" w:rsidRDefault="00E558F3" w:rsidP="008D05F4">
            <w:pPr>
              <w:jc w:val="center"/>
              <w:rPr>
                <w:rFonts w:ascii="Arial Narrow" w:hAnsi="Arial Narrow"/>
                <w:szCs w:val="18"/>
              </w:rPr>
            </w:pPr>
            <w:r w:rsidRPr="00BD61D3">
              <w:rPr>
                <w:rFonts w:ascii="Arial Narrow" w:hAnsi="Arial Narrow"/>
                <w:szCs w:val="18"/>
              </w:rPr>
              <w:t>(0 RCTs)</w:t>
            </w:r>
          </w:p>
        </w:tc>
        <w:tc>
          <w:tcPr>
            <w:tcW w:w="625" w:type="pct"/>
            <w:tcBorders>
              <w:top w:val="single" w:sz="6" w:space="0" w:color="000000"/>
              <w:left w:val="nil"/>
              <w:bottom w:val="single" w:sz="6" w:space="0" w:color="000000"/>
              <w:right w:val="nil"/>
            </w:tcBorders>
            <w:hideMark/>
          </w:tcPr>
          <w:p w14:paraId="388D44BA"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1271" w:type="pct"/>
            <w:tcBorders>
              <w:top w:val="single" w:sz="6" w:space="0" w:color="000000"/>
              <w:left w:val="nil"/>
              <w:bottom w:val="single" w:sz="6" w:space="0" w:color="000000"/>
              <w:right w:val="nil"/>
            </w:tcBorders>
            <w:hideMark/>
          </w:tcPr>
          <w:p w14:paraId="1E927893" w14:textId="77777777" w:rsidR="00E558F3" w:rsidRPr="00BD61D3" w:rsidRDefault="00E558F3" w:rsidP="008D05F4">
            <w:pPr>
              <w:rPr>
                <w:rFonts w:ascii="Arial Narrow" w:hAnsi="Arial Narrow"/>
                <w:szCs w:val="18"/>
              </w:rPr>
            </w:pPr>
            <w:r w:rsidRPr="00BD61D3">
              <w:rPr>
                <w:rFonts w:ascii="Arial Narrow" w:hAnsi="Arial Narrow"/>
                <w:szCs w:val="18"/>
              </w:rPr>
              <w:t>No RCTs reported data for this outcome</w:t>
            </w:r>
          </w:p>
        </w:tc>
      </w:tr>
      <w:tr w:rsidR="00E558F3" w:rsidRPr="00BD61D3" w14:paraId="59791503" w14:textId="77777777" w:rsidTr="008D05F4">
        <w:trPr>
          <w:cantSplit/>
        </w:trPr>
        <w:tc>
          <w:tcPr>
            <w:tcW w:w="5000" w:type="pct"/>
            <w:gridSpan w:val="7"/>
            <w:tcBorders>
              <w:top w:val="single" w:sz="6" w:space="0" w:color="000000"/>
              <w:left w:val="nil"/>
              <w:bottom w:val="single" w:sz="6" w:space="0" w:color="000000"/>
              <w:right w:val="nil"/>
            </w:tcBorders>
            <w:vAlign w:val="center"/>
            <w:hideMark/>
          </w:tcPr>
          <w:p w14:paraId="4EE59B06" w14:textId="581C57B4" w:rsidR="00E558F3" w:rsidRPr="00BD61D3" w:rsidRDefault="00E558F3" w:rsidP="008D05F4">
            <w:pPr>
              <w:rPr>
                <w:rFonts w:ascii="Arial Narrow" w:hAnsi="Arial Narrow"/>
                <w:szCs w:val="18"/>
              </w:rPr>
            </w:pPr>
            <w:r w:rsidRPr="00BD61D3">
              <w:rPr>
                <w:rFonts w:ascii="Arial Narrow" w:hAnsi="Arial Narrow"/>
                <w:szCs w:val="18"/>
              </w:rPr>
              <w:t xml:space="preserve">*The risk in the intervention group (and its 95% confidence interval) is based on the assumed risk in the comparison group and the relative effect of the intervention (and its 95% CI). </w:t>
            </w:r>
            <w:r w:rsidRPr="00BD61D3">
              <w:rPr>
                <w:rFonts w:ascii="Arial Narrow" w:hAnsi="Arial Narrow"/>
                <w:szCs w:val="18"/>
              </w:rPr>
              <w:br/>
              <w:t>CI: Confidence interval; RR: Risk ratio</w:t>
            </w:r>
          </w:p>
        </w:tc>
      </w:tr>
      <w:tr w:rsidR="00E558F3" w:rsidRPr="00BD61D3" w14:paraId="39B4200E" w14:textId="77777777" w:rsidTr="008D05F4">
        <w:trPr>
          <w:cantSplit/>
        </w:trPr>
        <w:tc>
          <w:tcPr>
            <w:tcW w:w="5000" w:type="pct"/>
            <w:gridSpan w:val="7"/>
            <w:tcBorders>
              <w:top w:val="single" w:sz="6" w:space="0" w:color="000000"/>
              <w:left w:val="nil"/>
              <w:bottom w:val="single" w:sz="6" w:space="0" w:color="000000"/>
              <w:right w:val="nil"/>
            </w:tcBorders>
            <w:vAlign w:val="center"/>
            <w:hideMark/>
          </w:tcPr>
          <w:p w14:paraId="1527FA25" w14:textId="77777777" w:rsidR="00E558F3" w:rsidRPr="00BD61D3" w:rsidRDefault="00E558F3" w:rsidP="008D05F4">
            <w:pPr>
              <w:rPr>
                <w:rFonts w:ascii="Arial Narrow" w:hAnsi="Arial Narrow"/>
                <w:szCs w:val="18"/>
              </w:rPr>
            </w:pPr>
            <w:r w:rsidRPr="00BD61D3">
              <w:rPr>
                <w:rFonts w:ascii="Arial Narrow" w:hAnsi="Arial Narrow"/>
                <w:szCs w:val="18"/>
              </w:rPr>
              <w:t>GRADE Working Group grades of evidence</w:t>
            </w:r>
            <w:r w:rsidRPr="00BD61D3">
              <w:rPr>
                <w:rFonts w:ascii="Arial Narrow" w:hAnsi="Arial Narrow"/>
                <w:szCs w:val="18"/>
              </w:rPr>
              <w:br/>
              <w:t>High certainty: We are very confident that the true effect lies close to that of the estimate of the effect</w:t>
            </w:r>
            <w:r w:rsidRPr="00BD61D3">
              <w:rPr>
                <w:rFonts w:ascii="Arial Narrow" w:hAnsi="Arial Narrow"/>
                <w:szCs w:val="18"/>
              </w:rPr>
              <w:br/>
              <w:t>Moderate certainty: We are moderately confident in the effect estimate: The true effect is likely to be close to the estimate of the effect, but there is a possibility that it is substantially different</w:t>
            </w:r>
            <w:r w:rsidRPr="00BD61D3">
              <w:rPr>
                <w:rFonts w:ascii="Arial Narrow" w:hAnsi="Arial Narrow"/>
                <w:szCs w:val="18"/>
              </w:rPr>
              <w:br/>
              <w:t>Low certainty: Our confidence in the effect estimate is limited: The true effect may be substantially different from the estimate of the effect</w:t>
            </w:r>
            <w:r w:rsidRPr="00BD61D3">
              <w:rPr>
                <w:rFonts w:ascii="Arial Narrow" w:hAnsi="Arial Narrow"/>
                <w:szCs w:val="18"/>
              </w:rPr>
              <w:br/>
              <w:t xml:space="preserve">Very low certainty: We have very little confidence in the effect estimate: The true effect is likely to be substantially different from the estimate of effect </w:t>
            </w:r>
          </w:p>
        </w:tc>
      </w:tr>
    </w:tbl>
    <w:p w14:paraId="4E3E7EEB" w14:textId="77777777" w:rsidR="00E558F3" w:rsidRPr="00BD61D3" w:rsidRDefault="00E558F3" w:rsidP="00E558F3">
      <w:pPr>
        <w:rPr>
          <w:rFonts w:ascii="Arial Narrow" w:hAnsi="Arial Narrow"/>
        </w:rPr>
      </w:pPr>
      <w:r w:rsidRPr="00BD61D3">
        <w:rPr>
          <w:rFonts w:ascii="Arial Narrow" w:hAnsi="Arial Narrow"/>
        </w:rPr>
        <w:t xml:space="preserve">1. Studies contributing data had some design limitations. (-1) </w:t>
      </w:r>
    </w:p>
    <w:p w14:paraId="4E97E24D" w14:textId="77777777" w:rsidR="00E558F3" w:rsidRPr="00BD61D3" w:rsidRDefault="00E558F3" w:rsidP="00E558F3">
      <w:pPr>
        <w:rPr>
          <w:rFonts w:ascii="Arial Narrow" w:hAnsi="Arial Narrow"/>
        </w:rPr>
      </w:pPr>
      <w:r w:rsidRPr="00BD61D3">
        <w:rPr>
          <w:rFonts w:ascii="Arial Narrow" w:hAnsi="Arial Narrow"/>
        </w:rPr>
        <w:t>2. Wide confidence intervals crossing the line of no effect. (-1)</w:t>
      </w:r>
    </w:p>
    <w:tbl>
      <w:tblPr>
        <w:tblW w:w="5000" w:type="pct"/>
        <w:tblCellMar>
          <w:top w:w="100" w:type="dxa"/>
          <w:left w:w="100" w:type="dxa"/>
          <w:bottom w:w="100" w:type="dxa"/>
          <w:right w:w="100" w:type="dxa"/>
        </w:tblCellMar>
        <w:tblLook w:val="04A0" w:firstRow="1" w:lastRow="0" w:firstColumn="1" w:lastColumn="0" w:noHBand="0" w:noVBand="1"/>
      </w:tblPr>
      <w:tblGrid>
        <w:gridCol w:w="1413"/>
        <w:gridCol w:w="1123"/>
        <w:gridCol w:w="1120"/>
        <w:gridCol w:w="1488"/>
        <w:gridCol w:w="1059"/>
        <w:gridCol w:w="1285"/>
        <w:gridCol w:w="1577"/>
      </w:tblGrid>
      <w:tr w:rsidR="00E558F3" w:rsidRPr="00BD61D3" w14:paraId="04EE9C18" w14:textId="77777777" w:rsidTr="008D05F4">
        <w:trPr>
          <w:cantSplit/>
          <w:tblHeader/>
        </w:trPr>
        <w:tc>
          <w:tcPr>
            <w:tcW w:w="5000" w:type="pct"/>
            <w:gridSpan w:val="7"/>
            <w:tcBorders>
              <w:top w:val="nil"/>
              <w:left w:val="nil"/>
              <w:bottom w:val="nil"/>
              <w:right w:val="nil"/>
            </w:tcBorders>
            <w:vAlign w:val="center"/>
            <w:hideMark/>
          </w:tcPr>
          <w:p w14:paraId="33D17126" w14:textId="77777777" w:rsidR="00E558F3" w:rsidRPr="00BD61D3" w:rsidRDefault="00E558F3" w:rsidP="008D05F4">
            <w:pPr>
              <w:pStyle w:val="Heading4"/>
            </w:pPr>
            <w:r w:rsidRPr="00BD61D3">
              <w:lastRenderedPageBreak/>
              <w:t>Summary of findings 2: Labour induction versus expectant management (maternal outcomes)</w:t>
            </w:r>
          </w:p>
        </w:tc>
      </w:tr>
      <w:tr w:rsidR="00E558F3" w:rsidRPr="00BD61D3" w14:paraId="4DDE7787" w14:textId="77777777" w:rsidTr="008D05F4">
        <w:trPr>
          <w:cantSplit/>
          <w:tblHeader/>
        </w:trPr>
        <w:tc>
          <w:tcPr>
            <w:tcW w:w="5000" w:type="pct"/>
            <w:gridSpan w:val="7"/>
            <w:tcBorders>
              <w:top w:val="single" w:sz="12" w:space="0" w:color="000000"/>
              <w:left w:val="nil"/>
              <w:bottom w:val="single" w:sz="12" w:space="0" w:color="000000"/>
              <w:right w:val="nil"/>
            </w:tcBorders>
            <w:vAlign w:val="center"/>
            <w:hideMark/>
          </w:tcPr>
          <w:p w14:paraId="50E6FDAA" w14:textId="07807C44" w:rsidR="00E558F3" w:rsidRPr="00BD61D3" w:rsidRDefault="00E558F3" w:rsidP="008D05F4">
            <w:pPr>
              <w:keepNext/>
              <w:spacing w:after="0" w:line="240" w:lineRule="auto"/>
              <w:rPr>
                <w:rFonts w:ascii="Arial Narrow" w:hAnsi="Arial Narrow"/>
              </w:rPr>
            </w:pPr>
            <w:r w:rsidRPr="00BD61D3">
              <w:rPr>
                <w:rFonts w:ascii="Arial Narrow" w:hAnsi="Arial Narrow"/>
                <w:b/>
              </w:rPr>
              <w:t>Patient or population</w:t>
            </w:r>
            <w:r w:rsidRPr="00BD61D3">
              <w:rPr>
                <w:rFonts w:ascii="Arial Narrow" w:hAnsi="Arial Narrow"/>
              </w:rPr>
              <w:t xml:space="preserve">: Pregnant women at </w:t>
            </w:r>
            <w:r>
              <w:rPr>
                <w:rFonts w:ascii="Arial Narrow" w:hAnsi="Arial Narrow"/>
                <w:szCs w:val="18"/>
              </w:rPr>
              <w:t xml:space="preserve">≥39 </w:t>
            </w:r>
            <w:proofErr w:type="spellStart"/>
            <w:r>
              <w:rPr>
                <w:rFonts w:ascii="Arial Narrow" w:hAnsi="Arial Narrow"/>
                <w:szCs w:val="18"/>
              </w:rPr>
              <w:t>weeks</w:t>
            </w:r>
            <w:proofErr w:type="spellEnd"/>
            <w:r>
              <w:rPr>
                <w:rFonts w:ascii="Arial Narrow" w:hAnsi="Arial Narrow"/>
                <w:szCs w:val="18"/>
              </w:rPr>
              <w:t xml:space="preserve"> gestation</w:t>
            </w:r>
          </w:p>
          <w:p w14:paraId="489E3E65" w14:textId="77777777" w:rsidR="00E558F3" w:rsidRPr="00BD61D3" w:rsidRDefault="00E558F3" w:rsidP="008D05F4">
            <w:pPr>
              <w:keepNext/>
              <w:spacing w:after="0" w:line="240" w:lineRule="auto"/>
              <w:rPr>
                <w:rFonts w:ascii="Arial Narrow" w:hAnsi="Arial Narrow"/>
              </w:rPr>
            </w:pPr>
            <w:r w:rsidRPr="00BD61D3">
              <w:rPr>
                <w:rFonts w:ascii="Arial Narrow" w:hAnsi="Arial Narrow"/>
                <w:b/>
              </w:rPr>
              <w:t>Setting</w:t>
            </w:r>
            <w:r w:rsidRPr="00BD61D3">
              <w:rPr>
                <w:rFonts w:ascii="Arial Narrow" w:hAnsi="Arial Narrow"/>
              </w:rPr>
              <w:t>: Norway, China, Thailand, the USA, Austria, Turkey, Canada, UK, India, Tunisia, Finland, Spain, Sweden and the Netherlands</w:t>
            </w:r>
          </w:p>
          <w:p w14:paraId="79CC8826" w14:textId="77777777" w:rsidR="00E558F3" w:rsidRPr="00BD61D3" w:rsidRDefault="00E558F3" w:rsidP="008D05F4">
            <w:pPr>
              <w:keepNext/>
              <w:spacing w:after="0" w:line="240" w:lineRule="auto"/>
              <w:rPr>
                <w:rFonts w:ascii="Arial Narrow" w:hAnsi="Arial Narrow"/>
              </w:rPr>
            </w:pPr>
            <w:r w:rsidRPr="00BD61D3">
              <w:rPr>
                <w:rFonts w:ascii="Arial Narrow" w:hAnsi="Arial Narrow"/>
                <w:b/>
              </w:rPr>
              <w:t>Intervention</w:t>
            </w:r>
            <w:r w:rsidRPr="00BD61D3">
              <w:rPr>
                <w:rFonts w:ascii="Arial Narrow" w:hAnsi="Arial Narrow"/>
              </w:rPr>
              <w:t xml:space="preserve">: Labour induction </w:t>
            </w:r>
          </w:p>
          <w:p w14:paraId="36900361" w14:textId="77777777" w:rsidR="00E558F3" w:rsidRPr="00BD61D3" w:rsidRDefault="00E558F3" w:rsidP="008D05F4">
            <w:pPr>
              <w:keepNext/>
              <w:spacing w:after="0" w:line="240" w:lineRule="auto"/>
              <w:rPr>
                <w:rFonts w:ascii="Arial Narrow" w:hAnsi="Arial Narrow"/>
              </w:rPr>
            </w:pPr>
            <w:r w:rsidRPr="00BD61D3">
              <w:rPr>
                <w:rFonts w:ascii="Arial Narrow" w:hAnsi="Arial Narrow"/>
                <w:b/>
              </w:rPr>
              <w:t>Comparison</w:t>
            </w:r>
            <w:r w:rsidRPr="00BD61D3">
              <w:rPr>
                <w:rFonts w:ascii="Arial Narrow" w:hAnsi="Arial Narrow"/>
              </w:rPr>
              <w:t xml:space="preserve">: Expectant management </w:t>
            </w:r>
          </w:p>
        </w:tc>
      </w:tr>
      <w:tr w:rsidR="00E558F3" w:rsidRPr="00BD61D3" w14:paraId="2AC77120" w14:textId="77777777" w:rsidTr="008D05F4">
        <w:trPr>
          <w:cantSplit/>
          <w:tblHeader/>
        </w:trPr>
        <w:tc>
          <w:tcPr>
            <w:tcW w:w="779" w:type="pct"/>
            <w:vMerge w:val="restart"/>
            <w:tcBorders>
              <w:right w:val="single" w:sz="6" w:space="0" w:color="EFEFEF"/>
            </w:tcBorders>
            <w:shd w:val="clear" w:color="auto" w:fill="3271AA"/>
            <w:hideMark/>
          </w:tcPr>
          <w:p w14:paraId="6A9C6755" w14:textId="77777777" w:rsidR="00E558F3" w:rsidRPr="00BD61D3" w:rsidRDefault="00E558F3" w:rsidP="008D05F4">
            <w:pPr>
              <w:pStyle w:val="NormalWeb"/>
              <w:keepNext/>
              <w:spacing w:before="0" w:beforeAutospacing="0" w:after="0" w:afterAutospacing="0"/>
              <w:rPr>
                <w:rFonts w:ascii="Arial Narrow" w:hAnsi="Arial Narrow"/>
                <w:b/>
                <w:sz w:val="18"/>
                <w:szCs w:val="18"/>
              </w:rPr>
            </w:pPr>
            <w:r w:rsidRPr="00BD61D3">
              <w:rPr>
                <w:rFonts w:ascii="Arial Narrow" w:hAnsi="Arial Narrow"/>
                <w:b/>
                <w:color w:val="FFFFFF" w:themeColor="background1"/>
                <w:sz w:val="18"/>
                <w:szCs w:val="18"/>
              </w:rPr>
              <w:t>Outcomes</w:t>
            </w:r>
          </w:p>
        </w:tc>
        <w:tc>
          <w:tcPr>
            <w:tcW w:w="1237" w:type="pct"/>
            <w:gridSpan w:val="2"/>
            <w:tcBorders>
              <w:top w:val="single" w:sz="6" w:space="0" w:color="EFEFEF"/>
              <w:right w:val="single" w:sz="6" w:space="0" w:color="EFEFEF"/>
            </w:tcBorders>
            <w:shd w:val="clear" w:color="auto" w:fill="E0E0E0"/>
            <w:hideMark/>
          </w:tcPr>
          <w:p w14:paraId="0D351A4C" w14:textId="77777777" w:rsidR="00E558F3" w:rsidRPr="00BD61D3" w:rsidRDefault="00E558F3" w:rsidP="008D05F4">
            <w:pPr>
              <w:pStyle w:val="NormalWeb"/>
              <w:keepNext/>
              <w:spacing w:before="0" w:beforeAutospacing="0" w:after="0" w:afterAutospacing="0"/>
              <w:rPr>
                <w:rFonts w:ascii="Arial Narrow" w:hAnsi="Arial Narrow"/>
                <w:b/>
                <w:sz w:val="18"/>
                <w:szCs w:val="18"/>
              </w:rPr>
            </w:pPr>
            <w:r w:rsidRPr="00BD61D3">
              <w:rPr>
                <w:rFonts w:ascii="Arial Narrow" w:hAnsi="Arial Narrow"/>
                <w:b/>
                <w:sz w:val="18"/>
                <w:szCs w:val="18"/>
              </w:rPr>
              <w:t xml:space="preserve">Anticipated absolute effects* (95% CI) </w:t>
            </w:r>
          </w:p>
        </w:tc>
        <w:tc>
          <w:tcPr>
            <w:tcW w:w="821" w:type="pct"/>
            <w:vMerge w:val="restart"/>
            <w:tcBorders>
              <w:right w:val="single" w:sz="6" w:space="0" w:color="EFEFEF"/>
            </w:tcBorders>
            <w:shd w:val="clear" w:color="auto" w:fill="3271AA"/>
            <w:hideMark/>
          </w:tcPr>
          <w:p w14:paraId="493E9719" w14:textId="77777777" w:rsidR="00E558F3" w:rsidRPr="00BD61D3" w:rsidRDefault="00E558F3" w:rsidP="008D05F4">
            <w:pPr>
              <w:pStyle w:val="NormalWeb"/>
              <w:keepNext/>
              <w:spacing w:before="0" w:beforeAutospacing="0" w:after="0" w:afterAutospacing="0"/>
              <w:rPr>
                <w:rFonts w:ascii="Arial Narrow" w:hAnsi="Arial Narrow"/>
                <w:b/>
                <w:color w:val="FFFFFF" w:themeColor="background1"/>
                <w:sz w:val="18"/>
                <w:szCs w:val="18"/>
              </w:rPr>
            </w:pPr>
            <w:r w:rsidRPr="00BD61D3">
              <w:rPr>
                <w:rFonts w:ascii="Arial Narrow" w:hAnsi="Arial Narrow"/>
                <w:b/>
                <w:color w:val="FFFFFF" w:themeColor="background1"/>
                <w:sz w:val="18"/>
                <w:szCs w:val="18"/>
              </w:rPr>
              <w:t>Relative effect</w:t>
            </w:r>
            <w:r w:rsidRPr="00BD61D3">
              <w:rPr>
                <w:rFonts w:ascii="Arial Narrow" w:hAnsi="Arial Narrow"/>
                <w:b/>
                <w:color w:val="FFFFFF" w:themeColor="background1"/>
                <w:sz w:val="18"/>
                <w:szCs w:val="18"/>
              </w:rPr>
              <w:br/>
              <w:t xml:space="preserve">(95% CI) </w:t>
            </w:r>
          </w:p>
        </w:tc>
        <w:tc>
          <w:tcPr>
            <w:tcW w:w="584" w:type="pct"/>
            <w:vMerge w:val="restart"/>
            <w:tcBorders>
              <w:right w:val="single" w:sz="6" w:space="0" w:color="EFEFEF"/>
            </w:tcBorders>
            <w:shd w:val="clear" w:color="auto" w:fill="3271AA"/>
            <w:hideMark/>
          </w:tcPr>
          <w:p w14:paraId="01376A7C" w14:textId="77777777" w:rsidR="00E558F3" w:rsidRPr="00BD61D3" w:rsidRDefault="00E558F3" w:rsidP="008D05F4">
            <w:pPr>
              <w:pStyle w:val="NormalWeb"/>
              <w:keepNext/>
              <w:spacing w:before="0" w:beforeAutospacing="0" w:after="0" w:afterAutospacing="0"/>
              <w:rPr>
                <w:rFonts w:ascii="Arial Narrow" w:hAnsi="Arial Narrow"/>
                <w:b/>
                <w:color w:val="FFFFFF" w:themeColor="background1"/>
                <w:sz w:val="18"/>
                <w:szCs w:val="18"/>
              </w:rPr>
            </w:pPr>
            <w:r w:rsidRPr="00BD61D3">
              <w:rPr>
                <w:rFonts w:ascii="Arial Narrow" w:hAnsi="Arial Narrow"/>
                <w:b/>
                <w:color w:val="FFFFFF" w:themeColor="background1"/>
                <w:sz w:val="18"/>
                <w:szCs w:val="18"/>
              </w:rPr>
              <w:t xml:space="preserve">№ of participants </w:t>
            </w:r>
            <w:r w:rsidRPr="00BD61D3">
              <w:rPr>
                <w:rFonts w:ascii="Arial Narrow" w:hAnsi="Arial Narrow"/>
                <w:b/>
                <w:color w:val="FFFFFF" w:themeColor="background1"/>
                <w:sz w:val="18"/>
                <w:szCs w:val="18"/>
              </w:rPr>
              <w:br/>
              <w:t xml:space="preserve">(studies) </w:t>
            </w:r>
          </w:p>
        </w:tc>
        <w:tc>
          <w:tcPr>
            <w:tcW w:w="709" w:type="pct"/>
            <w:vMerge w:val="restart"/>
            <w:tcBorders>
              <w:right w:val="single" w:sz="6" w:space="0" w:color="EFEFEF"/>
            </w:tcBorders>
            <w:shd w:val="clear" w:color="auto" w:fill="3271AA"/>
            <w:hideMark/>
          </w:tcPr>
          <w:p w14:paraId="45FCC6B4" w14:textId="77777777" w:rsidR="00E558F3" w:rsidRPr="00BD61D3" w:rsidRDefault="00E558F3" w:rsidP="008D05F4">
            <w:pPr>
              <w:pStyle w:val="NormalWeb"/>
              <w:keepNext/>
              <w:spacing w:before="0" w:beforeAutospacing="0" w:after="0" w:afterAutospacing="0"/>
              <w:rPr>
                <w:rFonts w:ascii="Arial Narrow" w:hAnsi="Arial Narrow"/>
                <w:b/>
                <w:color w:val="FFFFFF" w:themeColor="background1"/>
                <w:sz w:val="18"/>
                <w:szCs w:val="18"/>
              </w:rPr>
            </w:pPr>
            <w:r w:rsidRPr="00BD61D3">
              <w:rPr>
                <w:rFonts w:ascii="Arial Narrow" w:hAnsi="Arial Narrow"/>
                <w:b/>
                <w:color w:val="FFFFFF" w:themeColor="background1"/>
                <w:sz w:val="18"/>
                <w:szCs w:val="18"/>
              </w:rPr>
              <w:t>Certainty of the evidence</w:t>
            </w:r>
            <w:r w:rsidRPr="00BD61D3">
              <w:rPr>
                <w:rFonts w:ascii="Arial Narrow" w:hAnsi="Arial Narrow"/>
                <w:b/>
                <w:color w:val="FFFFFF" w:themeColor="background1"/>
                <w:sz w:val="18"/>
                <w:szCs w:val="18"/>
              </w:rPr>
              <w:br/>
              <w:t xml:space="preserve">(GRADE) </w:t>
            </w:r>
          </w:p>
        </w:tc>
        <w:tc>
          <w:tcPr>
            <w:tcW w:w="870" w:type="pct"/>
            <w:vMerge w:val="restart"/>
            <w:tcBorders>
              <w:right w:val="single" w:sz="6" w:space="0" w:color="EFEFEF"/>
            </w:tcBorders>
            <w:shd w:val="clear" w:color="auto" w:fill="3271AA"/>
            <w:hideMark/>
          </w:tcPr>
          <w:p w14:paraId="0D5FAEF4" w14:textId="77777777" w:rsidR="00E558F3" w:rsidRPr="00BD61D3" w:rsidRDefault="00E558F3" w:rsidP="008D05F4">
            <w:pPr>
              <w:pStyle w:val="NormalWeb"/>
              <w:keepNext/>
              <w:spacing w:before="0" w:beforeAutospacing="0" w:after="0" w:afterAutospacing="0"/>
              <w:rPr>
                <w:rFonts w:ascii="Arial Narrow" w:hAnsi="Arial Narrow"/>
                <w:b/>
                <w:color w:val="FFFFFF" w:themeColor="background1"/>
                <w:sz w:val="18"/>
                <w:szCs w:val="18"/>
              </w:rPr>
            </w:pPr>
            <w:r w:rsidRPr="00BD61D3">
              <w:rPr>
                <w:rFonts w:ascii="Arial Narrow" w:hAnsi="Arial Narrow"/>
                <w:b/>
                <w:color w:val="FFFFFF" w:themeColor="background1"/>
                <w:sz w:val="18"/>
                <w:szCs w:val="18"/>
              </w:rPr>
              <w:t>Comments</w:t>
            </w:r>
          </w:p>
        </w:tc>
      </w:tr>
      <w:tr w:rsidR="00E558F3" w:rsidRPr="00BD61D3" w14:paraId="4F6A298D" w14:textId="77777777" w:rsidTr="008D05F4">
        <w:trPr>
          <w:cantSplit/>
          <w:tblHeader/>
        </w:trPr>
        <w:tc>
          <w:tcPr>
            <w:tcW w:w="779" w:type="pct"/>
            <w:vMerge/>
            <w:tcBorders>
              <w:bottom w:val="single" w:sz="6" w:space="0" w:color="000000"/>
              <w:right w:val="single" w:sz="6" w:space="0" w:color="EFEFEF"/>
            </w:tcBorders>
            <w:vAlign w:val="center"/>
            <w:hideMark/>
          </w:tcPr>
          <w:p w14:paraId="404BB217" w14:textId="77777777" w:rsidR="00E558F3" w:rsidRPr="00BD61D3" w:rsidRDefault="00E558F3" w:rsidP="008D05F4">
            <w:pPr>
              <w:keepNext/>
              <w:rPr>
                <w:rFonts w:ascii="Arial Narrow" w:hAnsi="Arial Narrow"/>
                <w:b/>
                <w:szCs w:val="18"/>
              </w:rPr>
            </w:pPr>
          </w:p>
        </w:tc>
        <w:tc>
          <w:tcPr>
            <w:tcW w:w="619" w:type="pct"/>
            <w:tcBorders>
              <w:top w:val="single" w:sz="6" w:space="0" w:color="EFEFEF"/>
              <w:bottom w:val="single" w:sz="6" w:space="0" w:color="000000"/>
              <w:right w:val="single" w:sz="6" w:space="0" w:color="EFEFEF"/>
            </w:tcBorders>
            <w:shd w:val="clear" w:color="auto" w:fill="E0E0E0"/>
            <w:hideMark/>
          </w:tcPr>
          <w:p w14:paraId="32FBF18D" w14:textId="77777777" w:rsidR="00E558F3" w:rsidRPr="00BD61D3" w:rsidRDefault="00E558F3" w:rsidP="008D05F4">
            <w:pPr>
              <w:pStyle w:val="first-letter"/>
              <w:keepNext/>
              <w:spacing w:before="0" w:beforeAutospacing="0" w:after="0" w:afterAutospacing="0"/>
              <w:rPr>
                <w:rFonts w:ascii="Arial Narrow" w:hAnsi="Arial Narrow"/>
                <w:b/>
                <w:sz w:val="18"/>
                <w:szCs w:val="18"/>
              </w:rPr>
            </w:pPr>
            <w:r w:rsidRPr="00BD61D3">
              <w:rPr>
                <w:rFonts w:ascii="Arial Narrow" w:hAnsi="Arial Narrow"/>
                <w:b/>
                <w:sz w:val="18"/>
                <w:szCs w:val="18"/>
              </w:rPr>
              <w:t>Risk with expectant management</w:t>
            </w:r>
          </w:p>
        </w:tc>
        <w:tc>
          <w:tcPr>
            <w:tcW w:w="618" w:type="pct"/>
            <w:tcBorders>
              <w:top w:val="single" w:sz="6" w:space="0" w:color="EFEFEF"/>
              <w:bottom w:val="single" w:sz="6" w:space="0" w:color="000000"/>
              <w:right w:val="single" w:sz="6" w:space="0" w:color="EFEFEF"/>
            </w:tcBorders>
            <w:shd w:val="clear" w:color="auto" w:fill="E0E0E0"/>
            <w:hideMark/>
          </w:tcPr>
          <w:p w14:paraId="066E75DC" w14:textId="77777777" w:rsidR="00E558F3" w:rsidRPr="00BD61D3" w:rsidRDefault="00E558F3" w:rsidP="008D05F4">
            <w:pPr>
              <w:pStyle w:val="first-letter"/>
              <w:keepNext/>
              <w:spacing w:before="0" w:beforeAutospacing="0" w:after="0" w:afterAutospacing="0"/>
              <w:rPr>
                <w:rFonts w:ascii="Arial Narrow" w:hAnsi="Arial Narrow"/>
                <w:b/>
                <w:sz w:val="18"/>
                <w:szCs w:val="18"/>
              </w:rPr>
            </w:pPr>
            <w:r w:rsidRPr="00BD61D3">
              <w:rPr>
                <w:rFonts w:ascii="Arial Narrow" w:hAnsi="Arial Narrow"/>
                <w:b/>
                <w:sz w:val="18"/>
                <w:szCs w:val="18"/>
              </w:rPr>
              <w:t>Risk with labour induction</w:t>
            </w:r>
          </w:p>
        </w:tc>
        <w:tc>
          <w:tcPr>
            <w:tcW w:w="821" w:type="pct"/>
            <w:vMerge/>
            <w:tcBorders>
              <w:bottom w:val="single" w:sz="6" w:space="0" w:color="000000"/>
              <w:right w:val="single" w:sz="6" w:space="0" w:color="EFEFEF"/>
            </w:tcBorders>
            <w:vAlign w:val="center"/>
            <w:hideMark/>
          </w:tcPr>
          <w:p w14:paraId="56AC1EE9" w14:textId="77777777" w:rsidR="00E558F3" w:rsidRPr="00BD61D3" w:rsidRDefault="00E558F3" w:rsidP="008D05F4">
            <w:pPr>
              <w:keepNext/>
              <w:rPr>
                <w:rFonts w:ascii="Arial Narrow" w:hAnsi="Arial Narrow"/>
                <w:b/>
                <w:szCs w:val="18"/>
              </w:rPr>
            </w:pPr>
          </w:p>
        </w:tc>
        <w:tc>
          <w:tcPr>
            <w:tcW w:w="584" w:type="pct"/>
            <w:vMerge/>
            <w:tcBorders>
              <w:bottom w:val="single" w:sz="6" w:space="0" w:color="000000"/>
              <w:right w:val="single" w:sz="6" w:space="0" w:color="EFEFEF"/>
            </w:tcBorders>
            <w:vAlign w:val="center"/>
            <w:hideMark/>
          </w:tcPr>
          <w:p w14:paraId="242AAE02" w14:textId="77777777" w:rsidR="00E558F3" w:rsidRPr="00BD61D3" w:rsidRDefault="00E558F3" w:rsidP="008D05F4">
            <w:pPr>
              <w:keepNext/>
              <w:rPr>
                <w:rFonts w:ascii="Arial Narrow" w:hAnsi="Arial Narrow"/>
                <w:b/>
                <w:szCs w:val="18"/>
              </w:rPr>
            </w:pPr>
          </w:p>
        </w:tc>
        <w:tc>
          <w:tcPr>
            <w:tcW w:w="709" w:type="pct"/>
            <w:vMerge/>
            <w:tcBorders>
              <w:bottom w:val="single" w:sz="6" w:space="0" w:color="000000"/>
              <w:right w:val="single" w:sz="6" w:space="0" w:color="EFEFEF"/>
            </w:tcBorders>
            <w:vAlign w:val="center"/>
            <w:hideMark/>
          </w:tcPr>
          <w:p w14:paraId="146242A5" w14:textId="77777777" w:rsidR="00E558F3" w:rsidRPr="00BD61D3" w:rsidRDefault="00E558F3" w:rsidP="008D05F4">
            <w:pPr>
              <w:keepNext/>
              <w:rPr>
                <w:rFonts w:ascii="Arial Narrow" w:hAnsi="Arial Narrow"/>
                <w:b/>
                <w:szCs w:val="18"/>
              </w:rPr>
            </w:pPr>
          </w:p>
        </w:tc>
        <w:tc>
          <w:tcPr>
            <w:tcW w:w="870" w:type="pct"/>
            <w:vMerge/>
            <w:tcBorders>
              <w:bottom w:val="single" w:sz="6" w:space="0" w:color="000000"/>
              <w:right w:val="single" w:sz="6" w:space="0" w:color="EFEFEF"/>
            </w:tcBorders>
            <w:vAlign w:val="center"/>
            <w:hideMark/>
          </w:tcPr>
          <w:p w14:paraId="18A36519" w14:textId="77777777" w:rsidR="00E558F3" w:rsidRPr="00BD61D3" w:rsidRDefault="00E558F3" w:rsidP="008D05F4">
            <w:pPr>
              <w:keepNext/>
              <w:rPr>
                <w:rFonts w:ascii="Arial Narrow" w:hAnsi="Arial Narrow"/>
                <w:b/>
                <w:szCs w:val="18"/>
              </w:rPr>
            </w:pPr>
          </w:p>
        </w:tc>
      </w:tr>
      <w:tr w:rsidR="00E558F3" w:rsidRPr="00BD61D3" w14:paraId="388D790E" w14:textId="77777777" w:rsidTr="00376CF5">
        <w:trPr>
          <w:cantSplit/>
        </w:trPr>
        <w:tc>
          <w:tcPr>
            <w:tcW w:w="779" w:type="pct"/>
            <w:tcBorders>
              <w:top w:val="single" w:sz="6" w:space="0" w:color="000000"/>
              <w:left w:val="nil"/>
              <w:bottom w:val="single" w:sz="6" w:space="0" w:color="000000"/>
              <w:right w:val="nil"/>
            </w:tcBorders>
            <w:hideMark/>
          </w:tcPr>
          <w:p w14:paraId="36C8EC47" w14:textId="77777777" w:rsidR="00E558F3" w:rsidRPr="00E558F3" w:rsidRDefault="00E558F3" w:rsidP="008D05F4">
            <w:pPr>
              <w:rPr>
                <w:rFonts w:ascii="Arial Narrow" w:hAnsi="Arial Narrow"/>
                <w:b/>
                <w:szCs w:val="18"/>
              </w:rPr>
            </w:pPr>
            <w:r w:rsidRPr="00E558F3">
              <w:rPr>
                <w:rFonts w:ascii="Arial Narrow" w:hAnsi="Arial Narrow"/>
                <w:b/>
                <w:szCs w:val="18"/>
              </w:rPr>
              <w:t xml:space="preserve">Caesarean section </w:t>
            </w:r>
          </w:p>
        </w:tc>
        <w:tc>
          <w:tcPr>
            <w:tcW w:w="619" w:type="pct"/>
            <w:tcBorders>
              <w:top w:val="single" w:sz="6" w:space="0" w:color="000000"/>
              <w:left w:val="nil"/>
              <w:bottom w:val="single" w:sz="6" w:space="0" w:color="000000"/>
              <w:right w:val="nil"/>
            </w:tcBorders>
            <w:hideMark/>
          </w:tcPr>
          <w:p w14:paraId="551D2267" w14:textId="77FD30A7" w:rsidR="00E558F3" w:rsidRPr="00BD61D3" w:rsidRDefault="00E558F3" w:rsidP="008D05F4">
            <w:pPr>
              <w:rPr>
                <w:rFonts w:ascii="Arial Narrow" w:hAnsi="Arial Narrow"/>
                <w:szCs w:val="18"/>
              </w:rPr>
            </w:pPr>
            <w:r w:rsidRPr="00BD61D3">
              <w:rPr>
                <w:rFonts w:ascii="Arial Narrow" w:hAnsi="Arial Narrow"/>
                <w:szCs w:val="18"/>
              </w:rPr>
              <w:t>1</w:t>
            </w:r>
            <w:r>
              <w:rPr>
                <w:rFonts w:ascii="Arial Narrow" w:hAnsi="Arial Narrow"/>
                <w:szCs w:val="18"/>
              </w:rPr>
              <w:t>97</w:t>
            </w:r>
            <w:r w:rsidRPr="00BD61D3">
              <w:rPr>
                <w:rFonts w:ascii="Arial Narrow" w:hAnsi="Arial Narrow"/>
                <w:szCs w:val="18"/>
              </w:rPr>
              <w:t xml:space="preserve"> per 1,000 </w:t>
            </w:r>
          </w:p>
        </w:tc>
        <w:tc>
          <w:tcPr>
            <w:tcW w:w="618" w:type="pct"/>
            <w:tcBorders>
              <w:top w:val="single" w:sz="6" w:space="0" w:color="000000"/>
              <w:left w:val="nil"/>
              <w:bottom w:val="single" w:sz="6" w:space="0" w:color="000000"/>
              <w:right w:val="nil"/>
            </w:tcBorders>
            <w:shd w:val="clear" w:color="auto" w:fill="EBEBEB"/>
            <w:hideMark/>
          </w:tcPr>
          <w:p w14:paraId="59BDB59D" w14:textId="108B26C9" w:rsidR="00E558F3" w:rsidRPr="00BD61D3" w:rsidRDefault="00E558F3" w:rsidP="008D05F4">
            <w:pPr>
              <w:rPr>
                <w:rFonts w:ascii="Arial Narrow" w:hAnsi="Arial Narrow"/>
                <w:szCs w:val="18"/>
              </w:rPr>
            </w:pPr>
            <w:r w:rsidRPr="00BD61D3">
              <w:rPr>
                <w:rFonts w:ascii="Arial Narrow" w:hAnsi="Arial Narrow"/>
                <w:szCs w:val="18"/>
              </w:rPr>
              <w:t>1</w:t>
            </w:r>
            <w:r>
              <w:rPr>
                <w:rFonts w:ascii="Arial Narrow" w:hAnsi="Arial Narrow"/>
                <w:szCs w:val="18"/>
              </w:rPr>
              <w:t>76</w:t>
            </w:r>
            <w:r w:rsidRPr="00BD61D3">
              <w:rPr>
                <w:rFonts w:ascii="Arial Narrow" w:hAnsi="Arial Narrow"/>
                <w:szCs w:val="18"/>
              </w:rPr>
              <w:t xml:space="preserve"> per 1,000</w:t>
            </w:r>
            <w:r w:rsidRPr="00BD61D3">
              <w:rPr>
                <w:rFonts w:ascii="Arial Narrow" w:hAnsi="Arial Narrow"/>
                <w:szCs w:val="18"/>
              </w:rPr>
              <w:br/>
              <w:t>(1</w:t>
            </w:r>
            <w:r>
              <w:rPr>
                <w:rFonts w:ascii="Arial Narrow" w:hAnsi="Arial Narrow"/>
                <w:szCs w:val="18"/>
              </w:rPr>
              <w:t>64</w:t>
            </w:r>
            <w:r w:rsidRPr="00BD61D3">
              <w:rPr>
                <w:rFonts w:ascii="Arial Narrow" w:hAnsi="Arial Narrow"/>
                <w:szCs w:val="18"/>
              </w:rPr>
              <w:t xml:space="preserve"> to 18</w:t>
            </w:r>
            <w:r>
              <w:rPr>
                <w:rFonts w:ascii="Arial Narrow" w:hAnsi="Arial Narrow"/>
                <w:szCs w:val="18"/>
              </w:rPr>
              <w:t>5</w:t>
            </w:r>
            <w:r w:rsidRPr="00BD61D3">
              <w:rPr>
                <w:rFonts w:ascii="Arial Narrow" w:hAnsi="Arial Narrow"/>
                <w:szCs w:val="18"/>
              </w:rPr>
              <w:t xml:space="preserve">) </w:t>
            </w:r>
          </w:p>
        </w:tc>
        <w:tc>
          <w:tcPr>
            <w:tcW w:w="821" w:type="pct"/>
            <w:tcBorders>
              <w:top w:val="single" w:sz="6" w:space="0" w:color="000000"/>
              <w:left w:val="nil"/>
              <w:bottom w:val="single" w:sz="6" w:space="0" w:color="000000"/>
              <w:right w:val="nil"/>
            </w:tcBorders>
            <w:hideMark/>
          </w:tcPr>
          <w:p w14:paraId="5DED2CF6" w14:textId="54886EB2" w:rsidR="00E558F3" w:rsidRPr="00BD61D3" w:rsidRDefault="00E558F3" w:rsidP="00B123B2">
            <w:pPr>
              <w:rPr>
                <w:rFonts w:ascii="Arial Narrow" w:hAnsi="Arial Narrow"/>
                <w:szCs w:val="18"/>
              </w:rPr>
            </w:pPr>
            <w:r w:rsidRPr="00BD61D3">
              <w:rPr>
                <w:rFonts w:ascii="Arial Narrow" w:hAnsi="Arial Narrow"/>
                <w:szCs w:val="18"/>
              </w:rPr>
              <w:t>RR 0.</w:t>
            </w:r>
            <w:r>
              <w:rPr>
                <w:rFonts w:ascii="Arial Narrow" w:hAnsi="Arial Narrow"/>
                <w:szCs w:val="18"/>
              </w:rPr>
              <w:t>89</w:t>
            </w:r>
            <w:r w:rsidRPr="00BD61D3">
              <w:rPr>
                <w:rFonts w:ascii="Arial Narrow" w:hAnsi="Arial Narrow"/>
                <w:szCs w:val="18"/>
              </w:rPr>
              <w:br/>
              <w:t>(0.8</w:t>
            </w:r>
            <w:r w:rsidR="00B123B2">
              <w:rPr>
                <w:rFonts w:ascii="Arial Narrow" w:hAnsi="Arial Narrow"/>
                <w:szCs w:val="18"/>
              </w:rPr>
              <w:t xml:space="preserve">3 </w:t>
            </w:r>
            <w:r w:rsidRPr="00BD61D3">
              <w:rPr>
                <w:rFonts w:ascii="Arial Narrow" w:hAnsi="Arial Narrow"/>
                <w:szCs w:val="18"/>
              </w:rPr>
              <w:t>to 0.9</w:t>
            </w:r>
            <w:r w:rsidR="00B123B2">
              <w:rPr>
                <w:rFonts w:ascii="Arial Narrow" w:hAnsi="Arial Narrow"/>
                <w:szCs w:val="18"/>
              </w:rPr>
              <w:t>4</w:t>
            </w:r>
            <w:r w:rsidRPr="00BD61D3">
              <w:rPr>
                <w:rFonts w:ascii="Arial Narrow" w:hAnsi="Arial Narrow"/>
                <w:szCs w:val="18"/>
              </w:rPr>
              <w:t xml:space="preserve">) </w:t>
            </w:r>
          </w:p>
        </w:tc>
        <w:tc>
          <w:tcPr>
            <w:tcW w:w="584" w:type="pct"/>
            <w:tcBorders>
              <w:top w:val="single" w:sz="6" w:space="0" w:color="000000"/>
              <w:left w:val="nil"/>
              <w:bottom w:val="single" w:sz="6" w:space="0" w:color="000000"/>
              <w:right w:val="nil"/>
            </w:tcBorders>
            <w:hideMark/>
          </w:tcPr>
          <w:p w14:paraId="6EE2CCE7" w14:textId="029CDC8E" w:rsidR="00E558F3" w:rsidRPr="00BD61D3" w:rsidRDefault="00E558F3" w:rsidP="00B123B2">
            <w:pPr>
              <w:rPr>
                <w:rFonts w:ascii="Arial Narrow" w:hAnsi="Arial Narrow"/>
                <w:szCs w:val="18"/>
              </w:rPr>
            </w:pPr>
            <w:r>
              <w:rPr>
                <w:rFonts w:ascii="Arial Narrow" w:hAnsi="Arial Narrow"/>
                <w:szCs w:val="18"/>
              </w:rPr>
              <w:t>17,</w:t>
            </w:r>
            <w:r w:rsidR="00B123B2">
              <w:rPr>
                <w:rFonts w:ascii="Arial Narrow" w:hAnsi="Arial Narrow"/>
                <w:szCs w:val="18"/>
              </w:rPr>
              <w:t>834</w:t>
            </w:r>
            <w:r w:rsidRPr="00BD61D3">
              <w:rPr>
                <w:rFonts w:ascii="Arial Narrow" w:hAnsi="Arial Narrow"/>
                <w:szCs w:val="18"/>
              </w:rPr>
              <w:br/>
              <w:t>(2</w:t>
            </w:r>
            <w:r>
              <w:rPr>
                <w:rFonts w:ascii="Arial Narrow" w:hAnsi="Arial Narrow"/>
                <w:szCs w:val="18"/>
              </w:rPr>
              <w:t>8</w:t>
            </w:r>
            <w:r w:rsidRPr="00BD61D3">
              <w:rPr>
                <w:rFonts w:ascii="Arial Narrow" w:hAnsi="Arial Narrow"/>
                <w:szCs w:val="18"/>
              </w:rPr>
              <w:t xml:space="preserve"> RCTs) </w:t>
            </w:r>
          </w:p>
        </w:tc>
        <w:tc>
          <w:tcPr>
            <w:tcW w:w="709" w:type="pct"/>
            <w:tcBorders>
              <w:top w:val="single" w:sz="6" w:space="0" w:color="000000"/>
              <w:left w:val="nil"/>
              <w:bottom w:val="single" w:sz="6" w:space="0" w:color="000000"/>
              <w:right w:val="nil"/>
            </w:tcBorders>
            <w:hideMark/>
          </w:tcPr>
          <w:p w14:paraId="0DDBBD92"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MODERATE</w:t>
            </w:r>
            <w:r w:rsidRPr="00BD61D3">
              <w:rPr>
                <w:rFonts w:ascii="Arial Narrow" w:hAnsi="Arial Narrow"/>
                <w:szCs w:val="18"/>
                <w:vertAlign w:val="superscript"/>
              </w:rPr>
              <w:t>1</w:t>
            </w:r>
          </w:p>
        </w:tc>
        <w:tc>
          <w:tcPr>
            <w:tcW w:w="870" w:type="pct"/>
            <w:tcBorders>
              <w:top w:val="single" w:sz="6" w:space="0" w:color="000000"/>
              <w:left w:val="nil"/>
              <w:bottom w:val="single" w:sz="6" w:space="0" w:color="000000"/>
              <w:right w:val="nil"/>
            </w:tcBorders>
            <w:hideMark/>
          </w:tcPr>
          <w:p w14:paraId="4204430F" w14:textId="77777777" w:rsidR="00E558F3" w:rsidRPr="00BD61D3" w:rsidRDefault="00E558F3" w:rsidP="008D05F4">
            <w:pPr>
              <w:rPr>
                <w:rFonts w:ascii="Arial Narrow" w:hAnsi="Arial Narrow"/>
                <w:szCs w:val="18"/>
              </w:rPr>
            </w:pPr>
          </w:p>
        </w:tc>
      </w:tr>
      <w:tr w:rsidR="00E558F3" w:rsidRPr="00BD61D3" w14:paraId="77EBD94E" w14:textId="77777777" w:rsidTr="00376CF5">
        <w:trPr>
          <w:cantSplit/>
        </w:trPr>
        <w:tc>
          <w:tcPr>
            <w:tcW w:w="779" w:type="pct"/>
            <w:tcBorders>
              <w:top w:val="single" w:sz="6" w:space="0" w:color="000000"/>
              <w:left w:val="nil"/>
              <w:bottom w:val="single" w:sz="6" w:space="0" w:color="000000"/>
              <w:right w:val="nil"/>
            </w:tcBorders>
            <w:hideMark/>
          </w:tcPr>
          <w:p w14:paraId="2669E96D" w14:textId="77777777" w:rsidR="00E558F3" w:rsidRPr="00BD61D3" w:rsidRDefault="00E558F3" w:rsidP="008D05F4">
            <w:pPr>
              <w:rPr>
                <w:rFonts w:ascii="Arial Narrow" w:hAnsi="Arial Narrow"/>
                <w:szCs w:val="18"/>
              </w:rPr>
            </w:pPr>
            <w:r w:rsidRPr="00BD61D3">
              <w:rPr>
                <w:rFonts w:ascii="Arial Narrow" w:hAnsi="Arial Narrow"/>
                <w:szCs w:val="18"/>
              </w:rPr>
              <w:t xml:space="preserve">Instrumental vaginal birth (forceps or </w:t>
            </w:r>
            <w:proofErr w:type="spellStart"/>
            <w:r w:rsidRPr="00BD61D3">
              <w:rPr>
                <w:rFonts w:ascii="Arial Narrow" w:hAnsi="Arial Narrow"/>
                <w:szCs w:val="18"/>
              </w:rPr>
              <w:t>ventouse</w:t>
            </w:r>
            <w:proofErr w:type="spellEnd"/>
            <w:r w:rsidRPr="00BD61D3">
              <w:rPr>
                <w:rFonts w:ascii="Arial Narrow" w:hAnsi="Arial Narrow"/>
                <w:szCs w:val="18"/>
              </w:rPr>
              <w:t>)</w:t>
            </w:r>
          </w:p>
        </w:tc>
        <w:tc>
          <w:tcPr>
            <w:tcW w:w="619" w:type="pct"/>
            <w:tcBorders>
              <w:top w:val="single" w:sz="6" w:space="0" w:color="000000"/>
              <w:left w:val="nil"/>
              <w:bottom w:val="single" w:sz="6" w:space="0" w:color="000000"/>
              <w:right w:val="nil"/>
            </w:tcBorders>
            <w:hideMark/>
          </w:tcPr>
          <w:p w14:paraId="482CBE2F" w14:textId="44CF7781" w:rsidR="00E558F3" w:rsidRPr="00BD61D3" w:rsidRDefault="00E558F3" w:rsidP="008D05F4">
            <w:pPr>
              <w:rPr>
                <w:rFonts w:ascii="Arial Narrow" w:hAnsi="Arial Narrow"/>
                <w:szCs w:val="18"/>
              </w:rPr>
            </w:pPr>
            <w:r w:rsidRPr="00BD61D3">
              <w:rPr>
                <w:rFonts w:ascii="Arial Narrow" w:hAnsi="Arial Narrow"/>
                <w:szCs w:val="18"/>
              </w:rPr>
              <w:t>1</w:t>
            </w:r>
            <w:r>
              <w:rPr>
                <w:rFonts w:ascii="Arial Narrow" w:hAnsi="Arial Narrow"/>
                <w:szCs w:val="18"/>
              </w:rPr>
              <w:t>49</w:t>
            </w:r>
            <w:r w:rsidRPr="00BD61D3">
              <w:rPr>
                <w:rFonts w:ascii="Arial Narrow" w:hAnsi="Arial Narrow"/>
                <w:szCs w:val="18"/>
              </w:rPr>
              <w:t xml:space="preserve"> per 1,000 </w:t>
            </w:r>
          </w:p>
        </w:tc>
        <w:tc>
          <w:tcPr>
            <w:tcW w:w="618" w:type="pct"/>
            <w:tcBorders>
              <w:top w:val="single" w:sz="6" w:space="0" w:color="000000"/>
              <w:left w:val="nil"/>
              <w:bottom w:val="single" w:sz="6" w:space="0" w:color="000000"/>
              <w:right w:val="nil"/>
            </w:tcBorders>
            <w:shd w:val="clear" w:color="auto" w:fill="EBEBEB"/>
            <w:hideMark/>
          </w:tcPr>
          <w:p w14:paraId="7788E4C4" w14:textId="7E626F41" w:rsidR="00E558F3" w:rsidRPr="00BD61D3" w:rsidRDefault="00E558F3" w:rsidP="008D05F4">
            <w:pPr>
              <w:rPr>
                <w:rFonts w:ascii="Arial Narrow" w:hAnsi="Arial Narrow"/>
                <w:szCs w:val="18"/>
              </w:rPr>
            </w:pPr>
            <w:r>
              <w:rPr>
                <w:rFonts w:ascii="Arial Narrow" w:hAnsi="Arial Narrow"/>
                <w:szCs w:val="18"/>
              </w:rPr>
              <w:t>152</w:t>
            </w:r>
            <w:r w:rsidRPr="00BD61D3">
              <w:rPr>
                <w:rFonts w:ascii="Arial Narrow" w:hAnsi="Arial Narrow"/>
                <w:szCs w:val="18"/>
              </w:rPr>
              <w:t xml:space="preserve"> per 1,000</w:t>
            </w:r>
            <w:r w:rsidRPr="00BD61D3">
              <w:rPr>
                <w:rFonts w:ascii="Arial Narrow" w:hAnsi="Arial Narrow"/>
                <w:szCs w:val="18"/>
              </w:rPr>
              <w:br/>
              <w:t>(1</w:t>
            </w:r>
            <w:r>
              <w:rPr>
                <w:rFonts w:ascii="Arial Narrow" w:hAnsi="Arial Narrow"/>
                <w:szCs w:val="18"/>
              </w:rPr>
              <w:t>42</w:t>
            </w:r>
            <w:r w:rsidRPr="00BD61D3">
              <w:rPr>
                <w:rFonts w:ascii="Arial Narrow" w:hAnsi="Arial Narrow"/>
                <w:szCs w:val="18"/>
              </w:rPr>
              <w:t xml:space="preserve"> to </w:t>
            </w:r>
            <w:r>
              <w:rPr>
                <w:rFonts w:ascii="Arial Narrow" w:hAnsi="Arial Narrow"/>
                <w:szCs w:val="18"/>
              </w:rPr>
              <w:t>164</w:t>
            </w:r>
            <w:r w:rsidRPr="00BD61D3">
              <w:rPr>
                <w:rFonts w:ascii="Arial Narrow" w:hAnsi="Arial Narrow"/>
                <w:szCs w:val="18"/>
              </w:rPr>
              <w:t xml:space="preserve">) </w:t>
            </w:r>
          </w:p>
        </w:tc>
        <w:tc>
          <w:tcPr>
            <w:tcW w:w="821" w:type="pct"/>
            <w:tcBorders>
              <w:top w:val="single" w:sz="6" w:space="0" w:color="000000"/>
              <w:left w:val="nil"/>
              <w:bottom w:val="single" w:sz="6" w:space="0" w:color="000000"/>
              <w:right w:val="nil"/>
            </w:tcBorders>
            <w:hideMark/>
          </w:tcPr>
          <w:p w14:paraId="59BD2F48" w14:textId="72DC813A" w:rsidR="00E558F3" w:rsidRPr="00BD61D3" w:rsidRDefault="00E558F3" w:rsidP="008D05F4">
            <w:pPr>
              <w:rPr>
                <w:rFonts w:ascii="Arial Narrow" w:hAnsi="Arial Narrow"/>
                <w:szCs w:val="18"/>
              </w:rPr>
            </w:pPr>
            <w:r w:rsidRPr="00BD61D3">
              <w:rPr>
                <w:rFonts w:ascii="Arial Narrow" w:hAnsi="Arial Narrow"/>
                <w:szCs w:val="18"/>
              </w:rPr>
              <w:t>RR 1.0</w:t>
            </w:r>
            <w:r>
              <w:rPr>
                <w:rFonts w:ascii="Arial Narrow" w:hAnsi="Arial Narrow"/>
                <w:szCs w:val="18"/>
              </w:rPr>
              <w:t>2</w:t>
            </w:r>
            <w:r w:rsidRPr="00BD61D3">
              <w:rPr>
                <w:rFonts w:ascii="Arial Narrow" w:hAnsi="Arial Narrow"/>
                <w:szCs w:val="18"/>
              </w:rPr>
              <w:br/>
              <w:t>(0.9</w:t>
            </w:r>
            <w:r>
              <w:rPr>
                <w:rFonts w:ascii="Arial Narrow" w:hAnsi="Arial Narrow"/>
                <w:szCs w:val="18"/>
              </w:rPr>
              <w:t>5</w:t>
            </w:r>
            <w:r w:rsidRPr="00BD61D3">
              <w:rPr>
                <w:rFonts w:ascii="Arial Narrow" w:hAnsi="Arial Narrow"/>
                <w:szCs w:val="18"/>
              </w:rPr>
              <w:t xml:space="preserve"> to 1.1</w:t>
            </w:r>
            <w:r>
              <w:rPr>
                <w:rFonts w:ascii="Arial Narrow" w:hAnsi="Arial Narrow"/>
                <w:szCs w:val="18"/>
              </w:rPr>
              <w:t>0</w:t>
            </w:r>
            <w:r w:rsidRPr="00BD61D3">
              <w:rPr>
                <w:rFonts w:ascii="Arial Narrow" w:hAnsi="Arial Narrow"/>
                <w:szCs w:val="18"/>
              </w:rPr>
              <w:t xml:space="preserve">) </w:t>
            </w:r>
          </w:p>
        </w:tc>
        <w:tc>
          <w:tcPr>
            <w:tcW w:w="584" w:type="pct"/>
            <w:tcBorders>
              <w:top w:val="single" w:sz="6" w:space="0" w:color="000000"/>
              <w:left w:val="nil"/>
              <w:bottom w:val="single" w:sz="6" w:space="0" w:color="000000"/>
              <w:right w:val="nil"/>
            </w:tcBorders>
            <w:hideMark/>
          </w:tcPr>
          <w:p w14:paraId="49CBD591" w14:textId="6066CA29" w:rsidR="00E558F3" w:rsidRPr="00BD61D3" w:rsidRDefault="00E558F3" w:rsidP="008D05F4">
            <w:pPr>
              <w:rPr>
                <w:rFonts w:ascii="Arial Narrow" w:hAnsi="Arial Narrow"/>
                <w:szCs w:val="18"/>
              </w:rPr>
            </w:pPr>
            <w:r>
              <w:rPr>
                <w:rFonts w:ascii="Arial Narrow" w:hAnsi="Arial Narrow"/>
                <w:szCs w:val="18"/>
              </w:rPr>
              <w:t>15,337</w:t>
            </w:r>
            <w:r w:rsidRPr="00BD61D3">
              <w:rPr>
                <w:rFonts w:ascii="Arial Narrow" w:hAnsi="Arial Narrow"/>
                <w:szCs w:val="18"/>
              </w:rPr>
              <w:br/>
              <w:t>(1</w:t>
            </w:r>
            <w:r>
              <w:rPr>
                <w:rFonts w:ascii="Arial Narrow" w:hAnsi="Arial Narrow"/>
                <w:szCs w:val="18"/>
              </w:rPr>
              <w:t>9</w:t>
            </w:r>
            <w:r w:rsidRPr="00BD61D3">
              <w:rPr>
                <w:rFonts w:ascii="Arial Narrow" w:hAnsi="Arial Narrow"/>
                <w:szCs w:val="18"/>
              </w:rPr>
              <w:t xml:space="preserve"> RCTs) </w:t>
            </w:r>
          </w:p>
        </w:tc>
        <w:tc>
          <w:tcPr>
            <w:tcW w:w="709" w:type="pct"/>
            <w:tcBorders>
              <w:top w:val="single" w:sz="6" w:space="0" w:color="000000"/>
              <w:left w:val="nil"/>
              <w:bottom w:val="single" w:sz="6" w:space="0" w:color="000000"/>
              <w:right w:val="nil"/>
            </w:tcBorders>
            <w:hideMark/>
          </w:tcPr>
          <w:p w14:paraId="2BCCF18C"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LOW</w:t>
            </w:r>
            <w:r w:rsidRPr="00BD61D3">
              <w:rPr>
                <w:rFonts w:ascii="Arial Narrow" w:hAnsi="Arial Narrow"/>
                <w:szCs w:val="18"/>
                <w:vertAlign w:val="superscript"/>
              </w:rPr>
              <w:t>1,2</w:t>
            </w:r>
          </w:p>
        </w:tc>
        <w:tc>
          <w:tcPr>
            <w:tcW w:w="870" w:type="pct"/>
            <w:tcBorders>
              <w:top w:val="single" w:sz="6" w:space="0" w:color="000000"/>
              <w:left w:val="nil"/>
              <w:bottom w:val="single" w:sz="6" w:space="0" w:color="000000"/>
              <w:right w:val="nil"/>
            </w:tcBorders>
            <w:hideMark/>
          </w:tcPr>
          <w:p w14:paraId="705B417A" w14:textId="77777777" w:rsidR="00E558F3" w:rsidRPr="00BD61D3" w:rsidRDefault="00E558F3" w:rsidP="008D05F4">
            <w:pPr>
              <w:rPr>
                <w:rFonts w:ascii="Arial Narrow" w:hAnsi="Arial Narrow"/>
                <w:szCs w:val="18"/>
              </w:rPr>
            </w:pPr>
          </w:p>
        </w:tc>
      </w:tr>
      <w:tr w:rsidR="00E558F3" w:rsidRPr="00BD61D3" w14:paraId="60939CCE" w14:textId="77777777" w:rsidTr="00376CF5">
        <w:trPr>
          <w:cantSplit/>
        </w:trPr>
        <w:tc>
          <w:tcPr>
            <w:tcW w:w="779" w:type="pct"/>
            <w:tcBorders>
              <w:top w:val="single" w:sz="6" w:space="0" w:color="000000"/>
              <w:left w:val="nil"/>
              <w:bottom w:val="single" w:sz="6" w:space="0" w:color="000000"/>
              <w:right w:val="nil"/>
            </w:tcBorders>
            <w:hideMark/>
          </w:tcPr>
          <w:p w14:paraId="2DFC8C6F" w14:textId="77777777" w:rsidR="00E558F3" w:rsidRPr="00BD61D3" w:rsidRDefault="00E558F3" w:rsidP="008D05F4">
            <w:pPr>
              <w:rPr>
                <w:rFonts w:ascii="Arial Narrow" w:hAnsi="Arial Narrow"/>
                <w:szCs w:val="18"/>
              </w:rPr>
            </w:pPr>
            <w:r w:rsidRPr="00BD61D3">
              <w:rPr>
                <w:rFonts w:ascii="Arial Narrow" w:hAnsi="Arial Narrow"/>
                <w:szCs w:val="18"/>
              </w:rPr>
              <w:t>Perineal trauma</w:t>
            </w:r>
          </w:p>
        </w:tc>
        <w:tc>
          <w:tcPr>
            <w:tcW w:w="619" w:type="pct"/>
            <w:tcBorders>
              <w:top w:val="single" w:sz="6" w:space="0" w:color="000000"/>
              <w:left w:val="nil"/>
              <w:bottom w:val="single" w:sz="6" w:space="0" w:color="000000"/>
              <w:right w:val="nil"/>
            </w:tcBorders>
            <w:hideMark/>
          </w:tcPr>
          <w:p w14:paraId="4CA444FB" w14:textId="0E9B36B6" w:rsidR="00E558F3" w:rsidRPr="00BD61D3" w:rsidRDefault="00E558F3" w:rsidP="008D05F4">
            <w:pPr>
              <w:rPr>
                <w:rFonts w:ascii="Arial Narrow" w:hAnsi="Arial Narrow"/>
                <w:szCs w:val="18"/>
              </w:rPr>
            </w:pPr>
            <w:r>
              <w:rPr>
                <w:rFonts w:ascii="Arial Narrow" w:hAnsi="Arial Narrow"/>
                <w:szCs w:val="18"/>
              </w:rPr>
              <w:t>24</w:t>
            </w:r>
            <w:r w:rsidRPr="00BD61D3">
              <w:rPr>
                <w:rFonts w:ascii="Arial Narrow" w:hAnsi="Arial Narrow"/>
                <w:szCs w:val="18"/>
              </w:rPr>
              <w:t xml:space="preserve"> per 1,000 </w:t>
            </w:r>
          </w:p>
        </w:tc>
        <w:tc>
          <w:tcPr>
            <w:tcW w:w="618" w:type="pct"/>
            <w:tcBorders>
              <w:top w:val="single" w:sz="6" w:space="0" w:color="000000"/>
              <w:left w:val="nil"/>
              <w:bottom w:val="single" w:sz="6" w:space="0" w:color="000000"/>
              <w:right w:val="nil"/>
            </w:tcBorders>
            <w:shd w:val="clear" w:color="auto" w:fill="EBEBEB"/>
            <w:hideMark/>
          </w:tcPr>
          <w:p w14:paraId="54F73609" w14:textId="06B51F2B" w:rsidR="00E558F3" w:rsidRPr="00BD61D3" w:rsidRDefault="00E558F3" w:rsidP="008D05F4">
            <w:pPr>
              <w:rPr>
                <w:rFonts w:ascii="Arial Narrow" w:hAnsi="Arial Narrow"/>
                <w:szCs w:val="18"/>
              </w:rPr>
            </w:pPr>
            <w:r>
              <w:rPr>
                <w:rFonts w:ascii="Arial Narrow" w:hAnsi="Arial Narrow"/>
                <w:szCs w:val="18"/>
              </w:rPr>
              <w:t>29</w:t>
            </w:r>
            <w:r w:rsidRPr="00BD61D3">
              <w:rPr>
                <w:rFonts w:ascii="Arial Narrow" w:hAnsi="Arial Narrow"/>
                <w:szCs w:val="18"/>
              </w:rPr>
              <w:t xml:space="preserve"> per 1,000</w:t>
            </w:r>
            <w:r w:rsidRPr="00BD61D3">
              <w:rPr>
                <w:rFonts w:ascii="Arial Narrow" w:hAnsi="Arial Narrow"/>
                <w:szCs w:val="18"/>
              </w:rPr>
              <w:br/>
              <w:t>(</w:t>
            </w:r>
            <w:r>
              <w:rPr>
                <w:rFonts w:ascii="Arial Narrow" w:hAnsi="Arial Narrow"/>
                <w:szCs w:val="18"/>
              </w:rPr>
              <w:t>22</w:t>
            </w:r>
            <w:r w:rsidRPr="00BD61D3">
              <w:rPr>
                <w:rFonts w:ascii="Arial Narrow" w:hAnsi="Arial Narrow"/>
                <w:szCs w:val="18"/>
              </w:rPr>
              <w:t xml:space="preserve"> to 3</w:t>
            </w:r>
            <w:r>
              <w:rPr>
                <w:rFonts w:ascii="Arial Narrow" w:hAnsi="Arial Narrow"/>
                <w:szCs w:val="18"/>
              </w:rPr>
              <w:t>7</w:t>
            </w:r>
            <w:r w:rsidRPr="00BD61D3">
              <w:rPr>
                <w:rFonts w:ascii="Arial Narrow" w:hAnsi="Arial Narrow"/>
                <w:szCs w:val="18"/>
              </w:rPr>
              <w:t xml:space="preserve">) </w:t>
            </w:r>
          </w:p>
        </w:tc>
        <w:tc>
          <w:tcPr>
            <w:tcW w:w="821" w:type="pct"/>
            <w:tcBorders>
              <w:top w:val="single" w:sz="6" w:space="0" w:color="000000"/>
              <w:left w:val="nil"/>
              <w:bottom w:val="single" w:sz="6" w:space="0" w:color="000000"/>
              <w:right w:val="nil"/>
            </w:tcBorders>
            <w:hideMark/>
          </w:tcPr>
          <w:p w14:paraId="2AE0E3D8" w14:textId="06D86FBE" w:rsidR="00E558F3" w:rsidRPr="00BD61D3" w:rsidRDefault="00E558F3" w:rsidP="008D05F4">
            <w:pPr>
              <w:rPr>
                <w:rFonts w:ascii="Arial Narrow" w:hAnsi="Arial Narrow"/>
                <w:szCs w:val="18"/>
              </w:rPr>
            </w:pPr>
            <w:r w:rsidRPr="00BD61D3">
              <w:rPr>
                <w:rFonts w:ascii="Arial Narrow" w:hAnsi="Arial Narrow"/>
                <w:szCs w:val="18"/>
              </w:rPr>
              <w:t>RR 1.</w:t>
            </w:r>
            <w:r>
              <w:rPr>
                <w:rFonts w:ascii="Arial Narrow" w:hAnsi="Arial Narrow"/>
                <w:szCs w:val="18"/>
              </w:rPr>
              <w:t>21</w:t>
            </w:r>
            <w:r w:rsidRPr="00BD61D3">
              <w:rPr>
                <w:rFonts w:ascii="Arial Narrow" w:hAnsi="Arial Narrow"/>
                <w:szCs w:val="18"/>
              </w:rPr>
              <w:br/>
              <w:t>(0.</w:t>
            </w:r>
            <w:r>
              <w:rPr>
                <w:rFonts w:ascii="Arial Narrow" w:hAnsi="Arial Narrow"/>
                <w:szCs w:val="18"/>
              </w:rPr>
              <w:t>9</w:t>
            </w:r>
            <w:r w:rsidRPr="00BD61D3">
              <w:rPr>
                <w:rFonts w:ascii="Arial Narrow" w:hAnsi="Arial Narrow"/>
                <w:szCs w:val="18"/>
              </w:rPr>
              <w:t>5 to 1.</w:t>
            </w:r>
            <w:r>
              <w:rPr>
                <w:rFonts w:ascii="Arial Narrow" w:hAnsi="Arial Narrow"/>
                <w:szCs w:val="18"/>
              </w:rPr>
              <w:t>55</w:t>
            </w:r>
            <w:r w:rsidRPr="00BD61D3">
              <w:rPr>
                <w:rFonts w:ascii="Arial Narrow" w:hAnsi="Arial Narrow"/>
                <w:szCs w:val="18"/>
              </w:rPr>
              <w:t xml:space="preserve">) </w:t>
            </w:r>
          </w:p>
        </w:tc>
        <w:tc>
          <w:tcPr>
            <w:tcW w:w="584" w:type="pct"/>
            <w:tcBorders>
              <w:top w:val="single" w:sz="6" w:space="0" w:color="000000"/>
              <w:left w:val="nil"/>
              <w:bottom w:val="single" w:sz="6" w:space="0" w:color="000000"/>
              <w:right w:val="nil"/>
            </w:tcBorders>
            <w:hideMark/>
          </w:tcPr>
          <w:p w14:paraId="10919084" w14:textId="10626478" w:rsidR="00E558F3" w:rsidRPr="00BD61D3" w:rsidRDefault="00E558F3" w:rsidP="008D05F4">
            <w:pPr>
              <w:rPr>
                <w:rFonts w:ascii="Arial Narrow" w:hAnsi="Arial Narrow"/>
                <w:szCs w:val="18"/>
              </w:rPr>
            </w:pPr>
            <w:r>
              <w:rPr>
                <w:rFonts w:ascii="Arial Narrow" w:hAnsi="Arial Narrow"/>
                <w:szCs w:val="18"/>
              </w:rPr>
              <w:t>9,394</w:t>
            </w:r>
            <w:r w:rsidRPr="00BD61D3">
              <w:rPr>
                <w:rFonts w:ascii="Arial Narrow" w:hAnsi="Arial Narrow"/>
                <w:szCs w:val="18"/>
              </w:rPr>
              <w:br/>
              <w:t>(</w:t>
            </w:r>
            <w:r>
              <w:rPr>
                <w:rFonts w:ascii="Arial Narrow" w:hAnsi="Arial Narrow"/>
                <w:szCs w:val="18"/>
              </w:rPr>
              <w:t>5</w:t>
            </w:r>
            <w:r w:rsidRPr="00BD61D3">
              <w:rPr>
                <w:rFonts w:ascii="Arial Narrow" w:hAnsi="Arial Narrow"/>
                <w:szCs w:val="18"/>
              </w:rPr>
              <w:t xml:space="preserve"> RCTs) </w:t>
            </w:r>
          </w:p>
        </w:tc>
        <w:tc>
          <w:tcPr>
            <w:tcW w:w="709" w:type="pct"/>
            <w:tcBorders>
              <w:top w:val="single" w:sz="6" w:space="0" w:color="000000"/>
              <w:left w:val="nil"/>
              <w:bottom w:val="single" w:sz="6" w:space="0" w:color="000000"/>
              <w:right w:val="nil"/>
            </w:tcBorders>
            <w:hideMark/>
          </w:tcPr>
          <w:p w14:paraId="3B61D086"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LOW</w:t>
            </w:r>
            <w:r w:rsidRPr="00BD61D3">
              <w:rPr>
                <w:rFonts w:ascii="Arial Narrow" w:hAnsi="Arial Narrow"/>
                <w:szCs w:val="18"/>
                <w:vertAlign w:val="superscript"/>
              </w:rPr>
              <w:t>1,2</w:t>
            </w:r>
          </w:p>
        </w:tc>
        <w:tc>
          <w:tcPr>
            <w:tcW w:w="870" w:type="pct"/>
            <w:tcBorders>
              <w:top w:val="single" w:sz="6" w:space="0" w:color="000000"/>
              <w:left w:val="nil"/>
              <w:bottom w:val="single" w:sz="6" w:space="0" w:color="000000"/>
              <w:right w:val="nil"/>
            </w:tcBorders>
            <w:hideMark/>
          </w:tcPr>
          <w:p w14:paraId="328983D7" w14:textId="77777777" w:rsidR="00E558F3" w:rsidRPr="00BD61D3" w:rsidRDefault="00E558F3" w:rsidP="008D05F4">
            <w:pPr>
              <w:rPr>
                <w:rFonts w:ascii="Arial Narrow" w:hAnsi="Arial Narrow"/>
                <w:szCs w:val="18"/>
              </w:rPr>
            </w:pPr>
          </w:p>
        </w:tc>
      </w:tr>
      <w:tr w:rsidR="00E558F3" w:rsidRPr="00BD61D3" w14:paraId="60CCC95F" w14:textId="77777777" w:rsidTr="00376CF5">
        <w:trPr>
          <w:cantSplit/>
        </w:trPr>
        <w:tc>
          <w:tcPr>
            <w:tcW w:w="779" w:type="pct"/>
            <w:tcBorders>
              <w:top w:val="single" w:sz="6" w:space="0" w:color="000000"/>
              <w:left w:val="nil"/>
              <w:bottom w:val="single" w:sz="6" w:space="0" w:color="000000"/>
              <w:right w:val="nil"/>
            </w:tcBorders>
            <w:hideMark/>
          </w:tcPr>
          <w:p w14:paraId="19F3728A" w14:textId="77777777" w:rsidR="00E558F3" w:rsidRPr="00BD61D3" w:rsidRDefault="00E558F3" w:rsidP="008D05F4">
            <w:pPr>
              <w:rPr>
                <w:rFonts w:ascii="Arial Narrow" w:hAnsi="Arial Narrow"/>
                <w:szCs w:val="18"/>
              </w:rPr>
            </w:pPr>
            <w:r w:rsidRPr="00BD61D3">
              <w:rPr>
                <w:rFonts w:ascii="Arial Narrow" w:hAnsi="Arial Narrow"/>
                <w:szCs w:val="18"/>
              </w:rPr>
              <w:t>Postpartum haemorrhage</w:t>
            </w:r>
          </w:p>
        </w:tc>
        <w:tc>
          <w:tcPr>
            <w:tcW w:w="619" w:type="pct"/>
            <w:tcBorders>
              <w:top w:val="single" w:sz="6" w:space="0" w:color="000000"/>
              <w:left w:val="nil"/>
              <w:bottom w:val="single" w:sz="6" w:space="0" w:color="000000"/>
              <w:right w:val="nil"/>
            </w:tcBorders>
            <w:hideMark/>
          </w:tcPr>
          <w:p w14:paraId="2B7DDA99" w14:textId="77777777" w:rsidR="00E558F3" w:rsidRPr="00BD61D3" w:rsidRDefault="00E558F3" w:rsidP="008D05F4">
            <w:pPr>
              <w:rPr>
                <w:rFonts w:ascii="Arial Narrow" w:hAnsi="Arial Narrow"/>
                <w:szCs w:val="18"/>
              </w:rPr>
            </w:pPr>
            <w:r w:rsidRPr="00BD61D3">
              <w:rPr>
                <w:rFonts w:ascii="Arial Narrow" w:hAnsi="Arial Narrow"/>
                <w:szCs w:val="18"/>
              </w:rPr>
              <w:t xml:space="preserve">122 per 1,000 </w:t>
            </w:r>
          </w:p>
        </w:tc>
        <w:tc>
          <w:tcPr>
            <w:tcW w:w="618" w:type="pct"/>
            <w:tcBorders>
              <w:top w:val="single" w:sz="6" w:space="0" w:color="000000"/>
              <w:left w:val="nil"/>
              <w:bottom w:val="single" w:sz="6" w:space="0" w:color="000000"/>
              <w:right w:val="nil"/>
            </w:tcBorders>
            <w:shd w:val="clear" w:color="auto" w:fill="EBEBEB"/>
            <w:hideMark/>
          </w:tcPr>
          <w:p w14:paraId="1637D77B" w14:textId="77777777" w:rsidR="00E558F3" w:rsidRPr="00BD61D3" w:rsidRDefault="00E558F3" w:rsidP="008D05F4">
            <w:pPr>
              <w:rPr>
                <w:rFonts w:ascii="Arial Narrow" w:hAnsi="Arial Narrow"/>
                <w:szCs w:val="18"/>
              </w:rPr>
            </w:pPr>
            <w:r w:rsidRPr="00BD61D3">
              <w:rPr>
                <w:rFonts w:ascii="Arial Narrow" w:hAnsi="Arial Narrow"/>
                <w:szCs w:val="18"/>
              </w:rPr>
              <w:t>133 per 1,000</w:t>
            </w:r>
            <w:r w:rsidRPr="00BD61D3">
              <w:rPr>
                <w:rFonts w:ascii="Arial Narrow" w:hAnsi="Arial Narrow"/>
                <w:szCs w:val="18"/>
              </w:rPr>
              <w:br/>
              <w:t xml:space="preserve">(112 to 159) </w:t>
            </w:r>
          </w:p>
        </w:tc>
        <w:tc>
          <w:tcPr>
            <w:tcW w:w="821" w:type="pct"/>
            <w:tcBorders>
              <w:top w:val="single" w:sz="6" w:space="0" w:color="000000"/>
              <w:left w:val="nil"/>
              <w:bottom w:val="single" w:sz="6" w:space="0" w:color="000000"/>
              <w:right w:val="nil"/>
            </w:tcBorders>
            <w:hideMark/>
          </w:tcPr>
          <w:p w14:paraId="7752507D" w14:textId="7E551BD2" w:rsidR="00E558F3" w:rsidRPr="00BD61D3" w:rsidRDefault="00E558F3" w:rsidP="00171A10">
            <w:pPr>
              <w:rPr>
                <w:rFonts w:ascii="Arial Narrow" w:hAnsi="Arial Narrow"/>
                <w:szCs w:val="18"/>
              </w:rPr>
            </w:pPr>
            <w:r w:rsidRPr="00BD61D3">
              <w:rPr>
                <w:rFonts w:ascii="Arial Narrow" w:hAnsi="Arial Narrow"/>
                <w:szCs w:val="18"/>
              </w:rPr>
              <w:t xml:space="preserve">RR </w:t>
            </w:r>
            <w:r w:rsidR="00171A10">
              <w:rPr>
                <w:rFonts w:ascii="Arial Narrow" w:hAnsi="Arial Narrow"/>
                <w:szCs w:val="18"/>
              </w:rPr>
              <w:t>1.09</w:t>
            </w:r>
            <w:r w:rsidRPr="00BD61D3">
              <w:rPr>
                <w:rFonts w:ascii="Arial Narrow" w:hAnsi="Arial Narrow"/>
                <w:szCs w:val="18"/>
              </w:rPr>
              <w:br/>
              <w:t xml:space="preserve">(0.92 to 1.30) </w:t>
            </w:r>
          </w:p>
        </w:tc>
        <w:tc>
          <w:tcPr>
            <w:tcW w:w="584" w:type="pct"/>
            <w:tcBorders>
              <w:top w:val="single" w:sz="6" w:space="0" w:color="000000"/>
              <w:left w:val="nil"/>
              <w:bottom w:val="single" w:sz="6" w:space="0" w:color="000000"/>
              <w:right w:val="nil"/>
            </w:tcBorders>
            <w:hideMark/>
          </w:tcPr>
          <w:p w14:paraId="2BE6BE34" w14:textId="77777777" w:rsidR="00E558F3" w:rsidRPr="00BD61D3" w:rsidRDefault="00E558F3" w:rsidP="008D05F4">
            <w:pPr>
              <w:rPr>
                <w:rFonts w:ascii="Arial Narrow" w:hAnsi="Arial Narrow"/>
                <w:szCs w:val="18"/>
              </w:rPr>
            </w:pPr>
            <w:r w:rsidRPr="00BD61D3">
              <w:rPr>
                <w:rFonts w:ascii="Arial Narrow" w:hAnsi="Arial Narrow"/>
                <w:szCs w:val="18"/>
              </w:rPr>
              <w:t>3,315</w:t>
            </w:r>
            <w:r w:rsidRPr="00BD61D3">
              <w:rPr>
                <w:rFonts w:ascii="Arial Narrow" w:hAnsi="Arial Narrow"/>
                <w:szCs w:val="18"/>
              </w:rPr>
              <w:br/>
              <w:t xml:space="preserve">(5 RCTs) </w:t>
            </w:r>
          </w:p>
        </w:tc>
        <w:tc>
          <w:tcPr>
            <w:tcW w:w="709" w:type="pct"/>
            <w:tcBorders>
              <w:top w:val="single" w:sz="6" w:space="0" w:color="000000"/>
              <w:left w:val="nil"/>
              <w:bottom w:val="single" w:sz="6" w:space="0" w:color="000000"/>
              <w:right w:val="nil"/>
            </w:tcBorders>
            <w:hideMark/>
          </w:tcPr>
          <w:p w14:paraId="4E1B8EDB"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LOW</w:t>
            </w:r>
            <w:r w:rsidRPr="00BD61D3">
              <w:rPr>
                <w:rFonts w:ascii="Arial Narrow" w:hAnsi="Arial Narrow"/>
                <w:szCs w:val="18"/>
                <w:vertAlign w:val="superscript"/>
              </w:rPr>
              <w:t>1,2</w:t>
            </w:r>
          </w:p>
        </w:tc>
        <w:tc>
          <w:tcPr>
            <w:tcW w:w="870" w:type="pct"/>
            <w:tcBorders>
              <w:top w:val="single" w:sz="6" w:space="0" w:color="000000"/>
              <w:left w:val="nil"/>
              <w:bottom w:val="single" w:sz="6" w:space="0" w:color="000000"/>
              <w:right w:val="nil"/>
            </w:tcBorders>
            <w:hideMark/>
          </w:tcPr>
          <w:p w14:paraId="124449B8" w14:textId="77777777" w:rsidR="00E558F3" w:rsidRPr="00BD61D3" w:rsidRDefault="00E558F3" w:rsidP="008D05F4">
            <w:pPr>
              <w:rPr>
                <w:rFonts w:ascii="Arial Narrow" w:hAnsi="Arial Narrow"/>
                <w:szCs w:val="18"/>
              </w:rPr>
            </w:pPr>
          </w:p>
        </w:tc>
      </w:tr>
      <w:tr w:rsidR="00E558F3" w:rsidRPr="00BD61D3" w14:paraId="3E767C67" w14:textId="77777777" w:rsidTr="00376CF5">
        <w:trPr>
          <w:cantSplit/>
        </w:trPr>
        <w:tc>
          <w:tcPr>
            <w:tcW w:w="779" w:type="pct"/>
            <w:tcBorders>
              <w:top w:val="single" w:sz="6" w:space="0" w:color="000000"/>
              <w:left w:val="nil"/>
              <w:bottom w:val="single" w:sz="6" w:space="0" w:color="000000"/>
              <w:right w:val="nil"/>
            </w:tcBorders>
          </w:tcPr>
          <w:p w14:paraId="2B561DD3" w14:textId="77777777" w:rsidR="00E558F3" w:rsidRPr="00BD61D3" w:rsidRDefault="00E558F3" w:rsidP="008D05F4">
            <w:pPr>
              <w:rPr>
                <w:rFonts w:ascii="Arial Narrow" w:hAnsi="Arial Narrow"/>
                <w:szCs w:val="18"/>
              </w:rPr>
            </w:pPr>
            <w:r w:rsidRPr="00BD61D3">
              <w:rPr>
                <w:rFonts w:ascii="Arial Narrow" w:hAnsi="Arial Narrow"/>
                <w:szCs w:val="18"/>
              </w:rPr>
              <w:t>Breastfeeding at discharge</w:t>
            </w:r>
          </w:p>
        </w:tc>
        <w:tc>
          <w:tcPr>
            <w:tcW w:w="619" w:type="pct"/>
            <w:tcBorders>
              <w:top w:val="single" w:sz="6" w:space="0" w:color="000000"/>
              <w:left w:val="nil"/>
              <w:bottom w:val="single" w:sz="6" w:space="0" w:color="000000"/>
              <w:right w:val="nil"/>
            </w:tcBorders>
          </w:tcPr>
          <w:p w14:paraId="21C2F91A"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618" w:type="pct"/>
            <w:tcBorders>
              <w:top w:val="single" w:sz="6" w:space="0" w:color="000000"/>
              <w:left w:val="nil"/>
              <w:bottom w:val="single" w:sz="6" w:space="0" w:color="000000"/>
              <w:right w:val="nil"/>
            </w:tcBorders>
            <w:shd w:val="clear" w:color="auto" w:fill="EBEBEB"/>
          </w:tcPr>
          <w:p w14:paraId="4FDB1EEE"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821" w:type="pct"/>
            <w:tcBorders>
              <w:top w:val="single" w:sz="6" w:space="0" w:color="000000"/>
              <w:left w:val="nil"/>
              <w:bottom w:val="single" w:sz="6" w:space="0" w:color="000000"/>
              <w:right w:val="nil"/>
            </w:tcBorders>
          </w:tcPr>
          <w:p w14:paraId="243E6B0D"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84" w:type="pct"/>
            <w:tcBorders>
              <w:top w:val="single" w:sz="6" w:space="0" w:color="000000"/>
              <w:left w:val="nil"/>
              <w:bottom w:val="single" w:sz="6" w:space="0" w:color="000000"/>
              <w:right w:val="nil"/>
            </w:tcBorders>
          </w:tcPr>
          <w:p w14:paraId="099D9C5B" w14:textId="77777777" w:rsidR="00E558F3" w:rsidRPr="00BD61D3" w:rsidRDefault="00E558F3" w:rsidP="008D05F4">
            <w:pPr>
              <w:rPr>
                <w:rFonts w:ascii="Arial Narrow" w:hAnsi="Arial Narrow"/>
                <w:szCs w:val="18"/>
              </w:rPr>
            </w:pPr>
            <w:r w:rsidRPr="00BD61D3">
              <w:rPr>
                <w:rFonts w:ascii="Arial Narrow" w:hAnsi="Arial Narrow"/>
                <w:szCs w:val="18"/>
              </w:rPr>
              <w:t>(0 RCTs)</w:t>
            </w:r>
          </w:p>
        </w:tc>
        <w:tc>
          <w:tcPr>
            <w:tcW w:w="709" w:type="pct"/>
            <w:tcBorders>
              <w:top w:val="single" w:sz="6" w:space="0" w:color="000000"/>
              <w:left w:val="nil"/>
              <w:bottom w:val="single" w:sz="6" w:space="0" w:color="000000"/>
              <w:right w:val="nil"/>
            </w:tcBorders>
          </w:tcPr>
          <w:p w14:paraId="7E83FF3C"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870" w:type="pct"/>
            <w:tcBorders>
              <w:top w:val="single" w:sz="6" w:space="0" w:color="000000"/>
              <w:left w:val="nil"/>
              <w:bottom w:val="single" w:sz="6" w:space="0" w:color="000000"/>
              <w:right w:val="nil"/>
            </w:tcBorders>
          </w:tcPr>
          <w:p w14:paraId="28E39922" w14:textId="77777777" w:rsidR="00E558F3" w:rsidRPr="00BD61D3" w:rsidRDefault="00E558F3" w:rsidP="008D05F4">
            <w:pPr>
              <w:rPr>
                <w:rFonts w:ascii="Arial Narrow" w:hAnsi="Arial Narrow"/>
                <w:szCs w:val="18"/>
              </w:rPr>
            </w:pPr>
            <w:r w:rsidRPr="00BD61D3">
              <w:rPr>
                <w:rFonts w:ascii="Arial Narrow" w:hAnsi="Arial Narrow"/>
                <w:szCs w:val="18"/>
              </w:rPr>
              <w:t>No RCTs reported data for this outcome</w:t>
            </w:r>
          </w:p>
        </w:tc>
      </w:tr>
      <w:tr w:rsidR="00E558F3" w:rsidRPr="00BD61D3" w14:paraId="736EDF5A" w14:textId="77777777" w:rsidTr="00376CF5">
        <w:trPr>
          <w:cantSplit/>
        </w:trPr>
        <w:tc>
          <w:tcPr>
            <w:tcW w:w="779" w:type="pct"/>
            <w:tcBorders>
              <w:top w:val="single" w:sz="6" w:space="0" w:color="000000"/>
              <w:left w:val="nil"/>
              <w:bottom w:val="single" w:sz="6" w:space="0" w:color="000000"/>
              <w:right w:val="nil"/>
            </w:tcBorders>
          </w:tcPr>
          <w:p w14:paraId="628F4718" w14:textId="77777777" w:rsidR="00E558F3" w:rsidRPr="00BD61D3" w:rsidRDefault="00E558F3" w:rsidP="008D05F4">
            <w:pPr>
              <w:rPr>
                <w:rFonts w:ascii="Arial Narrow" w:hAnsi="Arial Narrow"/>
                <w:szCs w:val="18"/>
              </w:rPr>
            </w:pPr>
            <w:r w:rsidRPr="00BD61D3">
              <w:rPr>
                <w:rFonts w:ascii="Arial Narrow" w:hAnsi="Arial Narrow"/>
                <w:szCs w:val="18"/>
              </w:rPr>
              <w:t>Postnatal depression</w:t>
            </w:r>
          </w:p>
        </w:tc>
        <w:tc>
          <w:tcPr>
            <w:tcW w:w="619" w:type="pct"/>
            <w:tcBorders>
              <w:top w:val="single" w:sz="6" w:space="0" w:color="000000"/>
              <w:left w:val="nil"/>
              <w:bottom w:val="single" w:sz="6" w:space="0" w:color="000000"/>
              <w:right w:val="nil"/>
            </w:tcBorders>
          </w:tcPr>
          <w:p w14:paraId="2DA74F18"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618" w:type="pct"/>
            <w:tcBorders>
              <w:top w:val="single" w:sz="6" w:space="0" w:color="000000"/>
              <w:left w:val="nil"/>
              <w:bottom w:val="single" w:sz="6" w:space="0" w:color="000000"/>
              <w:right w:val="nil"/>
            </w:tcBorders>
            <w:shd w:val="clear" w:color="auto" w:fill="EBEBEB"/>
          </w:tcPr>
          <w:p w14:paraId="06920A5D"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821" w:type="pct"/>
            <w:tcBorders>
              <w:top w:val="single" w:sz="6" w:space="0" w:color="000000"/>
              <w:left w:val="nil"/>
              <w:bottom w:val="single" w:sz="6" w:space="0" w:color="000000"/>
              <w:right w:val="nil"/>
            </w:tcBorders>
          </w:tcPr>
          <w:p w14:paraId="2BA43F91"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584" w:type="pct"/>
            <w:tcBorders>
              <w:top w:val="single" w:sz="6" w:space="0" w:color="000000"/>
              <w:left w:val="nil"/>
              <w:bottom w:val="single" w:sz="6" w:space="0" w:color="000000"/>
              <w:right w:val="nil"/>
            </w:tcBorders>
          </w:tcPr>
          <w:p w14:paraId="572776D7" w14:textId="77777777" w:rsidR="00E558F3" w:rsidRPr="00BD61D3" w:rsidRDefault="00E558F3" w:rsidP="008D05F4">
            <w:pPr>
              <w:rPr>
                <w:rFonts w:ascii="Arial Narrow" w:hAnsi="Arial Narrow"/>
                <w:szCs w:val="18"/>
              </w:rPr>
            </w:pPr>
            <w:r w:rsidRPr="00BD61D3">
              <w:rPr>
                <w:rFonts w:ascii="Arial Narrow" w:hAnsi="Arial Narrow"/>
                <w:szCs w:val="18"/>
              </w:rPr>
              <w:t>(0 RCTs)</w:t>
            </w:r>
          </w:p>
        </w:tc>
        <w:tc>
          <w:tcPr>
            <w:tcW w:w="709" w:type="pct"/>
            <w:tcBorders>
              <w:top w:val="single" w:sz="6" w:space="0" w:color="000000"/>
              <w:left w:val="nil"/>
              <w:bottom w:val="single" w:sz="6" w:space="0" w:color="000000"/>
              <w:right w:val="nil"/>
            </w:tcBorders>
          </w:tcPr>
          <w:p w14:paraId="2006F5CB" w14:textId="77777777" w:rsidR="00E558F3" w:rsidRPr="00BD61D3" w:rsidRDefault="00E558F3" w:rsidP="008D05F4">
            <w:pPr>
              <w:jc w:val="center"/>
              <w:rPr>
                <w:rFonts w:ascii="Arial Narrow" w:hAnsi="Arial Narrow"/>
                <w:szCs w:val="18"/>
              </w:rPr>
            </w:pPr>
            <w:r w:rsidRPr="00BD61D3">
              <w:rPr>
                <w:rFonts w:ascii="Arial Narrow" w:hAnsi="Arial Narrow"/>
                <w:szCs w:val="18"/>
              </w:rPr>
              <w:t>—</w:t>
            </w:r>
          </w:p>
        </w:tc>
        <w:tc>
          <w:tcPr>
            <w:tcW w:w="870" w:type="pct"/>
            <w:tcBorders>
              <w:top w:val="single" w:sz="6" w:space="0" w:color="000000"/>
              <w:left w:val="nil"/>
              <w:bottom w:val="single" w:sz="6" w:space="0" w:color="000000"/>
              <w:right w:val="nil"/>
            </w:tcBorders>
          </w:tcPr>
          <w:p w14:paraId="46101E80" w14:textId="77777777" w:rsidR="00E558F3" w:rsidRPr="00BD61D3" w:rsidRDefault="00E558F3" w:rsidP="008D05F4">
            <w:pPr>
              <w:rPr>
                <w:rFonts w:ascii="Arial Narrow" w:hAnsi="Arial Narrow"/>
                <w:szCs w:val="18"/>
              </w:rPr>
            </w:pPr>
            <w:r w:rsidRPr="00BD61D3">
              <w:rPr>
                <w:rFonts w:ascii="Arial Narrow" w:hAnsi="Arial Narrow"/>
                <w:szCs w:val="18"/>
              </w:rPr>
              <w:t>No RCTs reported data for this outcome</w:t>
            </w:r>
          </w:p>
        </w:tc>
      </w:tr>
      <w:tr w:rsidR="00E558F3" w:rsidRPr="00BD61D3" w14:paraId="3B234CCA" w14:textId="77777777" w:rsidTr="00376CF5">
        <w:trPr>
          <w:cantSplit/>
        </w:trPr>
        <w:tc>
          <w:tcPr>
            <w:tcW w:w="779" w:type="pct"/>
            <w:tcBorders>
              <w:top w:val="single" w:sz="6" w:space="0" w:color="000000"/>
              <w:left w:val="nil"/>
              <w:bottom w:val="single" w:sz="6" w:space="0" w:color="000000"/>
              <w:right w:val="nil"/>
            </w:tcBorders>
            <w:hideMark/>
          </w:tcPr>
          <w:p w14:paraId="7F7B6B24" w14:textId="77777777" w:rsidR="00E558F3" w:rsidRPr="00BD61D3" w:rsidRDefault="00E558F3" w:rsidP="008D05F4">
            <w:pPr>
              <w:rPr>
                <w:rFonts w:ascii="Arial Narrow" w:hAnsi="Arial Narrow"/>
                <w:szCs w:val="18"/>
              </w:rPr>
            </w:pPr>
            <w:r w:rsidRPr="00BD61D3">
              <w:rPr>
                <w:rFonts w:ascii="Arial Narrow" w:hAnsi="Arial Narrow"/>
                <w:szCs w:val="18"/>
              </w:rPr>
              <w:t>Length of maternal hospital stay (days)</w:t>
            </w:r>
          </w:p>
        </w:tc>
        <w:tc>
          <w:tcPr>
            <w:tcW w:w="619" w:type="pct"/>
            <w:tcBorders>
              <w:top w:val="single" w:sz="6" w:space="0" w:color="000000"/>
              <w:left w:val="nil"/>
              <w:bottom w:val="single" w:sz="6" w:space="0" w:color="000000"/>
              <w:right w:val="nil"/>
            </w:tcBorders>
            <w:hideMark/>
          </w:tcPr>
          <w:p w14:paraId="3CCA3033" w14:textId="77777777" w:rsidR="00E558F3" w:rsidRPr="00BD61D3" w:rsidRDefault="00E558F3" w:rsidP="008D05F4">
            <w:pPr>
              <w:rPr>
                <w:rFonts w:ascii="Arial Narrow" w:hAnsi="Arial Narrow"/>
                <w:szCs w:val="18"/>
              </w:rPr>
            </w:pPr>
          </w:p>
        </w:tc>
        <w:tc>
          <w:tcPr>
            <w:tcW w:w="618" w:type="pct"/>
            <w:tcBorders>
              <w:top w:val="single" w:sz="6" w:space="0" w:color="000000"/>
              <w:left w:val="nil"/>
              <w:bottom w:val="single" w:sz="6" w:space="0" w:color="000000"/>
              <w:right w:val="nil"/>
            </w:tcBorders>
            <w:shd w:val="clear" w:color="auto" w:fill="EBEBEB"/>
            <w:hideMark/>
          </w:tcPr>
          <w:p w14:paraId="33A7F290" w14:textId="77777777" w:rsidR="00E558F3" w:rsidRPr="00BD61D3" w:rsidRDefault="00E558F3" w:rsidP="008D05F4">
            <w:pPr>
              <w:rPr>
                <w:rFonts w:ascii="Arial Narrow" w:hAnsi="Arial Narrow"/>
                <w:szCs w:val="18"/>
              </w:rPr>
            </w:pPr>
          </w:p>
        </w:tc>
        <w:tc>
          <w:tcPr>
            <w:tcW w:w="821" w:type="pct"/>
            <w:tcBorders>
              <w:top w:val="single" w:sz="6" w:space="0" w:color="000000"/>
              <w:left w:val="nil"/>
              <w:bottom w:val="single" w:sz="6" w:space="0" w:color="000000"/>
              <w:right w:val="nil"/>
            </w:tcBorders>
            <w:hideMark/>
          </w:tcPr>
          <w:p w14:paraId="4D115694" w14:textId="77777777" w:rsidR="00E558F3" w:rsidRPr="00BD61D3" w:rsidRDefault="00E558F3" w:rsidP="008D05F4">
            <w:pPr>
              <w:rPr>
                <w:rFonts w:ascii="Arial Narrow" w:hAnsi="Arial Narrow"/>
                <w:szCs w:val="18"/>
              </w:rPr>
            </w:pPr>
            <w:r w:rsidRPr="00BD61D3">
              <w:rPr>
                <w:rFonts w:ascii="Arial Narrow" w:hAnsi="Arial Narrow"/>
                <w:szCs w:val="18"/>
              </w:rPr>
              <w:t>Average MD 0.34 days shorter for women who were induced</w:t>
            </w:r>
            <w:r w:rsidRPr="00BD61D3">
              <w:rPr>
                <w:rFonts w:ascii="Arial Narrow" w:hAnsi="Arial Narrow"/>
                <w:szCs w:val="18"/>
              </w:rPr>
              <w:br/>
              <w:t>(1 day shorter to 0.33 days longer)</w:t>
            </w:r>
          </w:p>
        </w:tc>
        <w:tc>
          <w:tcPr>
            <w:tcW w:w="584" w:type="pct"/>
            <w:tcBorders>
              <w:top w:val="single" w:sz="6" w:space="0" w:color="000000"/>
              <w:left w:val="nil"/>
              <w:bottom w:val="single" w:sz="6" w:space="0" w:color="000000"/>
              <w:right w:val="nil"/>
            </w:tcBorders>
            <w:hideMark/>
          </w:tcPr>
          <w:p w14:paraId="2D33448F" w14:textId="77777777" w:rsidR="00E558F3" w:rsidRPr="00BD61D3" w:rsidRDefault="00E558F3" w:rsidP="008D05F4">
            <w:pPr>
              <w:rPr>
                <w:rFonts w:ascii="Arial Narrow" w:hAnsi="Arial Narrow"/>
                <w:szCs w:val="18"/>
              </w:rPr>
            </w:pPr>
            <w:r w:rsidRPr="00BD61D3">
              <w:rPr>
                <w:rFonts w:ascii="Arial Narrow" w:hAnsi="Arial Narrow"/>
                <w:szCs w:val="18"/>
              </w:rPr>
              <w:t>1,146</w:t>
            </w:r>
            <w:r w:rsidRPr="00BD61D3">
              <w:rPr>
                <w:rFonts w:ascii="Arial Narrow" w:hAnsi="Arial Narrow"/>
                <w:szCs w:val="18"/>
              </w:rPr>
              <w:br/>
              <w:t xml:space="preserve">(5 RCTs) </w:t>
            </w:r>
          </w:p>
        </w:tc>
        <w:tc>
          <w:tcPr>
            <w:tcW w:w="709" w:type="pct"/>
            <w:tcBorders>
              <w:top w:val="single" w:sz="6" w:space="0" w:color="000000"/>
              <w:left w:val="nil"/>
              <w:bottom w:val="single" w:sz="6" w:space="0" w:color="000000"/>
              <w:right w:val="nil"/>
            </w:tcBorders>
            <w:hideMark/>
          </w:tcPr>
          <w:p w14:paraId="22D9DECB" w14:textId="77777777" w:rsidR="00E558F3" w:rsidRPr="00BD61D3" w:rsidRDefault="00E558F3" w:rsidP="008D05F4">
            <w:pPr>
              <w:rPr>
                <w:rFonts w:ascii="Arial Narrow" w:hAnsi="Arial Narrow"/>
                <w:szCs w:val="18"/>
              </w:rPr>
            </w:pPr>
            <w:r w:rsidRPr="00BD61D3">
              <w:rPr>
                <w:rFonts w:ascii="Cambria" w:eastAsia="Cambria" w:hAnsi="Cambria" w:cs="Cambria"/>
                <w:szCs w:val="18"/>
              </w:rPr>
              <w:t>⨁⨁</w:t>
            </w:r>
            <w:r w:rsidRPr="00BD61D3">
              <w:rPr>
                <w:rFonts w:ascii="MS Mincho" w:eastAsia="MS Mincho" w:hAnsi="MS Mincho" w:cs="MS Mincho"/>
                <w:szCs w:val="18"/>
              </w:rPr>
              <w:t>◯◯</w:t>
            </w:r>
            <w:r w:rsidRPr="00BD61D3">
              <w:rPr>
                <w:rFonts w:ascii="Arial Narrow" w:hAnsi="Arial Narrow"/>
                <w:szCs w:val="18"/>
              </w:rPr>
              <w:br/>
              <w:t>LOW</w:t>
            </w:r>
            <w:r w:rsidRPr="00BD61D3">
              <w:rPr>
                <w:rFonts w:ascii="Arial Narrow" w:hAnsi="Arial Narrow"/>
                <w:szCs w:val="18"/>
                <w:vertAlign w:val="superscript"/>
              </w:rPr>
              <w:t>1,2,3</w:t>
            </w:r>
          </w:p>
        </w:tc>
        <w:tc>
          <w:tcPr>
            <w:tcW w:w="870" w:type="pct"/>
            <w:tcBorders>
              <w:top w:val="single" w:sz="6" w:space="0" w:color="000000"/>
              <w:left w:val="nil"/>
              <w:bottom w:val="single" w:sz="6" w:space="0" w:color="000000"/>
              <w:right w:val="nil"/>
            </w:tcBorders>
            <w:hideMark/>
          </w:tcPr>
          <w:p w14:paraId="1B44D81B" w14:textId="77777777" w:rsidR="00E558F3" w:rsidRPr="00BD61D3" w:rsidRDefault="00E558F3" w:rsidP="008D05F4">
            <w:pPr>
              <w:rPr>
                <w:rFonts w:ascii="Arial Narrow" w:hAnsi="Arial Narrow"/>
                <w:szCs w:val="18"/>
              </w:rPr>
            </w:pPr>
          </w:p>
        </w:tc>
      </w:tr>
      <w:tr w:rsidR="00E558F3" w:rsidRPr="00BD61D3" w14:paraId="11B390D0" w14:textId="77777777" w:rsidTr="008D05F4">
        <w:trPr>
          <w:cantSplit/>
        </w:trPr>
        <w:tc>
          <w:tcPr>
            <w:tcW w:w="5000" w:type="pct"/>
            <w:gridSpan w:val="7"/>
            <w:tcBorders>
              <w:top w:val="single" w:sz="6" w:space="0" w:color="000000"/>
              <w:left w:val="nil"/>
              <w:bottom w:val="single" w:sz="6" w:space="0" w:color="000000"/>
              <w:right w:val="nil"/>
            </w:tcBorders>
            <w:vAlign w:val="center"/>
            <w:hideMark/>
          </w:tcPr>
          <w:p w14:paraId="5445B813" w14:textId="4A0C684B" w:rsidR="00E558F3" w:rsidRPr="00BD61D3" w:rsidRDefault="00E558F3" w:rsidP="008D05F4">
            <w:pPr>
              <w:rPr>
                <w:rFonts w:ascii="Arial Narrow" w:hAnsi="Arial Narrow"/>
                <w:szCs w:val="18"/>
              </w:rPr>
            </w:pPr>
            <w:r w:rsidRPr="00BD61D3">
              <w:rPr>
                <w:rFonts w:ascii="Arial Narrow" w:hAnsi="Arial Narrow"/>
                <w:szCs w:val="18"/>
              </w:rPr>
              <w:t xml:space="preserve">*The risk in the intervention group (and its 95% confidence interval) is based on the assumed risk in the comparison group and the relative effect of the intervention (and its 95% CI). </w:t>
            </w:r>
            <w:r w:rsidRPr="00BD61D3">
              <w:rPr>
                <w:rFonts w:ascii="Arial Narrow" w:hAnsi="Arial Narrow"/>
                <w:szCs w:val="18"/>
              </w:rPr>
              <w:br/>
              <w:t xml:space="preserve">CI: Confidence interval;  </w:t>
            </w:r>
          </w:p>
        </w:tc>
      </w:tr>
      <w:tr w:rsidR="00E558F3" w:rsidRPr="00BD61D3" w14:paraId="67444332" w14:textId="77777777" w:rsidTr="008D05F4">
        <w:trPr>
          <w:cantSplit/>
        </w:trPr>
        <w:tc>
          <w:tcPr>
            <w:tcW w:w="5000" w:type="pct"/>
            <w:gridSpan w:val="7"/>
            <w:tcBorders>
              <w:top w:val="single" w:sz="6" w:space="0" w:color="000000"/>
              <w:left w:val="nil"/>
              <w:bottom w:val="single" w:sz="6" w:space="0" w:color="000000"/>
              <w:right w:val="nil"/>
            </w:tcBorders>
            <w:vAlign w:val="center"/>
            <w:hideMark/>
          </w:tcPr>
          <w:p w14:paraId="30C74239" w14:textId="77777777" w:rsidR="00E558F3" w:rsidRPr="00BD61D3" w:rsidRDefault="00E558F3" w:rsidP="008D05F4">
            <w:pPr>
              <w:rPr>
                <w:rFonts w:ascii="Arial Narrow" w:hAnsi="Arial Narrow"/>
              </w:rPr>
            </w:pPr>
            <w:r w:rsidRPr="00BD61D3">
              <w:rPr>
                <w:rFonts w:ascii="Arial Narrow" w:hAnsi="Arial Narrow"/>
                <w:b/>
              </w:rPr>
              <w:t>GRADE Working Group grades of evidence</w:t>
            </w:r>
            <w:r w:rsidRPr="00BD61D3">
              <w:rPr>
                <w:rFonts w:ascii="Arial Narrow" w:hAnsi="Arial Narrow"/>
              </w:rPr>
              <w:br/>
            </w:r>
            <w:r w:rsidRPr="00BD61D3">
              <w:rPr>
                <w:rFonts w:ascii="Arial Narrow" w:hAnsi="Arial Narrow"/>
                <w:b/>
              </w:rPr>
              <w:t>High certainty</w:t>
            </w:r>
            <w:r w:rsidRPr="00BD61D3">
              <w:rPr>
                <w:rFonts w:ascii="Arial Narrow" w:hAnsi="Arial Narrow"/>
              </w:rPr>
              <w:t>: We are very confident that the true effect lies close to that of the estimate of the effect</w:t>
            </w:r>
            <w:r w:rsidRPr="00BD61D3">
              <w:rPr>
                <w:rFonts w:ascii="Arial Narrow" w:hAnsi="Arial Narrow"/>
              </w:rPr>
              <w:br/>
            </w:r>
            <w:r w:rsidRPr="00BD61D3">
              <w:rPr>
                <w:rFonts w:ascii="Arial Narrow" w:hAnsi="Arial Narrow"/>
                <w:b/>
              </w:rPr>
              <w:t>Moderate certainty</w:t>
            </w:r>
            <w:r w:rsidRPr="00BD61D3">
              <w:rPr>
                <w:rFonts w:ascii="Arial Narrow" w:hAnsi="Arial Narrow"/>
              </w:rPr>
              <w:t>: We are moderately confident in the effect estimate: The true effect is likely to be close to the estimate of the effect, but there is a possibility that it is substantially different</w:t>
            </w:r>
            <w:r w:rsidRPr="00BD61D3">
              <w:rPr>
                <w:rFonts w:ascii="Arial Narrow" w:hAnsi="Arial Narrow"/>
              </w:rPr>
              <w:br/>
            </w:r>
            <w:r w:rsidRPr="00BD61D3">
              <w:rPr>
                <w:rFonts w:ascii="Arial Narrow" w:hAnsi="Arial Narrow"/>
                <w:b/>
              </w:rPr>
              <w:t>Low certainty</w:t>
            </w:r>
            <w:r w:rsidRPr="00BD61D3">
              <w:rPr>
                <w:rFonts w:ascii="Arial Narrow" w:hAnsi="Arial Narrow"/>
              </w:rPr>
              <w:t>: Our confidence in the effect estimate is limited: The true effect may be substantially different from the estimate of the effect</w:t>
            </w:r>
            <w:r w:rsidRPr="00BD61D3">
              <w:rPr>
                <w:rFonts w:ascii="Arial Narrow" w:hAnsi="Arial Narrow"/>
              </w:rPr>
              <w:br/>
            </w:r>
            <w:r w:rsidRPr="00BD61D3">
              <w:rPr>
                <w:rFonts w:ascii="Arial Narrow" w:hAnsi="Arial Narrow"/>
                <w:b/>
              </w:rPr>
              <w:t>Very low certainty</w:t>
            </w:r>
            <w:r w:rsidRPr="00BD61D3">
              <w:rPr>
                <w:rFonts w:ascii="Arial Narrow" w:hAnsi="Arial Narrow"/>
              </w:rPr>
              <w:t xml:space="preserve">: We have very little confidence in the effect estimate: The true effect is likely to be substantially different from the estimate of effect </w:t>
            </w:r>
          </w:p>
        </w:tc>
      </w:tr>
      <w:tr w:rsidR="00E558F3" w:rsidRPr="00BD61D3" w14:paraId="355CC163" w14:textId="77777777" w:rsidTr="008D05F4">
        <w:trPr>
          <w:cantSplit/>
          <w:tblHeader/>
        </w:trPr>
        <w:tc>
          <w:tcPr>
            <w:tcW w:w="5000" w:type="pct"/>
            <w:gridSpan w:val="7"/>
            <w:tcBorders>
              <w:top w:val="single" w:sz="4" w:space="0" w:color="FFFFFF" w:themeColor="background1"/>
              <w:left w:val="nil"/>
              <w:bottom w:val="single" w:sz="12" w:space="0" w:color="000000"/>
              <w:right w:val="nil"/>
            </w:tcBorders>
            <w:vAlign w:val="center"/>
            <w:hideMark/>
          </w:tcPr>
          <w:p w14:paraId="40D2C1BC" w14:textId="77777777" w:rsidR="00E558F3" w:rsidRPr="00BD61D3" w:rsidRDefault="00E558F3" w:rsidP="008D05F4">
            <w:pPr>
              <w:rPr>
                <w:rFonts w:ascii="Arial Narrow" w:hAnsi="Arial Narrow"/>
              </w:rPr>
            </w:pPr>
            <w:r w:rsidRPr="00BD61D3">
              <w:rPr>
                <w:rFonts w:ascii="Arial Narrow" w:hAnsi="Arial Narrow"/>
              </w:rPr>
              <w:t xml:space="preserve">1. Studies contributing data had some design limitations. (-1) </w:t>
            </w:r>
          </w:p>
          <w:p w14:paraId="705F2AB3" w14:textId="77777777" w:rsidR="00E558F3" w:rsidRPr="00BD61D3" w:rsidRDefault="00E558F3" w:rsidP="008D05F4">
            <w:pPr>
              <w:rPr>
                <w:rFonts w:ascii="Arial Narrow" w:hAnsi="Arial Narrow"/>
              </w:rPr>
            </w:pPr>
            <w:r w:rsidRPr="00BD61D3">
              <w:rPr>
                <w:rFonts w:ascii="Arial Narrow" w:hAnsi="Arial Narrow"/>
              </w:rPr>
              <w:t>2. Wide confidence intervals crossing the line of no effect. (-1)</w:t>
            </w:r>
          </w:p>
          <w:p w14:paraId="0DF61A54" w14:textId="77777777" w:rsidR="00E558F3" w:rsidRPr="00BD61D3" w:rsidRDefault="00E558F3" w:rsidP="008D05F4">
            <w:pPr>
              <w:rPr>
                <w:rFonts w:ascii="Arial Narrow" w:hAnsi="Arial Narrow"/>
              </w:rPr>
            </w:pPr>
            <w:r w:rsidRPr="00BD61D3">
              <w:rPr>
                <w:rFonts w:ascii="Arial Narrow" w:hAnsi="Arial Narrow"/>
              </w:rPr>
              <w:t>3. Statistical heterogeneity (I² = 95%). Variation in size and direction of effect. (-2)</w:t>
            </w:r>
          </w:p>
        </w:tc>
      </w:tr>
    </w:tbl>
    <w:p w14:paraId="33A34053" w14:textId="3E6E06B7" w:rsidR="00B00C3F" w:rsidRPr="00BD61D3" w:rsidRDefault="00B00C3F" w:rsidP="00754155">
      <w:pPr>
        <w:pStyle w:val="Heading4"/>
      </w:pPr>
      <w:r w:rsidRPr="00BD61D3">
        <w:lastRenderedPageBreak/>
        <w:t>Primary outcome</w:t>
      </w:r>
    </w:p>
    <w:p w14:paraId="18E7863F" w14:textId="77777777" w:rsidR="00B00C3F" w:rsidRPr="00BD61D3" w:rsidRDefault="00B00C3F" w:rsidP="00754155">
      <w:pPr>
        <w:pStyle w:val="Heading5"/>
      </w:pPr>
      <w:r w:rsidRPr="00BD61D3">
        <w:t>Perinatal death</w:t>
      </w:r>
    </w:p>
    <w:p w14:paraId="3541BCC5" w14:textId="0AEBFF2B" w:rsidR="00B00C3F" w:rsidRPr="00BD61D3" w:rsidRDefault="001E6EEB" w:rsidP="00544D58">
      <w:pPr>
        <w:keepNext/>
        <w:keepLines/>
      </w:pPr>
      <w:r>
        <w:t>There were f</w:t>
      </w:r>
      <w:r w:rsidR="00B00C3F" w:rsidRPr="00BD61D3">
        <w:t xml:space="preserve">ewer perinatal deaths in the labour induction </w:t>
      </w:r>
      <w:r w:rsidR="00BC5B2B" w:rsidRPr="00BD61D3">
        <w:t>groups</w:t>
      </w:r>
      <w:r w:rsidR="00B01191">
        <w:t xml:space="preserve"> </w:t>
      </w:r>
      <w:r>
        <w:t xml:space="preserve">(a relative risk reduction of 63%) </w:t>
      </w:r>
      <w:r w:rsidR="00B00C3F" w:rsidRPr="00BD61D3">
        <w:t xml:space="preserve">than in the expectant management groups: </w:t>
      </w:r>
      <w:r w:rsidR="008734F7">
        <w:t>four</w:t>
      </w:r>
      <w:r w:rsidR="008734F7" w:rsidRPr="00BD61D3">
        <w:t xml:space="preserve"> </w:t>
      </w:r>
      <w:r w:rsidR="00B00C3F" w:rsidRPr="00BD61D3">
        <w:t xml:space="preserve">perinatal deaths occurred in the induction group compared with </w:t>
      </w:r>
      <w:r w:rsidR="008734F7">
        <w:t>nineteen</w:t>
      </w:r>
      <w:r w:rsidR="008734F7" w:rsidRPr="00BD61D3">
        <w:t xml:space="preserve"> </w:t>
      </w:r>
      <w:r w:rsidR="00B00C3F" w:rsidRPr="00BD61D3">
        <w:t xml:space="preserve">in the </w:t>
      </w:r>
      <w:r w:rsidR="00563E17">
        <w:t>expec</w:t>
      </w:r>
      <w:r w:rsidR="00B00C3F" w:rsidRPr="00BD61D3">
        <w:t>tant group (</w:t>
      </w:r>
      <w:r w:rsidR="00171A10">
        <w:rPr>
          <w:sz w:val="16"/>
          <w:szCs w:val="16"/>
        </w:rPr>
        <w:t>RR</w:t>
      </w:r>
      <w:r w:rsidR="00B00C3F" w:rsidRPr="006F06DC">
        <w:rPr>
          <w:sz w:val="16"/>
          <w:szCs w:val="16"/>
        </w:rPr>
        <w:t xml:space="preserve"> 0.</w:t>
      </w:r>
      <w:r w:rsidR="00C64F67" w:rsidRPr="006F06DC">
        <w:rPr>
          <w:sz w:val="16"/>
          <w:szCs w:val="16"/>
        </w:rPr>
        <w:t>3</w:t>
      </w:r>
      <w:r w:rsidR="00C64F67">
        <w:rPr>
          <w:sz w:val="16"/>
          <w:szCs w:val="16"/>
        </w:rPr>
        <w:t>7</w:t>
      </w:r>
      <w:r w:rsidR="00B00C3F" w:rsidRPr="006F06DC">
        <w:rPr>
          <w:sz w:val="16"/>
          <w:szCs w:val="16"/>
        </w:rPr>
        <w:t>, 95%</w:t>
      </w:r>
      <w:r w:rsidR="00171A10">
        <w:rPr>
          <w:sz w:val="16"/>
          <w:szCs w:val="16"/>
        </w:rPr>
        <w:t>CI</w:t>
      </w:r>
      <w:r w:rsidR="00563E17" w:rsidRPr="006F06DC">
        <w:rPr>
          <w:sz w:val="16"/>
          <w:szCs w:val="16"/>
        </w:rPr>
        <w:t xml:space="preserve"> </w:t>
      </w:r>
      <w:r w:rsidR="00B00C3F" w:rsidRPr="006F06DC">
        <w:rPr>
          <w:sz w:val="16"/>
          <w:szCs w:val="16"/>
        </w:rPr>
        <w:t>0.1</w:t>
      </w:r>
      <w:r w:rsidR="00C64F67">
        <w:rPr>
          <w:sz w:val="16"/>
          <w:szCs w:val="16"/>
        </w:rPr>
        <w:t>7</w:t>
      </w:r>
      <w:r w:rsidR="00B00C3F" w:rsidRPr="006F06DC">
        <w:rPr>
          <w:sz w:val="16"/>
          <w:szCs w:val="16"/>
        </w:rPr>
        <w:t xml:space="preserve"> to 0.</w:t>
      </w:r>
      <w:r w:rsidR="00C64F67">
        <w:rPr>
          <w:sz w:val="16"/>
          <w:szCs w:val="16"/>
        </w:rPr>
        <w:t>80</w:t>
      </w:r>
      <w:r w:rsidR="00B00C3F" w:rsidRPr="006F06DC">
        <w:rPr>
          <w:sz w:val="16"/>
          <w:szCs w:val="16"/>
        </w:rPr>
        <w:t>; 2</w:t>
      </w:r>
      <w:r w:rsidR="00C64F67">
        <w:rPr>
          <w:sz w:val="16"/>
          <w:szCs w:val="16"/>
        </w:rPr>
        <w:t>1</w:t>
      </w:r>
      <w:r w:rsidR="00B00C3F" w:rsidRPr="006F06DC">
        <w:rPr>
          <w:sz w:val="16"/>
          <w:szCs w:val="16"/>
        </w:rPr>
        <w:t xml:space="preserve"> trials; </w:t>
      </w:r>
      <w:r w:rsidR="00C64F67">
        <w:rPr>
          <w:sz w:val="16"/>
          <w:szCs w:val="16"/>
        </w:rPr>
        <w:t>16,056</w:t>
      </w:r>
      <w:r w:rsidR="00B00C3F" w:rsidRPr="006F06DC">
        <w:rPr>
          <w:sz w:val="16"/>
          <w:szCs w:val="16"/>
        </w:rPr>
        <w:t xml:space="preserve"> infants; moderate-quality evidence</w:t>
      </w:r>
      <w:r w:rsidR="00B00C3F" w:rsidRPr="00BD61D3">
        <w:t>)</w:t>
      </w:r>
      <w:r w:rsidR="00655E62">
        <w:t xml:space="preserve"> </w:t>
      </w:r>
      <w:r w:rsidR="00B319F4">
        <w:fldChar w:fldCharType="begin">
          <w:fldData xml:space="preserve">c3RldCBHeW5lY29sIFNjYW5kPC9zZWNvbmRhcnktdGl0bGU+PC90aXRsZXM+PHBlcmlvZGljYWw+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lcmdzam8gZXQgYWwgMTk4OTsgQ2hh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==
</w:fldData>
        </w:fldChar>
      </w:r>
      <w:r w:rsidR="00B123B2">
        <w:instrText xml:space="preserve"> ADDIN EN.CITE.DATA </w:instrText>
      </w:r>
      <w:r w:rsidR="00B123B2">
        <w:fldChar w:fldCharType="end"/>
      </w:r>
      <w:r w:rsidR="00B123B2">
        <w:fldChar w:fldCharType="begin">
          <w:fldData xml:space="preserve">c3RldCBHeW5lY29sIFNjYW5kPC9zZWNvbmRhcnktdGl0bGU+PC90aXRsZXM+PHBlcmlvZGljYWw+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</w:fldData>
        </w:fldChar>
      </w:r>
      <w:r w:rsidR="00B123B2">
        <w:instrText xml:space="preserve"> ADDIN EN.CITE.DATA </w:instrText>
      </w:r>
      <w:r w:rsidR="00B123B2">
        <w:fldChar w:fldCharType="end"/>
      </w:r>
      <w:r w:rsidR="00B319F4">
        <w:fldChar w:fldCharType="separate"/>
      </w:r>
      <w:r w:rsidR="00B123B2" w:rsidRPr="00B123B2">
        <w:rPr>
          <w:noProof/>
          <w:sz w:val="16"/>
        </w:rPr>
        <w:t>(Augensen et al 1987; Bergsjo et al 1989; Chanrachakul &amp; Herabutya 2003; Cole et al 1975; Dyson et al 1987; Egarter et al 1989; Gelisen et al 2005; Grobman et al 2018; Hannah et al 1992; Heimstad et al 2007; Henry 1969; Herabutya et al 1992; James et al 2001; Kortekaas et al 2014; Martin et al 1978; Martin et al 1989; NICHD 1994; Sahraoui et al 2005; Sande et al 1983; Suikkari et al 1983; Walker et al 2016)</w:t>
      </w:r>
      <w:r w:rsidR="00B319F4">
        <w:fldChar w:fldCharType="end"/>
      </w:r>
      <w:r w:rsidR="00B00C3F" w:rsidRPr="00BD61D3">
        <w:t>.</w:t>
      </w:r>
    </w:p>
    <w:p w14:paraId="19B82BD5" w14:textId="1225538D" w:rsidR="00B00C3F" w:rsidRPr="00BD61D3" w:rsidRDefault="00FD65C5" w:rsidP="00F85B62">
      <w:r>
        <w:rPr>
          <w:b/>
        </w:rPr>
        <w:t>Subgroup i</w:t>
      </w:r>
      <w:r w:rsidRPr="00FD65C5">
        <w:rPr>
          <w:b/>
        </w:rPr>
        <w:t>nteraction</w:t>
      </w:r>
      <w:r w:rsidR="00020C7F">
        <w:t>: There were no</w:t>
      </w:r>
      <w:r w:rsidR="00B319F4">
        <w:t xml:space="preserve"> significant differences be</w:t>
      </w:r>
      <w:r w:rsidR="00B00C3F" w:rsidRPr="00BD61D3">
        <w:t xml:space="preserve">tween the timing of induction subgroups for </w:t>
      </w:r>
      <w:r w:rsidR="00B319F4">
        <w:t>perinatal deaths (</w:t>
      </w:r>
      <w:r w:rsidR="00B319F4" w:rsidRPr="00CA059D">
        <w:rPr>
          <w:sz w:val="16"/>
          <w:szCs w:val="16"/>
        </w:rPr>
        <w:t>Chi²= 0.</w:t>
      </w:r>
      <w:r w:rsidR="00433DE2">
        <w:rPr>
          <w:sz w:val="16"/>
          <w:szCs w:val="16"/>
        </w:rPr>
        <w:t>16</w:t>
      </w:r>
      <w:r w:rsidR="00B319F4" w:rsidRPr="00CA059D">
        <w:rPr>
          <w:sz w:val="16"/>
          <w:szCs w:val="16"/>
        </w:rPr>
        <w:t>, P=</w:t>
      </w:r>
      <w:r w:rsidR="00B00C3F" w:rsidRPr="00CA059D">
        <w:rPr>
          <w:sz w:val="16"/>
          <w:szCs w:val="16"/>
        </w:rPr>
        <w:t>0.</w:t>
      </w:r>
      <w:r w:rsidR="00433DE2">
        <w:rPr>
          <w:sz w:val="16"/>
          <w:szCs w:val="16"/>
        </w:rPr>
        <w:t>6</w:t>
      </w:r>
      <w:r w:rsidR="00B00C3F" w:rsidRPr="00CA059D">
        <w:rPr>
          <w:sz w:val="16"/>
          <w:szCs w:val="16"/>
        </w:rPr>
        <w:t>9, I² = 0%</w:t>
      </w:r>
      <w:r w:rsidR="00B00C3F" w:rsidRPr="00BD61D3">
        <w:t xml:space="preserve">) or for subgroups according to </w:t>
      </w:r>
      <w:r w:rsidR="00B319F4">
        <w:t>state of cervix (</w:t>
      </w:r>
      <w:r w:rsidR="00B319F4" w:rsidRPr="00CA059D">
        <w:rPr>
          <w:sz w:val="16"/>
          <w:szCs w:val="16"/>
        </w:rPr>
        <w:t>Chi² = 0.08, P=</w:t>
      </w:r>
      <w:r w:rsidR="00CA059D">
        <w:rPr>
          <w:sz w:val="16"/>
          <w:szCs w:val="16"/>
        </w:rPr>
        <w:t>0.96, I²=</w:t>
      </w:r>
      <w:r w:rsidR="00B00C3F" w:rsidRPr="00CA059D">
        <w:rPr>
          <w:sz w:val="16"/>
          <w:szCs w:val="16"/>
        </w:rPr>
        <w:t>0%</w:t>
      </w:r>
      <w:r w:rsidR="00B00C3F" w:rsidRPr="00BD61D3">
        <w:t>).</w:t>
      </w:r>
      <w:r w:rsidR="00020C7F">
        <w:t xml:space="preserve"> </w:t>
      </w:r>
    </w:p>
    <w:p w14:paraId="497E8426" w14:textId="0F276179" w:rsidR="00B00C3F" w:rsidRDefault="00B319F4" w:rsidP="00F85B62">
      <w:r w:rsidRPr="00752EE4">
        <w:rPr>
          <w:b/>
        </w:rPr>
        <w:t>S</w:t>
      </w:r>
      <w:r w:rsidR="00B00C3F" w:rsidRPr="00752EE4">
        <w:rPr>
          <w:b/>
        </w:rPr>
        <w:t>ensitivity analysis</w:t>
      </w:r>
      <w:r w:rsidR="00B00C3F" w:rsidRPr="00BD61D3">
        <w:t>: On sensitivity analysis</w:t>
      </w:r>
      <w:r>
        <w:t xml:space="preserve">, </w:t>
      </w:r>
      <w:r w:rsidR="00B00C3F" w:rsidRPr="00BD61D3">
        <w:t xml:space="preserve">the point estimate of </w:t>
      </w:r>
      <w:r w:rsidR="00544114">
        <w:t>56</w:t>
      </w:r>
      <w:r w:rsidR="00B00C3F" w:rsidRPr="00BD61D3">
        <w:t xml:space="preserve">% relative risk reduction was </w:t>
      </w:r>
      <w:proofErr w:type="gramStart"/>
      <w:r w:rsidR="00B00C3F" w:rsidRPr="00BD61D3">
        <w:t>similar to</w:t>
      </w:r>
      <w:proofErr w:type="gramEnd"/>
      <w:r w:rsidR="00B00C3F" w:rsidRPr="00BD61D3">
        <w:t xml:space="preserve"> the overall analysis</w:t>
      </w:r>
      <w:r w:rsidR="001F5765">
        <w:t xml:space="preserve"> (</w:t>
      </w:r>
      <w:r w:rsidR="001F5765" w:rsidRPr="001F5765">
        <w:rPr>
          <w:sz w:val="16"/>
          <w:szCs w:val="16"/>
        </w:rPr>
        <w:t>RR 0.44, 95% 0.14 to 1.44; six trials, 12,789 infants</w:t>
      </w:r>
      <w:r w:rsidR="001F5765">
        <w:t>)</w:t>
      </w:r>
      <w:r w:rsidR="00B00C3F" w:rsidRPr="00BD61D3">
        <w:t>.</w:t>
      </w:r>
    </w:p>
    <w:p w14:paraId="15A08E55" w14:textId="77777777" w:rsidR="00B00C3F" w:rsidRPr="00BD61D3" w:rsidRDefault="00B00C3F" w:rsidP="00BD61D3">
      <w:pPr>
        <w:pStyle w:val="Heading4"/>
      </w:pPr>
      <w:r w:rsidRPr="00BD61D3">
        <w:t>Secondary outcomes for the infant/child</w:t>
      </w:r>
    </w:p>
    <w:p w14:paraId="4B811544" w14:textId="77777777" w:rsidR="00B00C3F" w:rsidRPr="00BD61D3" w:rsidRDefault="00B00C3F" w:rsidP="00BD61D3">
      <w:pPr>
        <w:pStyle w:val="Heading5"/>
      </w:pPr>
      <w:r w:rsidRPr="00BD61D3">
        <w:t>Stillbirth</w:t>
      </w:r>
    </w:p>
    <w:p w14:paraId="6FFD7618" w14:textId="56D506FB" w:rsidR="00B319F4" w:rsidRDefault="00194787" w:rsidP="00F85B62">
      <w:r>
        <w:t xml:space="preserve">Thirteen </w:t>
      </w:r>
      <w:r w:rsidR="00B00C3F" w:rsidRPr="00BD61D3">
        <w:t xml:space="preserve">of the </w:t>
      </w:r>
      <w:r w:rsidRPr="00BD61D3">
        <w:t>1</w:t>
      </w:r>
      <w:r>
        <w:t>9</w:t>
      </w:r>
      <w:r w:rsidRPr="00BD61D3">
        <w:t xml:space="preserve"> </w:t>
      </w:r>
      <w:r w:rsidR="00B00C3F" w:rsidRPr="00BD61D3">
        <w:t xml:space="preserve">perinatal deaths were stillbirths. </w:t>
      </w:r>
      <w:r>
        <w:t>Two</w:t>
      </w:r>
      <w:r w:rsidR="00B00C3F" w:rsidRPr="00BD61D3">
        <w:t xml:space="preserve"> stillbirth</w:t>
      </w:r>
      <w:r>
        <w:t>s</w:t>
      </w:r>
      <w:r w:rsidR="00B00C3F" w:rsidRPr="00BD61D3">
        <w:t xml:space="preserve"> occurred in the induction group and </w:t>
      </w:r>
      <w:r w:rsidR="00171A10">
        <w:t>eleven</w:t>
      </w:r>
      <w:r w:rsidRPr="00BD61D3">
        <w:t xml:space="preserve"> </w:t>
      </w:r>
      <w:r w:rsidR="00B00C3F" w:rsidRPr="00BD61D3">
        <w:t>stillbirths occurred in the expectant management groups (</w:t>
      </w:r>
      <w:r w:rsidR="00B00C3F" w:rsidRPr="00B319F4">
        <w:rPr>
          <w:sz w:val="16"/>
          <w:szCs w:val="16"/>
        </w:rPr>
        <w:t>RR 0.3</w:t>
      </w:r>
      <w:r w:rsidR="005604FB">
        <w:rPr>
          <w:sz w:val="16"/>
          <w:szCs w:val="16"/>
        </w:rPr>
        <w:t>8</w:t>
      </w:r>
      <w:r w:rsidR="00B00C3F" w:rsidRPr="00B319F4">
        <w:rPr>
          <w:sz w:val="16"/>
          <w:szCs w:val="16"/>
        </w:rPr>
        <w:t>, 95% CI 0.1</w:t>
      </w:r>
      <w:r w:rsidR="005604FB">
        <w:rPr>
          <w:sz w:val="16"/>
          <w:szCs w:val="16"/>
        </w:rPr>
        <w:t>4</w:t>
      </w:r>
      <w:r w:rsidR="00B00C3F" w:rsidRPr="00B319F4">
        <w:rPr>
          <w:sz w:val="16"/>
          <w:szCs w:val="16"/>
        </w:rPr>
        <w:t xml:space="preserve"> to </w:t>
      </w:r>
      <w:r w:rsidR="005604FB">
        <w:rPr>
          <w:sz w:val="16"/>
          <w:szCs w:val="16"/>
        </w:rPr>
        <w:t>1.01</w:t>
      </w:r>
      <w:r w:rsidR="00B00C3F" w:rsidRPr="00B319F4">
        <w:rPr>
          <w:sz w:val="16"/>
          <w:szCs w:val="16"/>
        </w:rPr>
        <w:t>; 2</w:t>
      </w:r>
      <w:r>
        <w:rPr>
          <w:sz w:val="16"/>
          <w:szCs w:val="16"/>
        </w:rPr>
        <w:t>1</w:t>
      </w:r>
      <w:r w:rsidR="00B00C3F" w:rsidRPr="00B319F4">
        <w:rPr>
          <w:sz w:val="16"/>
          <w:szCs w:val="16"/>
        </w:rPr>
        <w:t xml:space="preserve"> trials; </w:t>
      </w:r>
      <w:r w:rsidR="005604FB">
        <w:rPr>
          <w:sz w:val="16"/>
          <w:szCs w:val="16"/>
        </w:rPr>
        <w:t>16,056</w:t>
      </w:r>
      <w:r w:rsidR="00B00C3F" w:rsidRPr="00B319F4">
        <w:rPr>
          <w:sz w:val="16"/>
          <w:szCs w:val="16"/>
        </w:rPr>
        <w:t xml:space="preserve"> infants; moderate-quality evidence</w:t>
      </w:r>
      <w:r w:rsidR="00B00C3F" w:rsidRPr="00BD61D3">
        <w:t>)</w:t>
      </w:r>
      <w:r w:rsidR="00B319F4" w:rsidRPr="00B319F4">
        <w:t xml:space="preserve"> </w:t>
      </w:r>
      <w:r w:rsidR="00B319F4">
        <w:fldChar w:fldCharType="begin">
          <w:fldData xml:space="preserve">c3RldCBHeW5lY29sIFNjYW5kPC9zZWNvbmRhcnktdGl0bGU+PC90aXRsZXM+PHBlcmlvZGljYWw+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lcmdzam8gZXQgYWwgMTk4OTsgQ2hh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==
</w:fldData>
        </w:fldChar>
      </w:r>
      <w:r w:rsidR="00B123B2">
        <w:instrText xml:space="preserve"> ADDIN EN.CITE.DATA </w:instrText>
      </w:r>
      <w:r w:rsidR="00B123B2">
        <w:fldChar w:fldCharType="end"/>
      </w:r>
      <w:r w:rsidR="00B123B2">
        <w:fldChar w:fldCharType="begin">
          <w:fldData xml:space="preserve">c3RldCBHeW5lY29sIFNjYW5kPC9zZWNvbmRhcnktdGl0bGU+PC90aXRsZXM+PHBlcmlvZGljYWw+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</w:fldData>
        </w:fldChar>
      </w:r>
      <w:r w:rsidR="00B123B2">
        <w:instrText xml:space="preserve"> ADDIN EN.CITE.DATA </w:instrText>
      </w:r>
      <w:r w:rsidR="00B123B2">
        <w:fldChar w:fldCharType="end"/>
      </w:r>
      <w:r w:rsidR="00B319F4">
        <w:fldChar w:fldCharType="separate"/>
      </w:r>
      <w:r w:rsidR="00B123B2" w:rsidRPr="00B123B2">
        <w:rPr>
          <w:noProof/>
          <w:sz w:val="16"/>
        </w:rPr>
        <w:t>(Augensen et al 1987; Bergsjo et al 1989; Chanrachakul &amp; Herabutya 2003; Cole et al 1975; Dyson et al 1987; Egarter et al 1989; Gelisen et al 2005; Grobman et al 2018; Hannah et al 1992; Heimstad et al 2007; Henry 1969; Herabutya et al 1992; James et al 2001; Kortekaas et al 2014; Martin et al 1978; Martin et al 1989; NICHD 1994; Sahraoui et al 2005; Sande et al 1983; Suikkari et al 1983; Walker et al 2016)</w:t>
      </w:r>
      <w:r w:rsidR="00B319F4">
        <w:fldChar w:fldCharType="end"/>
      </w:r>
      <w:r w:rsidR="00B00C3F" w:rsidRPr="00BD61D3">
        <w:t xml:space="preserve">. </w:t>
      </w:r>
    </w:p>
    <w:p w14:paraId="1D750991" w14:textId="593ED302" w:rsidR="00B00C3F" w:rsidRPr="00BD61D3" w:rsidRDefault="00FD65C5" w:rsidP="00F85B62">
      <w:r>
        <w:rPr>
          <w:b/>
        </w:rPr>
        <w:t>Subgroup i</w:t>
      </w:r>
      <w:r w:rsidRPr="00752EE4">
        <w:rPr>
          <w:b/>
        </w:rPr>
        <w:t>nteraction</w:t>
      </w:r>
      <w:r w:rsidR="00754155">
        <w:t>:</w:t>
      </w:r>
      <w:r w:rsidR="00B00C3F" w:rsidRPr="00BD61D3">
        <w:t xml:space="preserve"> </w:t>
      </w:r>
      <w:r w:rsidR="00754155">
        <w:t>There were no</w:t>
      </w:r>
      <w:r w:rsidR="00B00C3F" w:rsidRPr="00BD61D3">
        <w:t xml:space="preserve"> significant differences between the timing of induction subgroups (Chi²</w:t>
      </w:r>
      <w:r w:rsidR="00B00C3F" w:rsidRPr="00171A10">
        <w:rPr>
          <w:sz w:val="16"/>
          <w:szCs w:val="16"/>
        </w:rPr>
        <w:t>=0</w:t>
      </w:r>
      <w:r w:rsidR="00752EE4" w:rsidRPr="00171A10">
        <w:rPr>
          <w:sz w:val="16"/>
          <w:szCs w:val="16"/>
        </w:rPr>
        <w:t>.08</w:t>
      </w:r>
      <w:r w:rsidR="00B00C3F" w:rsidRPr="00171A10">
        <w:rPr>
          <w:sz w:val="16"/>
          <w:szCs w:val="16"/>
        </w:rPr>
        <w:t>, P=0.</w:t>
      </w:r>
      <w:r w:rsidR="00752EE4" w:rsidRPr="00171A10">
        <w:rPr>
          <w:sz w:val="16"/>
          <w:szCs w:val="16"/>
        </w:rPr>
        <w:t>7</w:t>
      </w:r>
      <w:r w:rsidR="00B00C3F" w:rsidRPr="00171A10">
        <w:rPr>
          <w:sz w:val="16"/>
          <w:szCs w:val="16"/>
        </w:rPr>
        <w:t>8,</w:t>
      </w:r>
      <w:r w:rsidR="00B00C3F" w:rsidRPr="00BD61D3">
        <w:t xml:space="preserve"> I²=0%) or for subgroups according to state of cervix (Chi</w:t>
      </w:r>
      <w:r w:rsidR="00171A10">
        <w:t>²=0.01, P=0.95, I²=</w:t>
      </w:r>
      <w:r w:rsidR="00B00C3F" w:rsidRPr="00BD61D3">
        <w:t>0%) for the outcome of stillbirth.</w:t>
      </w:r>
    </w:p>
    <w:p w14:paraId="2DFCCBBB" w14:textId="43DE48DD" w:rsidR="00B00C3F" w:rsidRPr="00BD61D3" w:rsidRDefault="00B319F4" w:rsidP="00F85B62">
      <w:r w:rsidRPr="00274B71">
        <w:rPr>
          <w:b/>
        </w:rPr>
        <w:t>S</w:t>
      </w:r>
      <w:r w:rsidR="00B00C3F" w:rsidRPr="00274B71">
        <w:rPr>
          <w:b/>
        </w:rPr>
        <w:t>ensitivity analysis</w:t>
      </w:r>
      <w:r w:rsidR="00B00C3F" w:rsidRPr="00BD61D3">
        <w:t>: There w</w:t>
      </w:r>
      <w:r w:rsidR="00E01355">
        <w:t>ere</w:t>
      </w:r>
      <w:r w:rsidR="00A76750">
        <w:t xml:space="preserve"> </w:t>
      </w:r>
      <w:r w:rsidR="00E01355">
        <w:t>two</w:t>
      </w:r>
      <w:r w:rsidR="00B00C3F" w:rsidRPr="00BD61D3">
        <w:t xml:space="preserve"> stillbirth</w:t>
      </w:r>
      <w:r w:rsidR="00E01355">
        <w:t>s</w:t>
      </w:r>
      <w:r w:rsidR="00B00C3F" w:rsidRPr="00BD61D3">
        <w:t xml:space="preserve"> in the induction group and f</w:t>
      </w:r>
      <w:r w:rsidR="00E01355">
        <w:t>ive</w:t>
      </w:r>
      <w:r w:rsidR="00A76750">
        <w:t xml:space="preserve"> </w:t>
      </w:r>
      <w:r w:rsidR="00B00C3F" w:rsidRPr="00BD61D3">
        <w:t xml:space="preserve">stillbirths in the expectant management group. On sensitivity analysis, the point estimate of a relative risk reduction of </w:t>
      </w:r>
      <w:r w:rsidR="005604FB">
        <w:t>54%</w:t>
      </w:r>
      <w:r w:rsidR="00B00C3F" w:rsidRPr="00BD61D3">
        <w:t xml:space="preserve"> was </w:t>
      </w:r>
      <w:proofErr w:type="gramStart"/>
      <w:r w:rsidR="00B00C3F" w:rsidRPr="00BD61D3">
        <w:t>similar to</w:t>
      </w:r>
      <w:proofErr w:type="gramEnd"/>
      <w:r w:rsidR="00B00C3F" w:rsidRPr="00BD61D3">
        <w:t xml:space="preserve"> the overall analysis (</w:t>
      </w:r>
      <w:r w:rsidR="001F5765" w:rsidRPr="001F5765">
        <w:rPr>
          <w:sz w:val="16"/>
          <w:szCs w:val="16"/>
        </w:rPr>
        <w:t>RR 0.</w:t>
      </w:r>
      <w:r w:rsidR="005604FB">
        <w:rPr>
          <w:sz w:val="16"/>
          <w:szCs w:val="16"/>
        </w:rPr>
        <w:t>46</w:t>
      </w:r>
      <w:r w:rsidR="001F5765" w:rsidRPr="001F5765">
        <w:rPr>
          <w:sz w:val="16"/>
          <w:szCs w:val="16"/>
        </w:rPr>
        <w:t>, 95% CI 0.</w:t>
      </w:r>
      <w:r w:rsidR="005604FB">
        <w:rPr>
          <w:sz w:val="16"/>
          <w:szCs w:val="16"/>
        </w:rPr>
        <w:t>10</w:t>
      </w:r>
      <w:r w:rsidR="001F5765" w:rsidRPr="001F5765">
        <w:rPr>
          <w:sz w:val="16"/>
          <w:szCs w:val="16"/>
        </w:rPr>
        <w:t xml:space="preserve"> to 2.</w:t>
      </w:r>
      <w:r w:rsidR="005604FB">
        <w:rPr>
          <w:sz w:val="16"/>
          <w:szCs w:val="16"/>
        </w:rPr>
        <w:t>03</w:t>
      </w:r>
      <w:r w:rsidR="001F5765" w:rsidRPr="001F5765">
        <w:rPr>
          <w:sz w:val="16"/>
          <w:szCs w:val="16"/>
        </w:rPr>
        <w:t xml:space="preserve">; </w:t>
      </w:r>
      <w:r w:rsidR="00E01355">
        <w:rPr>
          <w:sz w:val="16"/>
          <w:szCs w:val="16"/>
        </w:rPr>
        <w:t>six</w:t>
      </w:r>
      <w:r w:rsidR="00E01355" w:rsidRPr="001F5765">
        <w:rPr>
          <w:sz w:val="16"/>
          <w:szCs w:val="16"/>
        </w:rPr>
        <w:t xml:space="preserve"> </w:t>
      </w:r>
      <w:r w:rsidR="001F5765" w:rsidRPr="001F5765">
        <w:rPr>
          <w:sz w:val="16"/>
          <w:szCs w:val="16"/>
        </w:rPr>
        <w:t xml:space="preserve">trials, </w:t>
      </w:r>
      <w:r w:rsidR="005604FB">
        <w:rPr>
          <w:sz w:val="16"/>
          <w:szCs w:val="16"/>
        </w:rPr>
        <w:t>12,789</w:t>
      </w:r>
      <w:r w:rsidR="001F5765" w:rsidRPr="001F5765">
        <w:rPr>
          <w:sz w:val="16"/>
          <w:szCs w:val="16"/>
        </w:rPr>
        <w:t xml:space="preserve"> infants</w:t>
      </w:r>
      <w:r w:rsidR="00B00C3F" w:rsidRPr="00BD61D3">
        <w:t>).</w:t>
      </w:r>
    </w:p>
    <w:p w14:paraId="5EFEF5DE" w14:textId="77777777" w:rsidR="00B00C3F" w:rsidRPr="00BD61D3" w:rsidRDefault="00B00C3F" w:rsidP="00BD61D3">
      <w:pPr>
        <w:pStyle w:val="Heading5"/>
      </w:pPr>
      <w:r w:rsidRPr="00BD61D3">
        <w:t>Neonatal death</w:t>
      </w:r>
    </w:p>
    <w:p w14:paraId="762B3391" w14:textId="7DC347A1" w:rsidR="00B00C3F" w:rsidRPr="00BD61D3" w:rsidRDefault="00B00C3F" w:rsidP="00F85B62">
      <w:r w:rsidRPr="00BD61D3">
        <w:t xml:space="preserve">There were </w:t>
      </w:r>
      <w:r w:rsidR="00E01355">
        <w:t>10</w:t>
      </w:r>
      <w:r w:rsidRPr="00BD61D3">
        <w:t xml:space="preserve"> live birth deaths (all occurring before </w:t>
      </w:r>
      <w:r w:rsidR="001F5765">
        <w:t>7</w:t>
      </w:r>
      <w:r w:rsidR="001F5765" w:rsidRPr="00BD61D3">
        <w:t xml:space="preserve"> </w:t>
      </w:r>
      <w:r w:rsidRPr="00BD61D3">
        <w:t xml:space="preserve">days of life). </w:t>
      </w:r>
      <w:r w:rsidR="00E01355">
        <w:t xml:space="preserve">Two were </w:t>
      </w:r>
      <w:r w:rsidRPr="00BD61D3">
        <w:t xml:space="preserve">in the induction group and </w:t>
      </w:r>
      <w:r w:rsidR="00E01355">
        <w:t>eight</w:t>
      </w:r>
      <w:r w:rsidR="00BF1CB8">
        <w:t xml:space="preserve"> </w:t>
      </w:r>
      <w:r w:rsidRPr="00BD61D3">
        <w:t>were in the expectant manage</w:t>
      </w:r>
      <w:r w:rsidR="00B319F4">
        <w:t>ment groups (</w:t>
      </w:r>
      <w:r w:rsidR="00B319F4" w:rsidRPr="00CA059D">
        <w:rPr>
          <w:sz w:val="16"/>
          <w:szCs w:val="16"/>
        </w:rPr>
        <w:t>RR 0.3</w:t>
      </w:r>
      <w:r w:rsidR="006F34FD">
        <w:rPr>
          <w:sz w:val="16"/>
          <w:szCs w:val="16"/>
        </w:rPr>
        <w:t>9</w:t>
      </w:r>
      <w:r w:rsidR="00B319F4" w:rsidRPr="00CA059D">
        <w:rPr>
          <w:sz w:val="16"/>
          <w:szCs w:val="16"/>
        </w:rPr>
        <w:t>, 95%</w:t>
      </w:r>
      <w:r w:rsidRPr="00CA059D">
        <w:rPr>
          <w:sz w:val="16"/>
          <w:szCs w:val="16"/>
        </w:rPr>
        <w:t>CI 0.1</w:t>
      </w:r>
      <w:r w:rsidR="006F34FD">
        <w:rPr>
          <w:sz w:val="16"/>
          <w:szCs w:val="16"/>
        </w:rPr>
        <w:t>2</w:t>
      </w:r>
      <w:r w:rsidRPr="00CA059D">
        <w:rPr>
          <w:sz w:val="16"/>
          <w:szCs w:val="16"/>
        </w:rPr>
        <w:t xml:space="preserve"> t</w:t>
      </w:r>
      <w:r w:rsidR="00B319F4" w:rsidRPr="00CA059D">
        <w:rPr>
          <w:sz w:val="16"/>
          <w:szCs w:val="16"/>
        </w:rPr>
        <w:t>o 1.</w:t>
      </w:r>
      <w:r w:rsidR="006F34FD">
        <w:rPr>
          <w:sz w:val="16"/>
          <w:szCs w:val="16"/>
        </w:rPr>
        <w:t>25</w:t>
      </w:r>
      <w:r w:rsidR="00B319F4" w:rsidRPr="00CA059D">
        <w:rPr>
          <w:sz w:val="16"/>
          <w:szCs w:val="16"/>
        </w:rPr>
        <w:t xml:space="preserve">; </w:t>
      </w:r>
      <w:r w:rsidR="006F34FD">
        <w:rPr>
          <w:sz w:val="16"/>
          <w:szCs w:val="16"/>
        </w:rPr>
        <w:t>20</w:t>
      </w:r>
      <w:r w:rsidR="00B319F4" w:rsidRPr="00CA059D">
        <w:rPr>
          <w:sz w:val="16"/>
          <w:szCs w:val="16"/>
        </w:rPr>
        <w:t xml:space="preserve"> trials; </w:t>
      </w:r>
      <w:r w:rsidR="006F34FD">
        <w:rPr>
          <w:sz w:val="16"/>
          <w:szCs w:val="16"/>
        </w:rPr>
        <w:t>15,872</w:t>
      </w:r>
      <w:r w:rsidR="00B319F4" w:rsidRPr="00CA059D">
        <w:rPr>
          <w:sz w:val="16"/>
          <w:szCs w:val="16"/>
        </w:rPr>
        <w:t xml:space="preserve"> infants</w:t>
      </w:r>
      <w:r w:rsidRPr="00BD61D3">
        <w:t>)</w:t>
      </w:r>
      <w:r w:rsidR="00B319F4">
        <w:t xml:space="preserve"> </w:t>
      </w:r>
      <w:r w:rsidR="00B6118D">
        <w:fldChar w:fldCharType="begin">
          <w:fldData xml:space="preserve">dGxlPlJhbmRvbWl6ZWQgVHJpYWwgb2YgTGFib3IgSW5kdWN0aW9uIGluIFdvbWVuIDM1IFllYXJz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lcmdzam8gZXQgYWwgMTk4OTsgQ2hh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==
</w:fldData>
        </w:fldChar>
      </w:r>
      <w:r w:rsidR="00B123B2">
        <w:instrText xml:space="preserve"> ADDIN EN.CITE.DATA </w:instrText>
      </w:r>
      <w:r w:rsidR="00B123B2">
        <w:fldChar w:fldCharType="end"/>
      </w:r>
      <w:r w:rsidR="00B123B2">
        <w:fldChar w:fldCharType="begin">
          <w:fldData xml:space="preserve">dGxlPlJhbmRvbWl6ZWQgVHJpYWwgb2YgTGFib3IgSW5kdWN0aW9uIGluIFdvbWVuIDM1IFllYXJz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</w:fldData>
        </w:fldChar>
      </w:r>
      <w:r w:rsidR="00B123B2">
        <w:instrText xml:space="preserve"> ADDIN EN.CITE.DATA </w:instrText>
      </w:r>
      <w:r w:rsidR="00B123B2">
        <w:fldChar w:fldCharType="end"/>
      </w:r>
      <w:r w:rsidR="00B6118D">
        <w:fldChar w:fldCharType="separate"/>
      </w:r>
      <w:r w:rsidR="00B123B2" w:rsidRPr="00B123B2">
        <w:rPr>
          <w:noProof/>
          <w:sz w:val="16"/>
        </w:rPr>
        <w:t>(Augensen et al 1987; Bergsjo et al 1989; Chanrachakul &amp; Herabutya 2003; Cole et al 1975; Dyson et al 1987; Egarter et al 1989; Gelisen et al 2005; Grobman et al 2018; Hannah et al 1992; Heimstad et al 2007; Henry 1969; Herabutya et al 1992; James et al 2001; Kortekaas et al 2014; Martin et al 1989; NICHD 1994; Sahraoui et al 2005; Sande et al 1983; Suikkari et al 1983; Walker et al 2016)</w:t>
      </w:r>
      <w:r w:rsidR="00B6118D">
        <w:fldChar w:fldCharType="end"/>
      </w:r>
      <w:r w:rsidRPr="00BD61D3">
        <w:t>.</w:t>
      </w:r>
    </w:p>
    <w:p w14:paraId="198F3734" w14:textId="77777777" w:rsidR="00B00C3F" w:rsidRPr="00BD61D3" w:rsidRDefault="00B00C3F" w:rsidP="00BD61D3">
      <w:pPr>
        <w:pStyle w:val="Heading5"/>
      </w:pPr>
      <w:r w:rsidRPr="00BD61D3">
        <w:t>Birth asphyxia</w:t>
      </w:r>
    </w:p>
    <w:p w14:paraId="524AFCF3" w14:textId="396CC700" w:rsidR="00B00C3F" w:rsidRPr="00BD61D3" w:rsidRDefault="00B00C3F" w:rsidP="00F85B62">
      <w:r w:rsidRPr="00BD61D3">
        <w:t>Rates of birth asphyxia were not cl</w:t>
      </w:r>
      <w:r w:rsidR="0094195F">
        <w:t>early different between the in</w:t>
      </w:r>
      <w:r w:rsidRPr="00BD61D3">
        <w:t>duction and expectant management groups (</w:t>
      </w:r>
      <w:r w:rsidRPr="0094195F">
        <w:rPr>
          <w:sz w:val="16"/>
          <w:szCs w:val="16"/>
        </w:rPr>
        <w:t>RR 1.66, 95% CI</w:t>
      </w:r>
      <w:r w:rsidR="00BD61D3" w:rsidRPr="0094195F">
        <w:rPr>
          <w:sz w:val="16"/>
          <w:szCs w:val="16"/>
        </w:rPr>
        <w:t xml:space="preserve"> </w:t>
      </w:r>
      <w:r w:rsidRPr="0094195F">
        <w:rPr>
          <w:sz w:val="16"/>
          <w:szCs w:val="16"/>
        </w:rPr>
        <w:t>0.61 to 4.55: four trials; 1</w:t>
      </w:r>
      <w:r w:rsidR="0090275D" w:rsidRPr="0094195F">
        <w:rPr>
          <w:sz w:val="16"/>
          <w:szCs w:val="16"/>
        </w:rPr>
        <w:t>,</w:t>
      </w:r>
      <w:r w:rsidRPr="0094195F">
        <w:rPr>
          <w:sz w:val="16"/>
          <w:szCs w:val="16"/>
        </w:rPr>
        <w:t>456 infants</w:t>
      </w:r>
      <w:r w:rsidRPr="00BD61D3">
        <w:t>)</w:t>
      </w:r>
      <w:r w:rsidR="0090275D">
        <w:t xml:space="preserve"> </w:t>
      </w:r>
      <w:r w:rsidR="00B6118D">
        <w:fldChar w:fldCharType="begin">
          <w:fldData xml:space="preserve">PEVuZE5vdGU+PENpdGU+PEF1dGhvcj5DaGFucmFjaGFrdWw8L0F1dGhvcj48WWVhcj4yMDAzPC9Z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</w:fldData>
        </w:fldChar>
      </w:r>
      <w:r w:rsidR="00B123B2">
        <w:instrText xml:space="preserve"> ADDIN EN.CITE </w:instrText>
      </w:r>
      <w:r w:rsidR="00B123B2">
        <w:fldChar w:fldCharType="begin">
          <w:fldData xml:space="preserve">PEVuZE5vdGU+PENpdGU+PEF1dGhvcj5DaGFucmFjaGFrdWw8L0F1dGhvcj48WWVhcj4yMDAzPC9Z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</w:fldData>
        </w:fldChar>
      </w:r>
      <w:r w:rsidR="00B123B2">
        <w:instrText xml:space="preserve"> ADDIN EN.CITE.DATA </w:instrText>
      </w:r>
      <w:r w:rsidR="00B123B2">
        <w:fldChar w:fldCharType="end"/>
      </w:r>
      <w:r w:rsidR="00B6118D">
        <w:fldChar w:fldCharType="separate"/>
      </w:r>
      <w:r w:rsidR="00B123B2" w:rsidRPr="00B123B2">
        <w:rPr>
          <w:noProof/>
          <w:sz w:val="16"/>
        </w:rPr>
        <w:t>(Chanrachakul &amp; Herabutya 2003; Heimstad et al 2007; Tylleskar et al 1979; Walker et al 2016)</w:t>
      </w:r>
      <w:r w:rsidR="00B6118D">
        <w:fldChar w:fldCharType="end"/>
      </w:r>
      <w:r w:rsidRPr="00BD61D3">
        <w:t>.</w:t>
      </w:r>
    </w:p>
    <w:p w14:paraId="77005F11" w14:textId="77777777" w:rsidR="00B00C3F" w:rsidRPr="00BD61D3" w:rsidRDefault="00B00C3F" w:rsidP="00BD61D3">
      <w:pPr>
        <w:pStyle w:val="Heading5"/>
      </w:pPr>
      <w:r w:rsidRPr="00BD61D3">
        <w:t>Admission to neonatal intensive care unit (NICU)</w:t>
      </w:r>
    </w:p>
    <w:p w14:paraId="5407795C" w14:textId="1FE3F95E" w:rsidR="00C8524B" w:rsidRDefault="00B00C3F" w:rsidP="00F85B62">
      <w:r w:rsidRPr="00BD61D3">
        <w:t>Rates of NICU admissions were lower when labour induction was compared with expectant management (</w:t>
      </w:r>
      <w:r w:rsidRPr="0094195F">
        <w:rPr>
          <w:sz w:val="16"/>
          <w:szCs w:val="16"/>
        </w:rPr>
        <w:t>RR</w:t>
      </w:r>
      <w:r w:rsidR="0094195F" w:rsidRPr="0094195F">
        <w:rPr>
          <w:sz w:val="16"/>
          <w:szCs w:val="16"/>
        </w:rPr>
        <w:t> </w:t>
      </w:r>
      <w:r w:rsidRPr="0094195F">
        <w:rPr>
          <w:sz w:val="16"/>
          <w:szCs w:val="16"/>
        </w:rPr>
        <w:t>0.</w:t>
      </w:r>
      <w:r w:rsidR="00EC6131" w:rsidRPr="0094195F">
        <w:rPr>
          <w:sz w:val="16"/>
          <w:szCs w:val="16"/>
        </w:rPr>
        <w:t>8</w:t>
      </w:r>
      <w:r w:rsidR="00EC6131">
        <w:rPr>
          <w:sz w:val="16"/>
          <w:szCs w:val="16"/>
        </w:rPr>
        <w:t>9</w:t>
      </w:r>
      <w:r w:rsidRPr="0094195F">
        <w:rPr>
          <w:sz w:val="16"/>
          <w:szCs w:val="16"/>
        </w:rPr>
        <w:t>, 95% CI 0.</w:t>
      </w:r>
      <w:r w:rsidR="00EC6131">
        <w:rPr>
          <w:sz w:val="16"/>
          <w:szCs w:val="16"/>
        </w:rPr>
        <w:t>81</w:t>
      </w:r>
      <w:r w:rsidR="00EC6131" w:rsidRPr="0094195F">
        <w:rPr>
          <w:sz w:val="16"/>
          <w:szCs w:val="16"/>
        </w:rPr>
        <w:t xml:space="preserve"> </w:t>
      </w:r>
      <w:r w:rsidRPr="0094195F">
        <w:rPr>
          <w:sz w:val="16"/>
          <w:szCs w:val="16"/>
        </w:rPr>
        <w:t xml:space="preserve">to </w:t>
      </w:r>
      <w:r w:rsidR="00EC6131">
        <w:rPr>
          <w:sz w:val="16"/>
          <w:szCs w:val="16"/>
        </w:rPr>
        <w:t>0.98</w:t>
      </w:r>
      <w:r w:rsidRPr="0094195F">
        <w:rPr>
          <w:sz w:val="16"/>
          <w:szCs w:val="16"/>
        </w:rPr>
        <w:t xml:space="preserve">; </w:t>
      </w:r>
      <w:r w:rsidR="0032008D" w:rsidRPr="0094195F">
        <w:rPr>
          <w:sz w:val="16"/>
          <w:szCs w:val="16"/>
        </w:rPr>
        <w:t>1</w:t>
      </w:r>
      <w:r w:rsidR="0032008D">
        <w:rPr>
          <w:sz w:val="16"/>
          <w:szCs w:val="16"/>
        </w:rPr>
        <w:t>4</w:t>
      </w:r>
      <w:r w:rsidR="0032008D" w:rsidRPr="0094195F">
        <w:rPr>
          <w:sz w:val="16"/>
          <w:szCs w:val="16"/>
        </w:rPr>
        <w:t xml:space="preserve"> </w:t>
      </w:r>
      <w:r w:rsidRPr="0094195F">
        <w:rPr>
          <w:sz w:val="16"/>
          <w:szCs w:val="16"/>
        </w:rPr>
        <w:t xml:space="preserve">trials; </w:t>
      </w:r>
      <w:r w:rsidR="00EC6131">
        <w:rPr>
          <w:sz w:val="16"/>
          <w:szCs w:val="16"/>
        </w:rPr>
        <w:t>14,627</w:t>
      </w:r>
      <w:r w:rsidR="00EC6131" w:rsidRPr="0094195F">
        <w:rPr>
          <w:sz w:val="16"/>
          <w:szCs w:val="16"/>
        </w:rPr>
        <w:t xml:space="preserve"> </w:t>
      </w:r>
      <w:r w:rsidRPr="0094195F">
        <w:rPr>
          <w:sz w:val="16"/>
          <w:szCs w:val="16"/>
        </w:rPr>
        <w:t>infants; moderate-quality evidence</w:t>
      </w:r>
      <w:r w:rsidRPr="00BD61D3">
        <w:t>)</w:t>
      </w:r>
      <w:r w:rsidR="00383349">
        <w:t xml:space="preserve"> </w:t>
      </w:r>
      <w:r w:rsidR="00B6118D">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R2VsaXNlbiBldCBhbCAyMDA1OyBHcm9ibWFu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R2VsaXNlbiBldCBhbCAyMDA1OyBHcm9ibWFu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</w:fldData>
        </w:fldChar>
      </w:r>
      <w:r w:rsidR="00B123B2">
        <w:instrText xml:space="preserve"> ADDIN EN.CITE.DATA </w:instrText>
      </w:r>
      <w:r w:rsidR="00B123B2">
        <w:fldChar w:fldCharType="end"/>
      </w:r>
      <w:r w:rsidR="00B6118D">
        <w:fldChar w:fldCharType="separate"/>
      </w:r>
      <w:r w:rsidR="00B123B2" w:rsidRPr="00B123B2">
        <w:rPr>
          <w:noProof/>
          <w:sz w:val="16"/>
        </w:rPr>
        <w:t>(Augensen et al 1987; Brane et al 2014; Chanrachakul &amp; Herabutya 2003; Gelisen et al 2005; Grobman et al 2018; Hannah et al 1992; Heimstad et al 2007; Herabutya et al 1992; Kortekaas et al 2014; Miller et al 2015; Nielsen et al 2005; Ocon et al 1997; Roach &amp; Rogers 1997; Walker et al 2016)</w:t>
      </w:r>
      <w:r w:rsidR="00B6118D">
        <w:fldChar w:fldCharType="end"/>
      </w:r>
      <w:r w:rsidRPr="00BD61D3">
        <w:t xml:space="preserve">. </w:t>
      </w:r>
    </w:p>
    <w:p w14:paraId="644C161F" w14:textId="18A2FCC4" w:rsidR="00B00C3F" w:rsidRPr="00BD61D3" w:rsidRDefault="00FD65C5" w:rsidP="00F85B62">
      <w:r>
        <w:rPr>
          <w:b/>
        </w:rPr>
        <w:t>Subgroup i</w:t>
      </w:r>
      <w:r w:rsidRPr="00544D58">
        <w:rPr>
          <w:b/>
        </w:rPr>
        <w:t>nteraction</w:t>
      </w:r>
      <w:r w:rsidR="00EC6131">
        <w:t>:</w:t>
      </w:r>
      <w:r w:rsidR="00B00C3F" w:rsidRPr="00BD61D3">
        <w:t xml:space="preserve"> </w:t>
      </w:r>
      <w:r w:rsidR="00EC6131">
        <w:t xml:space="preserve">There </w:t>
      </w:r>
      <w:r w:rsidR="00491DAF">
        <w:t>were</w:t>
      </w:r>
      <w:r w:rsidR="00EC6131">
        <w:t xml:space="preserve"> no</w:t>
      </w:r>
      <w:r w:rsidR="00B00C3F" w:rsidRPr="00BD61D3">
        <w:t xml:space="preserve"> significant differences between the timing of induction subgroups (</w:t>
      </w:r>
      <w:r w:rsidR="00B00C3F" w:rsidRPr="0094195F">
        <w:rPr>
          <w:sz w:val="16"/>
          <w:szCs w:val="16"/>
        </w:rPr>
        <w:t>Chi²=0.</w:t>
      </w:r>
      <w:r w:rsidR="00EC6131">
        <w:rPr>
          <w:sz w:val="16"/>
          <w:szCs w:val="16"/>
        </w:rPr>
        <w:t>51</w:t>
      </w:r>
      <w:r w:rsidR="00B00C3F" w:rsidRPr="0094195F">
        <w:rPr>
          <w:sz w:val="16"/>
          <w:szCs w:val="16"/>
        </w:rPr>
        <w:t>, P=0.</w:t>
      </w:r>
      <w:r w:rsidR="00EC6131">
        <w:rPr>
          <w:sz w:val="16"/>
          <w:szCs w:val="16"/>
        </w:rPr>
        <w:t>78</w:t>
      </w:r>
      <w:r w:rsidR="00B00C3F" w:rsidRPr="0094195F">
        <w:rPr>
          <w:sz w:val="16"/>
          <w:szCs w:val="16"/>
        </w:rPr>
        <w:t>, I²=0%</w:t>
      </w:r>
      <w:r w:rsidR="00B00C3F" w:rsidRPr="00BD61D3">
        <w:t>) or for subgroups according to state of cervix (</w:t>
      </w:r>
      <w:r w:rsidR="00B00C3F" w:rsidRPr="0094195F">
        <w:rPr>
          <w:sz w:val="16"/>
          <w:szCs w:val="16"/>
        </w:rPr>
        <w:t>Chi²=0.86, P=0.65, I²=0%</w:t>
      </w:r>
      <w:r w:rsidR="00B00C3F" w:rsidRPr="00BD61D3">
        <w:t>)</w:t>
      </w:r>
      <w:r w:rsidR="00D7664A">
        <w:t>.</w:t>
      </w:r>
    </w:p>
    <w:p w14:paraId="600A5710" w14:textId="1A8A2B57" w:rsidR="00B00C3F" w:rsidRPr="00BD61D3" w:rsidRDefault="0094195F" w:rsidP="0094195F">
      <w:r w:rsidRPr="00544D58">
        <w:rPr>
          <w:b/>
        </w:rPr>
        <w:t>S</w:t>
      </w:r>
      <w:r w:rsidR="00B00C3F" w:rsidRPr="00544D58">
        <w:rPr>
          <w:b/>
        </w:rPr>
        <w:t>ensitivity analysis</w:t>
      </w:r>
      <w:r w:rsidR="00B00C3F" w:rsidRPr="00BD61D3">
        <w:t xml:space="preserve">: On sensitivity analysis, results were </w:t>
      </w:r>
      <w:proofErr w:type="gramStart"/>
      <w:r w:rsidR="00B00C3F" w:rsidRPr="00BD61D3">
        <w:t>similar to</w:t>
      </w:r>
      <w:proofErr w:type="gramEnd"/>
      <w:r w:rsidR="00B00C3F" w:rsidRPr="00BD61D3">
        <w:t xml:space="preserve"> the overall analysis</w:t>
      </w:r>
      <w:r w:rsidR="00933453">
        <w:t xml:space="preserve"> (</w:t>
      </w:r>
      <w:r w:rsidR="00933453" w:rsidRPr="00544D58">
        <w:rPr>
          <w:sz w:val="16"/>
          <w:szCs w:val="16"/>
        </w:rPr>
        <w:t>RR 0.8</w:t>
      </w:r>
      <w:r w:rsidR="009A6A68">
        <w:rPr>
          <w:sz w:val="16"/>
          <w:szCs w:val="16"/>
        </w:rPr>
        <w:t>9</w:t>
      </w:r>
      <w:r w:rsidR="00933453" w:rsidRPr="00544D58">
        <w:rPr>
          <w:sz w:val="16"/>
          <w:szCs w:val="16"/>
        </w:rPr>
        <w:t>, 95% CI 0.</w:t>
      </w:r>
      <w:r w:rsidR="009A6A68">
        <w:rPr>
          <w:sz w:val="16"/>
          <w:szCs w:val="16"/>
        </w:rPr>
        <w:t>80</w:t>
      </w:r>
      <w:r w:rsidR="00933453" w:rsidRPr="00544D58">
        <w:rPr>
          <w:sz w:val="16"/>
          <w:szCs w:val="16"/>
        </w:rPr>
        <w:t xml:space="preserve"> to </w:t>
      </w:r>
      <w:r w:rsidR="009A6A68">
        <w:rPr>
          <w:sz w:val="16"/>
          <w:szCs w:val="16"/>
        </w:rPr>
        <w:t>0.98</w:t>
      </w:r>
      <w:r w:rsidR="00933453" w:rsidRPr="00544D58">
        <w:rPr>
          <w:sz w:val="16"/>
          <w:szCs w:val="16"/>
        </w:rPr>
        <w:t xml:space="preserve">; </w:t>
      </w:r>
      <w:r w:rsidR="006C2FD6" w:rsidRPr="00544D58">
        <w:rPr>
          <w:sz w:val="16"/>
          <w:szCs w:val="16"/>
        </w:rPr>
        <w:t>seven</w:t>
      </w:r>
      <w:r w:rsidR="00933453" w:rsidRPr="00544D58">
        <w:rPr>
          <w:sz w:val="16"/>
          <w:szCs w:val="16"/>
        </w:rPr>
        <w:t xml:space="preserve"> trials, </w:t>
      </w:r>
      <w:r w:rsidR="00C563DD" w:rsidRPr="00544D58">
        <w:rPr>
          <w:sz w:val="16"/>
          <w:szCs w:val="16"/>
        </w:rPr>
        <w:t>12,818</w:t>
      </w:r>
      <w:r w:rsidR="00933453" w:rsidRPr="00544D58">
        <w:rPr>
          <w:sz w:val="16"/>
          <w:szCs w:val="16"/>
        </w:rPr>
        <w:t xml:space="preserve"> infants</w:t>
      </w:r>
      <w:r w:rsidR="00933453">
        <w:t>)</w:t>
      </w:r>
      <w:r w:rsidR="00B00C3F" w:rsidRPr="00BD61D3">
        <w:t>.</w:t>
      </w:r>
    </w:p>
    <w:p w14:paraId="2293CAC2" w14:textId="77777777" w:rsidR="00B00C3F" w:rsidRPr="00BD61D3" w:rsidRDefault="00B00C3F" w:rsidP="00BD61D3">
      <w:pPr>
        <w:pStyle w:val="Heading5"/>
      </w:pPr>
      <w:r w:rsidRPr="00BD61D3">
        <w:t>Neonatal convulsions</w:t>
      </w:r>
    </w:p>
    <w:p w14:paraId="2503EA99" w14:textId="72754CDD" w:rsidR="00B00C3F" w:rsidRPr="00BD61D3" w:rsidRDefault="00B00C3F" w:rsidP="00BD61D3">
      <w:r w:rsidRPr="00BD61D3">
        <w:t xml:space="preserve">There </w:t>
      </w:r>
      <w:r w:rsidR="00F72403">
        <w:t>was no significant</w:t>
      </w:r>
      <w:r w:rsidRPr="00BD61D3">
        <w:t xml:space="preserve"> difference i</w:t>
      </w:r>
      <w:r w:rsidR="00687F5F">
        <w:t>n instance of neonatal convul</w:t>
      </w:r>
      <w:r w:rsidRPr="00BD61D3">
        <w:t>sions when labour induction w</w:t>
      </w:r>
      <w:r w:rsidR="00687F5F">
        <w:t>as compared with expectant man</w:t>
      </w:r>
      <w:r w:rsidRPr="00BD61D3">
        <w:t>agement (</w:t>
      </w:r>
      <w:r w:rsidRPr="0094195F">
        <w:rPr>
          <w:sz w:val="16"/>
          <w:szCs w:val="16"/>
        </w:rPr>
        <w:t xml:space="preserve">RR </w:t>
      </w:r>
      <w:r w:rsidR="00F72403">
        <w:rPr>
          <w:sz w:val="16"/>
          <w:szCs w:val="16"/>
        </w:rPr>
        <w:t>1.38</w:t>
      </w:r>
      <w:r w:rsidRPr="0094195F">
        <w:rPr>
          <w:sz w:val="16"/>
          <w:szCs w:val="16"/>
        </w:rPr>
        <w:t xml:space="preserve">, 95%CI </w:t>
      </w:r>
      <w:r w:rsidR="00F72403">
        <w:rPr>
          <w:sz w:val="16"/>
          <w:szCs w:val="16"/>
        </w:rPr>
        <w:t>0.62</w:t>
      </w:r>
      <w:r w:rsidRPr="0094195F">
        <w:rPr>
          <w:sz w:val="16"/>
          <w:szCs w:val="16"/>
        </w:rPr>
        <w:t xml:space="preserve"> to </w:t>
      </w:r>
      <w:r w:rsidR="00F72403">
        <w:rPr>
          <w:sz w:val="16"/>
          <w:szCs w:val="16"/>
        </w:rPr>
        <w:t>3.04</w:t>
      </w:r>
      <w:r w:rsidRPr="0094195F">
        <w:rPr>
          <w:sz w:val="16"/>
          <w:szCs w:val="16"/>
        </w:rPr>
        <w:t xml:space="preserve">; </w:t>
      </w:r>
      <w:r w:rsidR="00F72403">
        <w:rPr>
          <w:sz w:val="16"/>
          <w:szCs w:val="16"/>
        </w:rPr>
        <w:t>four</w:t>
      </w:r>
      <w:r w:rsidR="00F72403" w:rsidRPr="0094195F">
        <w:rPr>
          <w:sz w:val="16"/>
          <w:szCs w:val="16"/>
        </w:rPr>
        <w:t xml:space="preserve"> </w:t>
      </w:r>
      <w:r w:rsidRPr="0094195F">
        <w:rPr>
          <w:sz w:val="16"/>
          <w:szCs w:val="16"/>
        </w:rPr>
        <w:t xml:space="preserve">trials, </w:t>
      </w:r>
      <w:r w:rsidR="00F72403">
        <w:rPr>
          <w:sz w:val="16"/>
          <w:szCs w:val="16"/>
        </w:rPr>
        <w:t>10,467</w:t>
      </w:r>
      <w:r w:rsidRPr="0094195F">
        <w:rPr>
          <w:sz w:val="16"/>
          <w:szCs w:val="16"/>
        </w:rPr>
        <w:t xml:space="preserve"> </w:t>
      </w:r>
      <w:r w:rsidR="00BD61D3" w:rsidRPr="0094195F">
        <w:rPr>
          <w:sz w:val="16"/>
          <w:szCs w:val="16"/>
        </w:rPr>
        <w:t>in</w:t>
      </w:r>
      <w:r w:rsidRPr="0094195F">
        <w:rPr>
          <w:sz w:val="16"/>
          <w:szCs w:val="16"/>
        </w:rPr>
        <w:t>fants</w:t>
      </w:r>
      <w:r w:rsidRPr="00BD61D3">
        <w:t>)</w:t>
      </w:r>
      <w:r w:rsidR="00E23428">
        <w:t xml:space="preserve"> </w:t>
      </w:r>
      <w:r w:rsidR="00B6118D">
        <w:fldChar w:fldCharType="begin">
          <w:fldData xml:space="preserve">PEVuZE5vdGU+PENpdGU+PEF1dGhvcj5IYW5uYWg8L0F1dGhvcj48WWVhcj4xOTkyPC9ZZWFyPjxS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</w:fldData>
        </w:fldChar>
      </w:r>
      <w:r w:rsidR="00B123B2">
        <w:instrText xml:space="preserve"> ADDIN EN.CITE </w:instrText>
      </w:r>
      <w:r w:rsidR="00B123B2">
        <w:fldChar w:fldCharType="begin">
          <w:fldData xml:space="preserve">PEVuZE5vdGU+PENpdGU+PEF1dGhvcj5IYW5uYWg8L0F1dGhvcj48WWVhcj4xOTkyPC9ZZWFyPjxS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</w:fldData>
        </w:fldChar>
      </w:r>
      <w:r w:rsidR="00B123B2">
        <w:instrText xml:space="preserve"> ADDIN EN.CITE.DATA </w:instrText>
      </w:r>
      <w:r w:rsidR="00B123B2">
        <w:fldChar w:fldCharType="end"/>
      </w:r>
      <w:r w:rsidR="00B6118D">
        <w:fldChar w:fldCharType="separate"/>
      </w:r>
      <w:r w:rsidR="00B123B2" w:rsidRPr="00B123B2">
        <w:rPr>
          <w:noProof/>
          <w:sz w:val="16"/>
        </w:rPr>
        <w:t>(Grobman et al 2018; Hannah et al 1992; NICHD 1994; Walker et al 2016)</w:t>
      </w:r>
      <w:r w:rsidR="00B6118D">
        <w:fldChar w:fldCharType="end"/>
      </w:r>
      <w:r w:rsidRPr="00BD61D3">
        <w:t>.</w:t>
      </w:r>
    </w:p>
    <w:p w14:paraId="16EFC3A7" w14:textId="77777777" w:rsidR="00B00C3F" w:rsidRPr="00BD61D3" w:rsidRDefault="00B00C3F" w:rsidP="00BD61D3">
      <w:pPr>
        <w:pStyle w:val="Heading5"/>
      </w:pPr>
      <w:r w:rsidRPr="00BD61D3">
        <w:t>Use of anticonvulsants</w:t>
      </w:r>
    </w:p>
    <w:p w14:paraId="07319EEF" w14:textId="5A681069" w:rsidR="00B00C3F" w:rsidRPr="00BD61D3" w:rsidRDefault="00B00C3F" w:rsidP="00B6118D">
      <w:r w:rsidRPr="00BD61D3">
        <w:t>No clear differences between induction and expectant groups were evident for use of anticonvulsants in a single trial (</w:t>
      </w:r>
      <w:r w:rsidRPr="00CA059D">
        <w:rPr>
          <w:sz w:val="16"/>
          <w:szCs w:val="16"/>
        </w:rPr>
        <w:t xml:space="preserve">RR 0.34, 95% CI 0.01 to 8.17; </w:t>
      </w:r>
      <w:r w:rsidR="0046335F">
        <w:rPr>
          <w:sz w:val="16"/>
          <w:szCs w:val="16"/>
        </w:rPr>
        <w:t xml:space="preserve">1 trial; </w:t>
      </w:r>
      <w:r w:rsidRPr="00CA059D">
        <w:rPr>
          <w:sz w:val="16"/>
          <w:szCs w:val="16"/>
        </w:rPr>
        <w:t>349 infants</w:t>
      </w:r>
      <w:r w:rsidRPr="00BD61D3">
        <w:t>)</w:t>
      </w:r>
      <w:r w:rsidR="00D9585C">
        <w:t xml:space="preserve"> </w:t>
      </w:r>
      <w:r w:rsidR="00B6118D">
        <w:fldChar w:fldCharType="begin"/>
      </w:r>
      <w:r w:rsidR="00A76750">
        <w:instrText xml:space="preserve"> ADDIN EN.CITE &lt;EndNote&gt;&lt;Cite&gt;&lt;Author&gt;NICHD&lt;/Author&gt;&lt;Year&gt;1994&lt;/Year&gt;&lt;RecNum&gt;548&lt;/RecNum&gt;&lt;DisplayText&gt;&lt;style font="Trebuchet MS" size="8"&gt;(NICHD 1994)&lt;/style&gt;&lt;/DisplayText&gt;&lt;record&gt;&lt;rec-number&gt;548&lt;/rec-number&gt;&lt;foreign-keys&gt;&lt;key app="EN" db-id="exvasrfx2dtraoesasxp2szsxa2df502592x" timestamp="1534910315"&gt;548&lt;/key&gt;&lt;/foreign-keys&gt;&lt;ref-type name="Journal Article"&gt;17&lt;/ref-type&gt;&lt;contributors&gt;&lt;authors&gt;&lt;author&gt;NICHD,&lt;/author&gt;&lt;/authors&gt;&lt;/contributors&gt;&lt;titles&gt;&lt;title&gt;A clinical trial of induction of labor versus expectant management in postterm pregnancy. The National Institute of Child Health and Human Development Network of Maternal-Fetal Medicine Units&lt;/title&gt;&lt;secondary-title&gt;Am J Obstet Gynecol&lt;/secondary-title&gt;&lt;/titles&gt;&lt;periodical&gt;&lt;full-title&gt;Am J Obstet Gynecol&lt;/full-title&gt;&lt;/periodical&gt;&lt;pages&gt;716-23&lt;/pages&gt;&lt;volume&gt;170&lt;/volume&gt;&lt;number&gt;3&lt;/number&gt;&lt;edition&gt;1994/03/01&lt;/edition&gt;&lt;keywords&gt;&lt;keyword&gt;Adult&lt;/keyword&gt;&lt;keyword&gt;Cervix Uteri/*drug effects&lt;/keyword&gt;&lt;keyword&gt;Dinoprostone/*administration &amp;amp; dosage&lt;/keyword&gt;&lt;keyword&gt;Female&lt;/keyword&gt;&lt;keyword&gt;Gels&lt;/keyword&gt;&lt;keyword&gt;Humans&lt;/keyword&gt;&lt;keyword&gt;Infant, Newborn&lt;/keyword&gt;&lt;keyword&gt;Infant, Newborn, Diseases/etiology&lt;/keyword&gt;&lt;keyword&gt;*Labor, Induced/adverse effects/methods&lt;/keyword&gt;&lt;keyword&gt;Pregnancy&lt;/keyword&gt;&lt;keyword&gt;Pregnancy Complications/therapy&lt;/keyword&gt;&lt;keyword&gt;Pregnancy Outcome&lt;/keyword&gt;&lt;keyword&gt;*Pregnancy, Prolonged&lt;/keyword&gt;&lt;/keywords&gt;&lt;dates&gt;&lt;year&gt;1994&lt;/year&gt;&lt;pub-dates&gt;&lt;date&gt;Mar&lt;/date&gt;&lt;/pub-dates&gt;&lt;/dates&gt;&lt;isbn&gt;0002-9378 (Print)&amp;#xD;0002-9378 (Linking)&lt;/isbn&gt;&lt;accession-num&gt;7710467&lt;/accession-num&gt;&lt;urls&gt;&lt;related-urls&gt;&lt;url&gt;https://www.ncbi.nlm.nih.gov/pubmed/7710467&lt;/url&gt;&lt;/related-urls&gt;&lt;/urls&gt;&lt;/record&gt;&lt;/Cite&gt;&lt;/EndNote&gt;</w:instrText>
      </w:r>
      <w:r w:rsidR="00B6118D">
        <w:fldChar w:fldCharType="separate"/>
      </w:r>
      <w:r w:rsidR="00A76750" w:rsidRPr="00A76750">
        <w:rPr>
          <w:noProof/>
          <w:sz w:val="16"/>
        </w:rPr>
        <w:t>(NICHD 1994)</w:t>
      </w:r>
      <w:r w:rsidR="00B6118D">
        <w:fldChar w:fldCharType="end"/>
      </w:r>
      <w:r w:rsidRPr="00BD61D3">
        <w:t>.</w:t>
      </w:r>
    </w:p>
    <w:p w14:paraId="6FE29EA1" w14:textId="77777777" w:rsidR="00B00C3F" w:rsidRPr="00BD61D3" w:rsidRDefault="00B00C3F" w:rsidP="00BD61D3">
      <w:pPr>
        <w:pStyle w:val="Heading5"/>
      </w:pPr>
      <w:r w:rsidRPr="00BD61D3">
        <w:lastRenderedPageBreak/>
        <w:t>Meconium aspiration syndrome</w:t>
      </w:r>
    </w:p>
    <w:p w14:paraId="027C971F" w14:textId="49B27D43" w:rsidR="00B00C3F" w:rsidRDefault="00B00C3F" w:rsidP="00D7664A">
      <w:r w:rsidRPr="00BD61D3">
        <w:t xml:space="preserve">There was a </w:t>
      </w:r>
      <w:r w:rsidR="00CE2246" w:rsidRPr="00BD61D3">
        <w:t>2</w:t>
      </w:r>
      <w:r w:rsidR="00CE2246">
        <w:t>4</w:t>
      </w:r>
      <w:r w:rsidRPr="00BD61D3">
        <w:t>% relative reductio</w:t>
      </w:r>
      <w:r w:rsidR="0028551E">
        <w:t>n in the risk of meconium aspi</w:t>
      </w:r>
      <w:r w:rsidRPr="00BD61D3">
        <w:t xml:space="preserve">ration syndrome in the induction groups compared with the </w:t>
      </w:r>
      <w:r w:rsidR="00F85B62" w:rsidRPr="00BD61D3">
        <w:t>ex</w:t>
      </w:r>
      <w:r w:rsidRPr="00BD61D3">
        <w:t>pectant management groups (</w:t>
      </w:r>
      <w:r w:rsidRPr="0094195F">
        <w:rPr>
          <w:sz w:val="16"/>
          <w:szCs w:val="16"/>
        </w:rPr>
        <w:t>RR 0.</w:t>
      </w:r>
      <w:r w:rsidR="00EC305D" w:rsidRPr="0094195F">
        <w:rPr>
          <w:sz w:val="16"/>
          <w:szCs w:val="16"/>
        </w:rPr>
        <w:t>7</w:t>
      </w:r>
      <w:r w:rsidR="00EC305D">
        <w:rPr>
          <w:sz w:val="16"/>
          <w:szCs w:val="16"/>
        </w:rPr>
        <w:t>6</w:t>
      </w:r>
      <w:r w:rsidR="00EC305D" w:rsidRPr="0094195F">
        <w:rPr>
          <w:sz w:val="16"/>
          <w:szCs w:val="16"/>
        </w:rPr>
        <w:t xml:space="preserve"> </w:t>
      </w:r>
      <w:r w:rsidRPr="0094195F">
        <w:rPr>
          <w:sz w:val="16"/>
          <w:szCs w:val="16"/>
        </w:rPr>
        <w:t>95% CI 0.62 to 0.</w:t>
      </w:r>
      <w:r w:rsidR="00EC305D" w:rsidRPr="0094195F">
        <w:rPr>
          <w:sz w:val="16"/>
          <w:szCs w:val="16"/>
        </w:rPr>
        <w:t>9</w:t>
      </w:r>
      <w:r w:rsidR="00EC305D">
        <w:rPr>
          <w:sz w:val="16"/>
          <w:szCs w:val="16"/>
        </w:rPr>
        <w:t>3</w:t>
      </w:r>
      <w:r w:rsidRPr="0094195F">
        <w:rPr>
          <w:sz w:val="16"/>
          <w:szCs w:val="16"/>
        </w:rPr>
        <w:t xml:space="preserve">; </w:t>
      </w:r>
      <w:r w:rsidR="00EC305D" w:rsidRPr="0094195F">
        <w:rPr>
          <w:sz w:val="16"/>
          <w:szCs w:val="16"/>
        </w:rPr>
        <w:t>1</w:t>
      </w:r>
      <w:r w:rsidR="00EC305D">
        <w:rPr>
          <w:sz w:val="16"/>
          <w:szCs w:val="16"/>
        </w:rPr>
        <w:t>2</w:t>
      </w:r>
      <w:r w:rsidR="00EC305D" w:rsidRPr="0094195F">
        <w:rPr>
          <w:sz w:val="16"/>
          <w:szCs w:val="16"/>
        </w:rPr>
        <w:t xml:space="preserve"> </w:t>
      </w:r>
      <w:r w:rsidR="00BD61D3" w:rsidRPr="0094195F">
        <w:rPr>
          <w:sz w:val="16"/>
          <w:szCs w:val="16"/>
        </w:rPr>
        <w:t xml:space="preserve">trials; </w:t>
      </w:r>
      <w:r w:rsidR="00853627">
        <w:rPr>
          <w:sz w:val="16"/>
          <w:szCs w:val="16"/>
        </w:rPr>
        <w:t>13,877</w:t>
      </w:r>
      <w:r w:rsidR="00853627" w:rsidRPr="0094195F">
        <w:rPr>
          <w:sz w:val="16"/>
          <w:szCs w:val="16"/>
        </w:rPr>
        <w:t xml:space="preserve"> </w:t>
      </w:r>
      <w:r w:rsidR="00BD61D3" w:rsidRPr="0094195F">
        <w:rPr>
          <w:sz w:val="16"/>
          <w:szCs w:val="16"/>
        </w:rPr>
        <w:t>infants</w:t>
      </w:r>
      <w:r w:rsidRPr="00BD61D3">
        <w:t>)</w:t>
      </w:r>
      <w:r w:rsidR="00B6118D">
        <w:fldChar w:fldCharType="begin">
          <w:fldData xml:space="preserve">PEVuZE5vdGU+PENpdGU+PEF1dGhvcj5CZXJnc2pvPC9BdXRob3I+PFllYXI+MTk4OTwvWWVhcj48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</w:fldData>
        </w:fldChar>
      </w:r>
      <w:r w:rsidR="00B123B2">
        <w:instrText xml:space="preserve"> ADDIN EN.CITE </w:instrText>
      </w:r>
      <w:r w:rsidR="00B123B2">
        <w:fldChar w:fldCharType="begin">
          <w:fldData xml:space="preserve">PEVuZE5vdGU+PENpdGU+PEF1dGhvcj5CZXJnc2pvPC9BdXRob3I+PFllYXI+MTk4OTwvWWVhcj48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</w:fldData>
        </w:fldChar>
      </w:r>
      <w:r w:rsidR="00B123B2">
        <w:instrText xml:space="preserve"> ADDIN EN.CITE.DATA </w:instrText>
      </w:r>
      <w:r w:rsidR="00B123B2">
        <w:fldChar w:fldCharType="end"/>
      </w:r>
      <w:r w:rsidR="00B6118D">
        <w:fldChar w:fldCharType="separate"/>
      </w:r>
      <w:r w:rsidR="00B123B2" w:rsidRPr="00B123B2">
        <w:rPr>
          <w:noProof/>
          <w:sz w:val="16"/>
        </w:rPr>
        <w:t>(Bergsjo et al 1989; Dyson et al 1987; Gelisen et al 2005; Grobman et al 2018; Hannah et al 1992; Heimstad et al 2007; James et al 2001; Kortekaas et al 2014; NICHD 1994; Roach &amp; Rogers 1997; Sahraoui et al 2005; Witter &amp; Weitz 1987)</w:t>
      </w:r>
      <w:r w:rsidR="00B6118D">
        <w:fldChar w:fldCharType="end"/>
      </w:r>
      <w:r w:rsidRPr="00BD61D3">
        <w:t>.</w:t>
      </w:r>
    </w:p>
    <w:p w14:paraId="3D9CD6B2" w14:textId="77777777" w:rsidR="00B00C3F" w:rsidRPr="00BD61D3" w:rsidRDefault="00B00C3F" w:rsidP="00BD61D3">
      <w:pPr>
        <w:pStyle w:val="Heading5"/>
      </w:pPr>
      <w:r w:rsidRPr="00BD61D3">
        <w:t>Apgar score less than seven at five minutes</w:t>
      </w:r>
    </w:p>
    <w:p w14:paraId="44E53960" w14:textId="33FF7451" w:rsidR="00B00C3F" w:rsidRPr="00BD61D3" w:rsidRDefault="00B00C3F" w:rsidP="00B6118D">
      <w:r w:rsidRPr="00BD61D3">
        <w:t>Fewer babies had Apgar scores less than seven at five minutes in the induction groups compared with the expectant management groups (</w:t>
      </w:r>
      <w:r w:rsidRPr="0094195F">
        <w:rPr>
          <w:sz w:val="16"/>
          <w:szCs w:val="16"/>
        </w:rPr>
        <w:t>RR 0.70, 95% CI 0.50 to 0.98; 16 trials; 9047 infants; moderate-quality evidence</w:t>
      </w:r>
      <w:r w:rsidRPr="00BD61D3">
        <w:t>)</w:t>
      </w:r>
      <w:r w:rsidR="00B6118D">
        <w:t xml:space="preserve"> </w:t>
      </w:r>
      <w:r w:rsidR="00B6118D">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RHlzb24gZXQgYWwgMTk4NzsgR2VsaXNlbiBldCBhbCAyMDA1OyBIYW5uYWggZXQgYWwg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</w:fldData>
        </w:fldChar>
      </w:r>
      <w:r w:rsidR="00B123B2">
        <w:instrText xml:space="preserve"> ADDIN EN.CITE </w:instrText>
      </w:r>
      <w:r w:rsidR="00B123B2">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RHlzb24gZXQgYWwgMTk4NzsgR2VsaXNlbiBldCBhbCAyMDA1OyBIYW5uYWggZXQgYWwg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</w:fldData>
        </w:fldChar>
      </w:r>
      <w:r w:rsidR="00B123B2">
        <w:instrText xml:space="preserve"> ADDIN EN.CITE.DATA </w:instrText>
      </w:r>
      <w:r w:rsidR="00B123B2">
        <w:fldChar w:fldCharType="end"/>
      </w:r>
      <w:r w:rsidR="00B6118D">
        <w:fldChar w:fldCharType="separate"/>
      </w:r>
      <w:r w:rsidR="00B123B2" w:rsidRPr="00B123B2">
        <w:rPr>
          <w:noProof/>
          <w:sz w:val="16"/>
        </w:rPr>
        <w:t>(Brane et al 2014; Chanrachakul &amp; Herabutya 2003; Dyson et al 1987; Gelisen et al 2005; Hannah et al 1992; Heimstad et al 2007; Herabutya et al 1992; James et al 2001; Kortekaas et al 2014; Miller et al 2015; NICHD 1994; Nielsen et al 2005; Ocon et al 1997; Roach &amp; Rogers 1997; Walker et al 2016; Witter &amp; Weitz 1987)</w:t>
      </w:r>
      <w:r w:rsidR="00B6118D">
        <w:fldChar w:fldCharType="end"/>
      </w:r>
      <w:r w:rsidRPr="00BD61D3">
        <w:t>.</w:t>
      </w:r>
    </w:p>
    <w:p w14:paraId="28D6FDC7" w14:textId="77777777" w:rsidR="00B00C3F" w:rsidRPr="00BD61D3" w:rsidRDefault="00B00C3F" w:rsidP="00BD61D3">
      <w:pPr>
        <w:pStyle w:val="Heading5"/>
      </w:pPr>
      <w:r w:rsidRPr="00BD61D3">
        <w:t>Birthweight (g)</w:t>
      </w:r>
    </w:p>
    <w:p w14:paraId="5BDE08F4" w14:textId="70DAF209" w:rsidR="00B00C3F" w:rsidRPr="00BD61D3" w:rsidRDefault="00B00C3F" w:rsidP="00B6118D">
      <w:r w:rsidRPr="00BD61D3">
        <w:t>On average, infants born to mothers in the induction group had lower birthweights than those born to mothers in the expectant management group (</w:t>
      </w:r>
      <w:r w:rsidRPr="0094195F">
        <w:rPr>
          <w:sz w:val="16"/>
          <w:szCs w:val="16"/>
        </w:rPr>
        <w:t>mean difference (MD) -69.43 g, 95% CI -96.83 to -42.02; 14 trials; 3</w:t>
      </w:r>
      <w:r w:rsidR="0011624C">
        <w:rPr>
          <w:sz w:val="16"/>
          <w:szCs w:val="16"/>
        </w:rPr>
        <w:t>,</w:t>
      </w:r>
      <w:r w:rsidRPr="0094195F">
        <w:rPr>
          <w:sz w:val="16"/>
          <w:szCs w:val="16"/>
        </w:rPr>
        <w:t>799 infants</w:t>
      </w:r>
      <w:r w:rsidRPr="00BD61D3">
        <w:t>)</w:t>
      </w:r>
      <w:r w:rsidR="00B6118D">
        <w:t xml:space="preserve"> </w:t>
      </w:r>
      <w:r w:rsidR="00B6118D">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Q29sZSBldCBhbCAxOTc1OyBEeXNvbiBldCBh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Q29sZSBldCBhbCAxOTc1OyBEeXNvbiBldCBh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</w:fldData>
        </w:fldChar>
      </w:r>
      <w:r w:rsidR="00B123B2">
        <w:instrText xml:space="preserve"> ADDIN EN.CITE.DATA </w:instrText>
      </w:r>
      <w:r w:rsidR="00B123B2">
        <w:fldChar w:fldCharType="end"/>
      </w:r>
      <w:r w:rsidR="00B6118D">
        <w:fldChar w:fldCharType="separate"/>
      </w:r>
      <w:r w:rsidR="00B123B2" w:rsidRPr="00B123B2">
        <w:rPr>
          <w:noProof/>
          <w:sz w:val="16"/>
        </w:rPr>
        <w:t>(Augensen et al 1987; Brane et al 2014; Chanrachakul &amp; Herabutya 2003; Cole et al 1975; Dyson et al 1987; Heimstad et al 2007; Herabutya et al 1992; Miller et al 2015; NICHD 1994; Nielsen et al 2005; Roach &amp; Rogers 1997; Tylleskar et al 1979; Walker et al 2016; Witter &amp; Weitz 1987)</w:t>
      </w:r>
      <w:r w:rsidR="00B6118D">
        <w:fldChar w:fldCharType="end"/>
      </w:r>
      <w:r w:rsidRPr="00BD61D3">
        <w:t>.</w:t>
      </w:r>
    </w:p>
    <w:p w14:paraId="4F8E335C" w14:textId="4B823EAA" w:rsidR="00B00C3F" w:rsidRPr="00BD61D3" w:rsidRDefault="00B00C3F" w:rsidP="00BD61D3">
      <w:pPr>
        <w:pStyle w:val="Heading5"/>
      </w:pPr>
      <w:r w:rsidRPr="00BD61D3">
        <w:t>Birthweight greater than 4</w:t>
      </w:r>
      <w:r w:rsidR="00F85B62" w:rsidRPr="00BD61D3">
        <w:t>,</w:t>
      </w:r>
      <w:r w:rsidRPr="00BD61D3">
        <w:t>000 g</w:t>
      </w:r>
    </w:p>
    <w:p w14:paraId="67853B09" w14:textId="4D0B3B21" w:rsidR="00B00C3F" w:rsidRPr="00BD61D3" w:rsidRDefault="00B00C3F" w:rsidP="00B6118D">
      <w:r w:rsidRPr="00BD61D3">
        <w:t>There was a 28% relative reduction in the rate of macrosomia (greater than 4</w:t>
      </w:r>
      <w:r w:rsidR="0028551E">
        <w:t>,</w:t>
      </w:r>
      <w:r w:rsidRPr="00BD61D3">
        <w:t>000 g) in the labour induction groups (</w:t>
      </w:r>
      <w:r w:rsidRPr="0094195F">
        <w:rPr>
          <w:sz w:val="16"/>
          <w:szCs w:val="16"/>
        </w:rPr>
        <w:t>average RR 0.72, 95% CI 0.54 to 0.96; eight trials; 5</w:t>
      </w:r>
      <w:r w:rsidR="0011624C">
        <w:rPr>
          <w:sz w:val="16"/>
          <w:szCs w:val="16"/>
        </w:rPr>
        <w:t>,</w:t>
      </w:r>
      <w:r w:rsidRPr="0094195F">
        <w:rPr>
          <w:sz w:val="16"/>
          <w:szCs w:val="16"/>
        </w:rPr>
        <w:t>593 infants; Tau² = 0.09;</w:t>
      </w:r>
      <w:r w:rsidR="00BD61D3" w:rsidRPr="0094195F">
        <w:rPr>
          <w:sz w:val="16"/>
          <w:szCs w:val="16"/>
        </w:rPr>
        <w:t xml:space="preserve"> </w:t>
      </w:r>
      <w:r w:rsidRPr="0094195F">
        <w:rPr>
          <w:sz w:val="16"/>
          <w:szCs w:val="16"/>
        </w:rPr>
        <w:t>Chi² = 20.84, P = 0.004; I² = 66%</w:t>
      </w:r>
      <w:r w:rsidRPr="00BD61D3">
        <w:t>)</w:t>
      </w:r>
      <w:r w:rsidR="00B6118D">
        <w:t xml:space="preserve"> </w:t>
      </w:r>
      <w:r w:rsidR="00B6118D">
        <w:fldChar w:fldCharType="begin">
          <w:fldData xml:space="preserve">PEVuZE5vdGU+PENpdGU+PEF1dGhvcj5OSUNIRDwvQXV0aG9yPjxZZWFyPjE5OTQ8L1llYXI+PFJl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</w:fldData>
        </w:fldChar>
      </w:r>
      <w:r w:rsidR="00B123B2">
        <w:instrText xml:space="preserve"> ADDIN EN.CITE </w:instrText>
      </w:r>
      <w:r w:rsidR="00B123B2">
        <w:fldChar w:fldCharType="begin">
          <w:fldData xml:space="preserve">PEVuZE5vdGU+PENpdGU+PEF1dGhvcj5OSUNIRDwvQXV0aG9yPjxZZWFyPjE5OTQ8L1llYXI+PFJl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</w:fldData>
        </w:fldChar>
      </w:r>
      <w:r w:rsidR="00B123B2">
        <w:instrText xml:space="preserve"> ADDIN EN.CITE.DATA </w:instrText>
      </w:r>
      <w:r w:rsidR="00B123B2">
        <w:fldChar w:fldCharType="end"/>
      </w:r>
      <w:r w:rsidR="00B6118D">
        <w:fldChar w:fldCharType="separate"/>
      </w:r>
      <w:r w:rsidR="00B123B2" w:rsidRPr="00B123B2">
        <w:rPr>
          <w:noProof/>
          <w:sz w:val="16"/>
        </w:rPr>
        <w:t>(Chanrachakul &amp; Herabutya 2003; Dyson et al 1987; Gelisen et al 2005; Hannah et al 1992; Heimstad et al 2007; James et al 2001; NICHD 1994; Ocon et al 1997)</w:t>
      </w:r>
      <w:r w:rsidR="00B6118D">
        <w:fldChar w:fldCharType="end"/>
      </w:r>
      <w:r w:rsidRPr="00BD61D3">
        <w:t xml:space="preserve">. (Hannah 1992 used a </w:t>
      </w:r>
      <w:proofErr w:type="spellStart"/>
      <w:r w:rsidRPr="00BD61D3">
        <w:t>cutoff</w:t>
      </w:r>
      <w:proofErr w:type="spellEnd"/>
      <w:r w:rsidRPr="00BD61D3">
        <w:t>-of 4</w:t>
      </w:r>
      <w:r w:rsidR="00BC5B2B">
        <w:t>,</w:t>
      </w:r>
      <w:r w:rsidRPr="00BD61D3">
        <w:t>500 g rather than 4</w:t>
      </w:r>
      <w:r w:rsidR="00BC5B2B">
        <w:t>,</w:t>
      </w:r>
      <w:r w:rsidRPr="00BD61D3">
        <w:t>000 g for this outcome.)</w:t>
      </w:r>
    </w:p>
    <w:p w14:paraId="21301DF6" w14:textId="77777777" w:rsidR="00B00C3F" w:rsidRPr="00BD61D3" w:rsidRDefault="00B00C3F" w:rsidP="00BD61D3">
      <w:pPr>
        <w:pStyle w:val="Heading5"/>
      </w:pPr>
      <w:r w:rsidRPr="00BD61D3">
        <w:t>Neonatal trauma</w:t>
      </w:r>
    </w:p>
    <w:p w14:paraId="116D463C" w14:textId="5F1DE081" w:rsidR="00B00C3F" w:rsidRPr="00BD61D3" w:rsidRDefault="00B00C3F" w:rsidP="00CB61FF">
      <w:r w:rsidRPr="00BD61D3">
        <w:t xml:space="preserve">On meta-analysis of data from three trials no clear difference in rates of birth trauma in </w:t>
      </w:r>
      <w:proofErr w:type="spellStart"/>
      <w:r w:rsidRPr="00BD61D3">
        <w:t>newborns</w:t>
      </w:r>
      <w:proofErr w:type="spellEnd"/>
      <w:r w:rsidR="00CB61FF">
        <w:t xml:space="preserve"> was seen between labour induc</w:t>
      </w:r>
      <w:r w:rsidRPr="00BD61D3">
        <w:t>tion and expectant management (</w:t>
      </w:r>
      <w:r w:rsidRPr="0094195F">
        <w:rPr>
          <w:sz w:val="16"/>
          <w:szCs w:val="16"/>
        </w:rPr>
        <w:t>RR 1.</w:t>
      </w:r>
      <w:r w:rsidR="004D6B8B">
        <w:rPr>
          <w:sz w:val="16"/>
          <w:szCs w:val="16"/>
        </w:rPr>
        <w:t>00</w:t>
      </w:r>
      <w:r w:rsidRPr="0094195F">
        <w:rPr>
          <w:sz w:val="16"/>
          <w:szCs w:val="16"/>
        </w:rPr>
        <w:t>, 95% CI 0.6</w:t>
      </w:r>
      <w:r w:rsidR="004D6B8B">
        <w:rPr>
          <w:sz w:val="16"/>
          <w:szCs w:val="16"/>
        </w:rPr>
        <w:t>5</w:t>
      </w:r>
      <w:r w:rsidRPr="0094195F">
        <w:rPr>
          <w:sz w:val="16"/>
          <w:szCs w:val="16"/>
        </w:rPr>
        <w:t xml:space="preserve"> to </w:t>
      </w:r>
      <w:r w:rsidR="004D6B8B">
        <w:rPr>
          <w:sz w:val="16"/>
          <w:szCs w:val="16"/>
        </w:rPr>
        <w:t>1.54</w:t>
      </w:r>
      <w:r w:rsidRPr="0094195F">
        <w:rPr>
          <w:sz w:val="16"/>
          <w:szCs w:val="16"/>
        </w:rPr>
        <w:t>;</w:t>
      </w:r>
      <w:r w:rsidR="00BD61D3" w:rsidRPr="0094195F">
        <w:rPr>
          <w:sz w:val="16"/>
          <w:szCs w:val="16"/>
        </w:rPr>
        <w:t xml:space="preserve"> </w:t>
      </w:r>
      <w:r w:rsidR="004D6B8B">
        <w:rPr>
          <w:sz w:val="16"/>
          <w:szCs w:val="16"/>
        </w:rPr>
        <w:t>10,351</w:t>
      </w:r>
      <w:r w:rsidRPr="0094195F">
        <w:rPr>
          <w:sz w:val="16"/>
          <w:szCs w:val="16"/>
        </w:rPr>
        <w:t xml:space="preserve"> infants; low-quality evidence</w:t>
      </w:r>
      <w:r w:rsidRPr="00BD61D3">
        <w:t>)</w:t>
      </w:r>
      <w:r w:rsidR="00CB61FF">
        <w:t xml:space="preserve"> </w:t>
      </w:r>
      <w:r w:rsidR="00CB61FF">
        <w:fldChar w:fldCharType="begin">
          <w:fldData xml:space="preserve">PEVuZE5vdGU+PENpdGU+PEF1dGhvcj5IYW5uYWg8L0F1dGhvcj48WWVhcj4xOTkyPC9ZZWFyPjxS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</w:fldData>
        </w:fldChar>
      </w:r>
      <w:r w:rsidR="00B123B2">
        <w:instrText xml:space="preserve"> ADDIN EN.CITE </w:instrText>
      </w:r>
      <w:r w:rsidR="00B123B2">
        <w:fldChar w:fldCharType="begin">
          <w:fldData xml:space="preserve">PEVuZE5vdGU+PENpdGU+PEF1dGhvcj5IYW5uYWg8L0F1dGhvcj48WWVhcj4xOTkyPC9ZZWFyPjxS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</w:fldData>
        </w:fldChar>
      </w:r>
      <w:r w:rsidR="00B123B2">
        <w:instrText xml:space="preserve"> ADDIN EN.CITE.DATA </w:instrText>
      </w:r>
      <w:r w:rsidR="00B123B2">
        <w:fldChar w:fldCharType="end"/>
      </w:r>
      <w:r w:rsidR="00CB61FF">
        <w:fldChar w:fldCharType="separate"/>
      </w:r>
      <w:r w:rsidR="00B123B2" w:rsidRPr="00B123B2">
        <w:rPr>
          <w:noProof/>
          <w:sz w:val="16"/>
        </w:rPr>
        <w:t>(Grobman et al 2018; Hannah et al 1992; Heimstad et al 2007; NICHD 1994)</w:t>
      </w:r>
      <w:r w:rsidR="00CB61FF">
        <w:fldChar w:fldCharType="end"/>
      </w:r>
      <w:r w:rsidRPr="00BD61D3">
        <w:t>.</w:t>
      </w:r>
    </w:p>
    <w:p w14:paraId="0112613C" w14:textId="77777777" w:rsidR="00B00C3F" w:rsidRPr="00BD61D3" w:rsidRDefault="00B00C3F" w:rsidP="00BD61D3">
      <w:pPr>
        <w:pStyle w:val="Heading5"/>
      </w:pPr>
      <w:r w:rsidRPr="00BD61D3">
        <w:t>Unreported outcomes</w:t>
      </w:r>
    </w:p>
    <w:p w14:paraId="3928F89D" w14:textId="77777777" w:rsidR="00B00C3F" w:rsidRPr="00BD61D3" w:rsidRDefault="00B00C3F" w:rsidP="00CB61FF">
      <w:r w:rsidRPr="00BD61D3">
        <w:t xml:space="preserve">No trials reported on neonatal encephalopathy, pneumonia, or neurodevelopment at childhood follow-up (although </w:t>
      </w:r>
      <w:proofErr w:type="spellStart"/>
      <w:r w:rsidRPr="00BD61D3">
        <w:t>Bergsjo</w:t>
      </w:r>
      <w:proofErr w:type="spellEnd"/>
      <w:r w:rsidRPr="00BD61D3">
        <w:t xml:space="preserve"> 1989 reported no signs of neurological impairment in children at two years of age).</w:t>
      </w:r>
    </w:p>
    <w:p w14:paraId="62AD9B29" w14:textId="77777777" w:rsidR="00B00C3F" w:rsidRPr="00BD61D3" w:rsidRDefault="00B00C3F" w:rsidP="00BD61D3">
      <w:pPr>
        <w:pStyle w:val="Heading4"/>
      </w:pPr>
      <w:r w:rsidRPr="00BD61D3">
        <w:t>Secondary outcomes for the mother</w:t>
      </w:r>
    </w:p>
    <w:p w14:paraId="641979DA" w14:textId="77777777" w:rsidR="00B00C3F" w:rsidRPr="00BD61D3" w:rsidRDefault="00B00C3F" w:rsidP="00BD61D3">
      <w:pPr>
        <w:pStyle w:val="Heading5"/>
      </w:pPr>
      <w:r w:rsidRPr="00BD61D3">
        <w:t>Caesarean section</w:t>
      </w:r>
    </w:p>
    <w:p w14:paraId="6BA4662D" w14:textId="2C10D81C" w:rsidR="00B00C3F" w:rsidRDefault="00B00C3F" w:rsidP="00CB61FF">
      <w:r w:rsidRPr="00BD61D3">
        <w:t xml:space="preserve">There were fewer caesarean sections (a relative reduction of </w:t>
      </w:r>
      <w:r w:rsidR="0011624C">
        <w:t>11</w:t>
      </w:r>
      <w:r w:rsidRPr="00BD61D3">
        <w:t>%) in the induction groups compared with the expectant management groups (</w:t>
      </w:r>
      <w:r w:rsidRPr="0094195F">
        <w:rPr>
          <w:sz w:val="16"/>
          <w:szCs w:val="16"/>
        </w:rPr>
        <w:t>RR 0.</w:t>
      </w:r>
      <w:r w:rsidR="00D275C0">
        <w:rPr>
          <w:sz w:val="16"/>
          <w:szCs w:val="16"/>
        </w:rPr>
        <w:t>89</w:t>
      </w:r>
      <w:r w:rsidRPr="0094195F">
        <w:rPr>
          <w:sz w:val="16"/>
          <w:szCs w:val="16"/>
        </w:rPr>
        <w:t>, 95% CI</w:t>
      </w:r>
      <w:r w:rsidR="00CB61FF" w:rsidRPr="0094195F">
        <w:rPr>
          <w:sz w:val="16"/>
          <w:szCs w:val="16"/>
        </w:rPr>
        <w:t xml:space="preserve"> </w:t>
      </w:r>
      <w:r w:rsidRPr="0094195F">
        <w:rPr>
          <w:sz w:val="16"/>
          <w:szCs w:val="16"/>
        </w:rPr>
        <w:t>0.</w:t>
      </w:r>
      <w:r w:rsidR="00D275C0" w:rsidRPr="0094195F">
        <w:rPr>
          <w:sz w:val="16"/>
          <w:szCs w:val="16"/>
        </w:rPr>
        <w:t>8</w:t>
      </w:r>
      <w:r w:rsidR="001A5ABC">
        <w:rPr>
          <w:sz w:val="16"/>
          <w:szCs w:val="16"/>
        </w:rPr>
        <w:t>3</w:t>
      </w:r>
      <w:r w:rsidR="00D275C0" w:rsidRPr="0094195F">
        <w:rPr>
          <w:sz w:val="16"/>
          <w:szCs w:val="16"/>
        </w:rPr>
        <w:t xml:space="preserve"> </w:t>
      </w:r>
      <w:r w:rsidRPr="0094195F">
        <w:rPr>
          <w:sz w:val="16"/>
          <w:szCs w:val="16"/>
        </w:rPr>
        <w:t>to 0.</w:t>
      </w:r>
      <w:r w:rsidR="00D275C0" w:rsidRPr="0094195F">
        <w:rPr>
          <w:sz w:val="16"/>
          <w:szCs w:val="16"/>
        </w:rPr>
        <w:t>9</w:t>
      </w:r>
      <w:r w:rsidR="001A5ABC">
        <w:rPr>
          <w:sz w:val="16"/>
          <w:szCs w:val="16"/>
        </w:rPr>
        <w:t>4</w:t>
      </w:r>
      <w:r w:rsidRPr="0094195F">
        <w:rPr>
          <w:sz w:val="16"/>
          <w:szCs w:val="16"/>
        </w:rPr>
        <w:t xml:space="preserve">; </w:t>
      </w:r>
      <w:r w:rsidR="0046335F">
        <w:rPr>
          <w:sz w:val="16"/>
          <w:szCs w:val="16"/>
        </w:rPr>
        <w:t xml:space="preserve">28 trials; </w:t>
      </w:r>
      <w:r w:rsidR="00D275C0">
        <w:rPr>
          <w:sz w:val="16"/>
          <w:szCs w:val="16"/>
        </w:rPr>
        <w:t>17,</w:t>
      </w:r>
      <w:r w:rsidR="004C0C98">
        <w:rPr>
          <w:sz w:val="16"/>
          <w:szCs w:val="16"/>
        </w:rPr>
        <w:t>834</w:t>
      </w:r>
      <w:r w:rsidRPr="0094195F">
        <w:rPr>
          <w:sz w:val="16"/>
          <w:szCs w:val="16"/>
        </w:rPr>
        <w:t xml:space="preserve"> women; moderate-quality evidence</w:t>
      </w:r>
      <w:r w:rsidRPr="00BD61D3">
        <w:t>)</w:t>
      </w:r>
      <w:r w:rsidR="00CB61FF">
        <w:t xml:space="preserve"> </w:t>
      </w:r>
      <w:r w:rsidR="00DF2D01">
        <w:fldChar w:fldCharType="begin">
          <w:fldData xml:space="preserve">cz48dm9sdW1lPjEyNjwvdm9sdW1lPjxudW1iZXI+NjwvbnVtYmVyPjxlZGl0aW9uPjIwMTUvMTEv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lcmdzam8gZXQgYWwgMTk4OTsgQnJh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==
</w:fldData>
        </w:fldChar>
      </w:r>
      <w:r w:rsidR="00B123B2">
        <w:instrText xml:space="preserve"> ADDIN EN.CITE.DATA </w:instrText>
      </w:r>
      <w:r w:rsidR="00B123B2">
        <w:fldChar w:fldCharType="end"/>
      </w:r>
      <w:r w:rsidR="00B123B2">
        <w:fldChar w:fldCharType="begin">
          <w:fldData xml:space="preserve">cz48dm9sdW1lPjEyNjwvdm9sdW1lPjxudW1iZXI+NjwvbnVtYmVyPjxlZGl0aW9uPjIwMTUvMTEv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</w:fldData>
        </w:fldChar>
      </w:r>
      <w:r w:rsidR="00B123B2">
        <w:instrText xml:space="preserve"> ADDIN EN.CITE.DATA </w:instrText>
      </w:r>
      <w:r w:rsidR="00B123B2">
        <w:fldChar w:fldCharType="end"/>
      </w:r>
      <w:r w:rsidR="00DF2D01">
        <w:fldChar w:fldCharType="separate"/>
      </w:r>
      <w:r w:rsidR="00B123B2" w:rsidRPr="00B123B2">
        <w:rPr>
          <w:noProof/>
          <w:sz w:val="16"/>
        </w:rPr>
        <w:t>(Augensen et al 1987; Bergsjo et al 1989; Brane et al 2014; Breart et al 1982; Chakravarti &amp; Goenka 2000; Chanrachakul &amp; Herabutya 2003; Cole et al 1975; Dyson et al 1987; Egarter et al 1989; Gelisen et al 2005; Grobman et al 2018; Hannah et al 1992; Heimstad et al 2007; Henry 1969; Herabutya et al 1992; James et al 2001; Kortekaas et al 2014; Martin et al 1978; Martin et al 1989; Miller et al 2015; NICHD 1994; Nielsen et al 2005; Ocon et al 1997; Roach &amp; Rogers 1997; Sahraoui et al 2005; Tylleskar et al 1979; Walker et al 2016; Witter &amp; Weitz 1987)</w:t>
      </w:r>
      <w:r w:rsidR="00DF2D01">
        <w:fldChar w:fldCharType="end"/>
      </w:r>
      <w:r w:rsidRPr="00BD61D3">
        <w:t xml:space="preserve">. </w:t>
      </w:r>
    </w:p>
    <w:p w14:paraId="574EF0C0" w14:textId="310532F1" w:rsidR="00A309B2" w:rsidRPr="00A309B2" w:rsidRDefault="00FD65C5" w:rsidP="00A309B2">
      <w:pPr>
        <w:rPr>
          <w:lang w:eastAsia="en-GB"/>
        </w:rPr>
      </w:pPr>
      <w:r>
        <w:rPr>
          <w:b/>
          <w:lang w:eastAsia="en-GB"/>
        </w:rPr>
        <w:t>Subgroup i</w:t>
      </w:r>
      <w:r w:rsidR="00A309B2" w:rsidRPr="00544D58">
        <w:rPr>
          <w:b/>
          <w:lang w:eastAsia="en-GB"/>
        </w:rPr>
        <w:t>nteraction tests</w:t>
      </w:r>
      <w:r w:rsidR="00D7664A" w:rsidRPr="00544D58">
        <w:rPr>
          <w:b/>
          <w:lang w:eastAsia="en-GB"/>
        </w:rPr>
        <w:t>:</w:t>
      </w:r>
      <w:r w:rsidR="00D7664A">
        <w:rPr>
          <w:lang w:eastAsia="en-GB"/>
        </w:rPr>
        <w:t xml:space="preserve"> There were no</w:t>
      </w:r>
      <w:r w:rsidR="00A309B2" w:rsidRPr="00A309B2">
        <w:rPr>
          <w:lang w:eastAsia="en-GB"/>
        </w:rPr>
        <w:t xml:space="preserve"> clear differences</w:t>
      </w:r>
      <w:r w:rsidR="00A309B2">
        <w:rPr>
          <w:lang w:eastAsia="en-GB"/>
        </w:rPr>
        <w:t xml:space="preserve"> </w:t>
      </w:r>
      <w:r w:rsidR="00A309B2" w:rsidRPr="00A309B2">
        <w:rPr>
          <w:lang w:eastAsia="en-GB"/>
        </w:rPr>
        <w:t>according to timing of induction (Chi</w:t>
      </w:r>
      <w:r w:rsidR="00D91A36" w:rsidRPr="00D91A36">
        <w:rPr>
          <w:vertAlign w:val="superscript"/>
          <w:lang w:eastAsia="en-GB"/>
        </w:rPr>
        <w:t>2</w:t>
      </w:r>
      <w:r w:rsidR="00A309B2" w:rsidRPr="00A309B2">
        <w:rPr>
          <w:lang w:eastAsia="en-GB"/>
        </w:rPr>
        <w:t>=</w:t>
      </w:r>
      <w:r w:rsidR="00764398">
        <w:rPr>
          <w:lang w:eastAsia="en-GB"/>
        </w:rPr>
        <w:t>1.87</w:t>
      </w:r>
      <w:r w:rsidR="00A309B2" w:rsidRPr="00A309B2">
        <w:rPr>
          <w:lang w:eastAsia="en-GB"/>
        </w:rPr>
        <w:t>, P=0.</w:t>
      </w:r>
      <w:r w:rsidR="00764398">
        <w:rPr>
          <w:lang w:eastAsia="en-GB"/>
        </w:rPr>
        <w:t>39</w:t>
      </w:r>
      <w:r w:rsidR="00A309B2" w:rsidRPr="00A309B2">
        <w:rPr>
          <w:lang w:eastAsia="en-GB"/>
        </w:rPr>
        <w:t>, I</w:t>
      </w:r>
      <w:r w:rsidR="00D91A36" w:rsidRPr="00D91A36">
        <w:rPr>
          <w:vertAlign w:val="superscript"/>
          <w:lang w:eastAsia="en-GB"/>
        </w:rPr>
        <w:t>2</w:t>
      </w:r>
      <w:r w:rsidR="00A309B2" w:rsidRPr="00A309B2">
        <w:rPr>
          <w:lang w:eastAsia="en-GB"/>
        </w:rPr>
        <w:t>=</w:t>
      </w:r>
      <w:r w:rsidR="00764398">
        <w:rPr>
          <w:lang w:eastAsia="en-GB"/>
        </w:rPr>
        <w:t>0</w:t>
      </w:r>
      <w:r w:rsidR="00A309B2" w:rsidRPr="00A309B2">
        <w:rPr>
          <w:lang w:eastAsia="en-GB"/>
        </w:rPr>
        <w:t>%) or by state of cervix (Chi</w:t>
      </w:r>
      <w:r w:rsidR="00D91A36" w:rsidRPr="00D91A36">
        <w:rPr>
          <w:vertAlign w:val="superscript"/>
          <w:lang w:eastAsia="en-GB"/>
        </w:rPr>
        <w:t>2</w:t>
      </w:r>
      <w:r w:rsidR="00A309B2" w:rsidRPr="00A309B2">
        <w:rPr>
          <w:lang w:eastAsia="en-GB"/>
        </w:rPr>
        <w:t xml:space="preserve"> = 1.06, P = 0.59,</w:t>
      </w:r>
      <w:r w:rsidR="00A309B2">
        <w:rPr>
          <w:lang w:eastAsia="en-GB"/>
        </w:rPr>
        <w:t xml:space="preserve"> </w:t>
      </w:r>
      <w:r w:rsidR="00A309B2" w:rsidRPr="00A309B2">
        <w:rPr>
          <w:lang w:eastAsia="en-GB"/>
        </w:rPr>
        <w:t>I</w:t>
      </w:r>
      <w:r w:rsidR="00D91A36" w:rsidRPr="00D91A36">
        <w:rPr>
          <w:vertAlign w:val="superscript"/>
          <w:lang w:eastAsia="en-GB"/>
        </w:rPr>
        <w:t>2</w:t>
      </w:r>
      <w:r w:rsidR="00A309B2" w:rsidRPr="00A309B2">
        <w:rPr>
          <w:lang w:eastAsia="en-GB"/>
        </w:rPr>
        <w:t xml:space="preserve"> = 0%).</w:t>
      </w:r>
    </w:p>
    <w:p w14:paraId="1CF0CFB3" w14:textId="224AF564" w:rsidR="00B00C3F" w:rsidRDefault="0028551E" w:rsidP="00CB61FF">
      <w:r w:rsidRPr="00544D58">
        <w:rPr>
          <w:b/>
        </w:rPr>
        <w:t>S</w:t>
      </w:r>
      <w:r w:rsidR="00B00C3F" w:rsidRPr="00544D58">
        <w:rPr>
          <w:b/>
        </w:rPr>
        <w:t>ensitivity analysis</w:t>
      </w:r>
      <w:r w:rsidR="00171A10">
        <w:t>:</w:t>
      </w:r>
      <w:r w:rsidR="00B00C3F" w:rsidRPr="00BD61D3">
        <w:t xml:space="preserve"> On sensitivity analysis, results were very </w:t>
      </w:r>
      <w:proofErr w:type="gramStart"/>
      <w:r w:rsidR="00B00C3F" w:rsidRPr="00BD61D3">
        <w:t>similar to</w:t>
      </w:r>
      <w:proofErr w:type="gramEnd"/>
      <w:r w:rsidR="00B00C3F" w:rsidRPr="00BD61D3">
        <w:t xml:space="preserve"> the overall analysis (</w:t>
      </w:r>
      <w:r w:rsidR="00F40F62" w:rsidRPr="00544D58">
        <w:rPr>
          <w:sz w:val="16"/>
          <w:szCs w:val="16"/>
        </w:rPr>
        <w:t>RR 0.89, 95% CI 0.83 to 0.95; eight trials, 13,176 women</w:t>
      </w:r>
      <w:r w:rsidR="00B00C3F" w:rsidRPr="00BD61D3">
        <w:t>).</w:t>
      </w:r>
    </w:p>
    <w:p w14:paraId="33B1F4C3" w14:textId="4D77FE22" w:rsidR="00B00C3F" w:rsidRPr="00BD61D3" w:rsidRDefault="0028551E" w:rsidP="00BD61D3">
      <w:pPr>
        <w:pStyle w:val="Heading5"/>
      </w:pPr>
      <w:r>
        <w:t>Instrumental</w:t>
      </w:r>
      <w:r w:rsidR="00B00C3F" w:rsidRPr="00BD61D3">
        <w:t xml:space="preserve"> vaginal birth (forceps or </w:t>
      </w:r>
      <w:proofErr w:type="spellStart"/>
      <w:r w:rsidR="00B00C3F" w:rsidRPr="00BD61D3">
        <w:t>ventouse</w:t>
      </w:r>
      <w:proofErr w:type="spellEnd"/>
      <w:r w:rsidR="00B00C3F" w:rsidRPr="00BD61D3">
        <w:t>)</w:t>
      </w:r>
    </w:p>
    <w:p w14:paraId="06514112" w14:textId="6C3B46E3" w:rsidR="0028551E" w:rsidRDefault="00B00C3F" w:rsidP="00CB61FF">
      <w:r w:rsidRPr="00BD61D3">
        <w:t xml:space="preserve">On meta-analysis of data from the </w:t>
      </w:r>
      <w:r w:rsidR="00FD65C5" w:rsidRPr="00BD61D3">
        <w:t>1</w:t>
      </w:r>
      <w:r w:rsidR="00FD65C5">
        <w:t xml:space="preserve">9 </w:t>
      </w:r>
      <w:r w:rsidR="0028551E">
        <w:t>trials that reported this out</w:t>
      </w:r>
      <w:r w:rsidRPr="00BD61D3">
        <w:t>come, the rate of operative vaginal birth was higher in the policy of labour induction groups compared with expectant management (</w:t>
      </w:r>
      <w:r w:rsidRPr="0094195F">
        <w:rPr>
          <w:sz w:val="16"/>
          <w:szCs w:val="16"/>
        </w:rPr>
        <w:t>RR 1.</w:t>
      </w:r>
      <w:r w:rsidR="00690C37" w:rsidRPr="0094195F">
        <w:rPr>
          <w:sz w:val="16"/>
          <w:szCs w:val="16"/>
        </w:rPr>
        <w:t>0</w:t>
      </w:r>
      <w:r w:rsidR="00690C37">
        <w:rPr>
          <w:sz w:val="16"/>
          <w:szCs w:val="16"/>
        </w:rPr>
        <w:t>2</w:t>
      </w:r>
      <w:r w:rsidRPr="0094195F">
        <w:rPr>
          <w:sz w:val="16"/>
          <w:szCs w:val="16"/>
        </w:rPr>
        <w:t>, 95%CI 0.</w:t>
      </w:r>
      <w:r w:rsidR="00690C37" w:rsidRPr="0094195F">
        <w:rPr>
          <w:sz w:val="16"/>
          <w:szCs w:val="16"/>
        </w:rPr>
        <w:t>9</w:t>
      </w:r>
      <w:r w:rsidR="00690C37">
        <w:rPr>
          <w:sz w:val="16"/>
          <w:szCs w:val="16"/>
        </w:rPr>
        <w:t>5</w:t>
      </w:r>
      <w:r w:rsidR="00690C37" w:rsidRPr="0094195F">
        <w:rPr>
          <w:sz w:val="16"/>
          <w:szCs w:val="16"/>
        </w:rPr>
        <w:t xml:space="preserve"> </w:t>
      </w:r>
      <w:r w:rsidRPr="0094195F">
        <w:rPr>
          <w:sz w:val="16"/>
          <w:szCs w:val="16"/>
        </w:rPr>
        <w:t>to 1.</w:t>
      </w:r>
      <w:r w:rsidR="00690C37" w:rsidRPr="0094195F">
        <w:rPr>
          <w:sz w:val="16"/>
          <w:szCs w:val="16"/>
        </w:rPr>
        <w:t>1</w:t>
      </w:r>
      <w:r w:rsidR="00690C37">
        <w:rPr>
          <w:sz w:val="16"/>
          <w:szCs w:val="16"/>
        </w:rPr>
        <w:t>0</w:t>
      </w:r>
      <w:r w:rsidRPr="0094195F">
        <w:rPr>
          <w:sz w:val="16"/>
          <w:szCs w:val="16"/>
        </w:rPr>
        <w:t xml:space="preserve">; </w:t>
      </w:r>
      <w:r w:rsidR="00690C37">
        <w:rPr>
          <w:sz w:val="16"/>
          <w:szCs w:val="16"/>
        </w:rPr>
        <w:t>15,337</w:t>
      </w:r>
      <w:r w:rsidR="00690C37" w:rsidRPr="0094195F">
        <w:rPr>
          <w:sz w:val="16"/>
          <w:szCs w:val="16"/>
        </w:rPr>
        <w:t xml:space="preserve"> </w:t>
      </w:r>
      <w:r w:rsidRPr="0094195F">
        <w:rPr>
          <w:sz w:val="16"/>
          <w:szCs w:val="16"/>
        </w:rPr>
        <w:t>women; moderate-quality</w:t>
      </w:r>
      <w:r w:rsidR="00CB61FF" w:rsidRPr="0094195F">
        <w:rPr>
          <w:sz w:val="16"/>
          <w:szCs w:val="16"/>
        </w:rPr>
        <w:t xml:space="preserve"> </w:t>
      </w:r>
      <w:r w:rsidRPr="0094195F">
        <w:rPr>
          <w:sz w:val="16"/>
          <w:szCs w:val="16"/>
        </w:rPr>
        <w:t>evidence</w:t>
      </w:r>
      <w:r w:rsidRPr="00BD61D3">
        <w:t>)</w:t>
      </w:r>
      <w:r w:rsidR="006669E2">
        <w:t xml:space="preserve"> </w:t>
      </w:r>
      <w:r w:rsidR="00DF2D01">
        <w:fldChar w:fldCharType="begin">
          <w:fldData xml:space="preserve">YXV0aG9yPjxhdXRob3I+VGl0YSwgQS4gVC4gTi48L2F1dGhvcj48YXV0aG9yPlNpbHZlciwgUi4g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lcmdzam8gZXQgYWwgMTk4OTsgQnJh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==
</w:fldData>
        </w:fldChar>
      </w:r>
      <w:r w:rsidR="00B123B2">
        <w:instrText xml:space="preserve"> ADDIN EN.CITE.DATA </w:instrText>
      </w:r>
      <w:r w:rsidR="00B123B2">
        <w:fldChar w:fldCharType="end"/>
      </w:r>
      <w:r w:rsidR="00B123B2">
        <w:fldChar w:fldCharType="begin">
          <w:fldData xml:space="preserve">YXV0aG9yPjxhdXRob3I+VGl0YSwgQS4gVC4gTi48L2F1dGhvcj48YXV0aG9yPlNpbHZlciwgUi4g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</w:fldData>
        </w:fldChar>
      </w:r>
      <w:r w:rsidR="00B123B2">
        <w:instrText xml:space="preserve"> ADDIN EN.CITE.DATA </w:instrText>
      </w:r>
      <w:r w:rsidR="00B123B2">
        <w:fldChar w:fldCharType="end"/>
      </w:r>
      <w:r w:rsidR="00DF2D01">
        <w:fldChar w:fldCharType="separate"/>
      </w:r>
      <w:r w:rsidR="00B123B2" w:rsidRPr="00B123B2">
        <w:rPr>
          <w:noProof/>
          <w:sz w:val="16"/>
        </w:rPr>
        <w:t>(Augensen et al 1987; Bergsjo et al 1989; Brane et al 2014; Breart et al 1982; Cole et al 1975; Egarter et al 1989; Grobman et al 2018; Hannah et al 1992; Heimstad et al 2007; Henry 1969; Herabutya et al 1992; James et al 2001; Kortekaas et al 2014; Martin et al 1978; Martin et al 1989; Nielsen et al 2005; Ocon et al 1997; Tylleskar et al 1979; Walker et al 2016)</w:t>
      </w:r>
      <w:r w:rsidR="00DF2D01">
        <w:fldChar w:fldCharType="end"/>
      </w:r>
      <w:r w:rsidRPr="00BD61D3">
        <w:t xml:space="preserve">. </w:t>
      </w:r>
    </w:p>
    <w:p w14:paraId="40985B69" w14:textId="3379D6D4" w:rsidR="00B00C3F" w:rsidRPr="00BD61D3" w:rsidRDefault="00B00C3F" w:rsidP="00CB61FF">
      <w:r w:rsidRPr="00544D58">
        <w:rPr>
          <w:b/>
        </w:rPr>
        <w:t>Subgroup interaction</w:t>
      </w:r>
      <w:r w:rsidR="003F4AB3" w:rsidRPr="00544D58">
        <w:rPr>
          <w:b/>
        </w:rPr>
        <w:t>:</w:t>
      </w:r>
      <w:r w:rsidRPr="00544D58">
        <w:rPr>
          <w:b/>
        </w:rPr>
        <w:t xml:space="preserve"> </w:t>
      </w:r>
      <w:r w:rsidR="00660E70">
        <w:t>No clear differences were seen in subgroup analyses for timing of induction</w:t>
      </w:r>
      <w:r w:rsidRPr="00BD61D3">
        <w:t xml:space="preserve"> (</w:t>
      </w:r>
      <w:r w:rsidRPr="00CA059D">
        <w:rPr>
          <w:sz w:val="16"/>
          <w:szCs w:val="16"/>
        </w:rPr>
        <w:t>Chi²=</w:t>
      </w:r>
      <w:r w:rsidR="00487F4D">
        <w:rPr>
          <w:sz w:val="16"/>
          <w:szCs w:val="16"/>
        </w:rPr>
        <w:t>2.19</w:t>
      </w:r>
      <w:r w:rsidRPr="00CA059D">
        <w:rPr>
          <w:sz w:val="16"/>
          <w:szCs w:val="16"/>
        </w:rPr>
        <w:t>, P=0.</w:t>
      </w:r>
      <w:r w:rsidR="00487F4D">
        <w:rPr>
          <w:sz w:val="16"/>
          <w:szCs w:val="16"/>
        </w:rPr>
        <w:t>33</w:t>
      </w:r>
      <w:r w:rsidRPr="00CA059D">
        <w:rPr>
          <w:sz w:val="16"/>
          <w:szCs w:val="16"/>
        </w:rPr>
        <w:t>, I²=</w:t>
      </w:r>
      <w:r w:rsidR="00D07231">
        <w:rPr>
          <w:sz w:val="16"/>
          <w:szCs w:val="16"/>
        </w:rPr>
        <w:t>8.7</w:t>
      </w:r>
      <w:r w:rsidRPr="00CA059D">
        <w:rPr>
          <w:sz w:val="16"/>
          <w:szCs w:val="16"/>
        </w:rPr>
        <w:t>%</w:t>
      </w:r>
      <w:r w:rsidR="005A21E6">
        <w:t>)</w:t>
      </w:r>
      <w:r w:rsidR="00660E70">
        <w:t xml:space="preserve"> or</w:t>
      </w:r>
      <w:r w:rsidRPr="00BD61D3">
        <w:t xml:space="preserve"> state of cervix</w:t>
      </w:r>
      <w:r w:rsidR="005A21E6">
        <w:t xml:space="preserve"> (</w:t>
      </w:r>
      <w:r w:rsidR="005A21E6" w:rsidRPr="00CA059D">
        <w:rPr>
          <w:sz w:val="16"/>
          <w:szCs w:val="16"/>
        </w:rPr>
        <w:t>Chi²= 0.45, P = 0.80, I² = 0%</w:t>
      </w:r>
      <w:r w:rsidRPr="00BD61D3">
        <w:t>) for this outcome.</w:t>
      </w:r>
    </w:p>
    <w:p w14:paraId="4864C188" w14:textId="184D98F4" w:rsidR="00B00C3F" w:rsidRPr="00BD61D3" w:rsidRDefault="0028551E" w:rsidP="00CB61FF">
      <w:r w:rsidRPr="00544D58">
        <w:rPr>
          <w:b/>
        </w:rPr>
        <w:t>S</w:t>
      </w:r>
      <w:r w:rsidR="00B00C3F" w:rsidRPr="00544D58">
        <w:rPr>
          <w:b/>
        </w:rPr>
        <w:t xml:space="preserve">ensitivity analysis: </w:t>
      </w:r>
      <w:r w:rsidR="00B00C3F" w:rsidRPr="00BD61D3">
        <w:t xml:space="preserve">On sensitivity analysis, results were very </w:t>
      </w:r>
      <w:proofErr w:type="gramStart"/>
      <w:r w:rsidR="00B00C3F" w:rsidRPr="00BD61D3">
        <w:t>similar to</w:t>
      </w:r>
      <w:proofErr w:type="gramEnd"/>
      <w:r w:rsidR="00B00C3F" w:rsidRPr="00BD61D3">
        <w:t xml:space="preserve"> the overall analysis</w:t>
      </w:r>
      <w:r w:rsidR="00CA059D">
        <w:t xml:space="preserve"> </w:t>
      </w:r>
      <w:r w:rsidR="00CA059D" w:rsidRPr="00BD61D3">
        <w:t>(</w:t>
      </w:r>
      <w:r w:rsidR="003F4AB3" w:rsidRPr="00544D58">
        <w:rPr>
          <w:sz w:val="16"/>
          <w:szCs w:val="16"/>
        </w:rPr>
        <w:t xml:space="preserve">RR </w:t>
      </w:r>
      <w:r w:rsidR="00660E70">
        <w:rPr>
          <w:sz w:val="16"/>
          <w:szCs w:val="16"/>
        </w:rPr>
        <w:t>0.98</w:t>
      </w:r>
      <w:r w:rsidR="003F4AB3" w:rsidRPr="00544D58">
        <w:rPr>
          <w:sz w:val="16"/>
          <w:szCs w:val="16"/>
        </w:rPr>
        <w:t>, 95% CI 0.</w:t>
      </w:r>
      <w:r w:rsidR="00660E70" w:rsidRPr="00544D58">
        <w:rPr>
          <w:sz w:val="16"/>
          <w:szCs w:val="16"/>
        </w:rPr>
        <w:t>9</w:t>
      </w:r>
      <w:r w:rsidR="00660E70">
        <w:rPr>
          <w:sz w:val="16"/>
          <w:szCs w:val="16"/>
        </w:rPr>
        <w:t>1</w:t>
      </w:r>
      <w:r w:rsidR="00660E70" w:rsidRPr="00544D58">
        <w:rPr>
          <w:sz w:val="16"/>
          <w:szCs w:val="16"/>
        </w:rPr>
        <w:t xml:space="preserve"> </w:t>
      </w:r>
      <w:r w:rsidR="003F4AB3" w:rsidRPr="00544D58">
        <w:rPr>
          <w:sz w:val="16"/>
          <w:szCs w:val="16"/>
        </w:rPr>
        <w:t>to 1.</w:t>
      </w:r>
      <w:r w:rsidR="00660E70">
        <w:rPr>
          <w:sz w:val="16"/>
          <w:szCs w:val="16"/>
        </w:rPr>
        <w:t>06</w:t>
      </w:r>
      <w:r w:rsidR="003F4AB3" w:rsidRPr="00544D58">
        <w:rPr>
          <w:sz w:val="16"/>
          <w:szCs w:val="16"/>
        </w:rPr>
        <w:t xml:space="preserve">; </w:t>
      </w:r>
      <w:r w:rsidR="00660E70">
        <w:rPr>
          <w:sz w:val="16"/>
          <w:szCs w:val="16"/>
        </w:rPr>
        <w:t>six</w:t>
      </w:r>
      <w:r w:rsidR="00660E70" w:rsidRPr="00544D58">
        <w:rPr>
          <w:sz w:val="16"/>
          <w:szCs w:val="16"/>
        </w:rPr>
        <w:t xml:space="preserve"> </w:t>
      </w:r>
      <w:r w:rsidR="003F4AB3" w:rsidRPr="00544D58">
        <w:rPr>
          <w:sz w:val="16"/>
          <w:szCs w:val="16"/>
        </w:rPr>
        <w:t xml:space="preserve">trials, </w:t>
      </w:r>
      <w:r w:rsidR="00660E70">
        <w:rPr>
          <w:sz w:val="16"/>
          <w:szCs w:val="16"/>
        </w:rPr>
        <w:t>12,666</w:t>
      </w:r>
      <w:r w:rsidR="003F4AB3" w:rsidRPr="00544D58">
        <w:rPr>
          <w:sz w:val="16"/>
          <w:szCs w:val="16"/>
        </w:rPr>
        <w:t xml:space="preserve"> women</w:t>
      </w:r>
      <w:r w:rsidR="00CA059D" w:rsidRPr="00CA059D">
        <w:t>)</w:t>
      </w:r>
      <w:r w:rsidR="00B00C3F" w:rsidRPr="00BD61D3">
        <w:t>.</w:t>
      </w:r>
    </w:p>
    <w:p w14:paraId="16F79FE5" w14:textId="77777777" w:rsidR="00B00C3F" w:rsidRPr="00BD61D3" w:rsidRDefault="00B00C3F" w:rsidP="00BD61D3">
      <w:pPr>
        <w:pStyle w:val="Heading5"/>
      </w:pPr>
      <w:r w:rsidRPr="00BD61D3">
        <w:t>Analgesia used</w:t>
      </w:r>
    </w:p>
    <w:p w14:paraId="34BDC7D1" w14:textId="65A1065D" w:rsidR="00B00C3F" w:rsidRPr="00BD61D3" w:rsidRDefault="00B00C3F" w:rsidP="00CB61FF">
      <w:r w:rsidRPr="00BD61D3">
        <w:t>In nine trials with 3</w:t>
      </w:r>
      <w:r w:rsidR="00DF2D01">
        <w:t>,</w:t>
      </w:r>
      <w:r w:rsidRPr="00BD61D3">
        <w:t>724 women, there was substantial variation in type of analgesia/anaesthesia used and so data were not pooled. In general, there were few differences</w:t>
      </w:r>
      <w:r w:rsidR="00DF2D01">
        <w:t xml:space="preserve"> seen in need for analgesia be</w:t>
      </w:r>
      <w:r w:rsidRPr="00BD61D3">
        <w:t>tween the induction and expectant management groups.</w:t>
      </w:r>
    </w:p>
    <w:p w14:paraId="6ABEACE9" w14:textId="77777777" w:rsidR="00B00C3F" w:rsidRPr="00BD61D3" w:rsidRDefault="00B00C3F" w:rsidP="00BD61D3">
      <w:pPr>
        <w:pStyle w:val="Heading5"/>
      </w:pPr>
      <w:r w:rsidRPr="00BD61D3">
        <w:lastRenderedPageBreak/>
        <w:t>Perineal trauma</w:t>
      </w:r>
    </w:p>
    <w:p w14:paraId="23DD6194" w14:textId="59261EDE" w:rsidR="00442557" w:rsidRDefault="00B00C3F" w:rsidP="00CB61FF">
      <w:r w:rsidRPr="00BD61D3">
        <w:t xml:space="preserve">On meta-analysis of data from </w:t>
      </w:r>
      <w:r w:rsidR="005B505A">
        <w:t>five</w:t>
      </w:r>
      <w:r w:rsidR="005B505A" w:rsidRPr="00BD61D3">
        <w:t xml:space="preserve"> </w:t>
      </w:r>
      <w:r w:rsidRPr="00BD61D3">
        <w:t>trials, no clear differences in perineal trauma were seen between induction and expectant management (</w:t>
      </w:r>
      <w:r w:rsidRPr="0094195F">
        <w:rPr>
          <w:sz w:val="16"/>
          <w:szCs w:val="16"/>
        </w:rPr>
        <w:t>RR 1.</w:t>
      </w:r>
      <w:r w:rsidR="0011624C">
        <w:rPr>
          <w:sz w:val="16"/>
          <w:szCs w:val="16"/>
        </w:rPr>
        <w:t>21</w:t>
      </w:r>
      <w:r w:rsidRPr="0094195F">
        <w:rPr>
          <w:sz w:val="16"/>
          <w:szCs w:val="16"/>
        </w:rPr>
        <w:t>, 95%</w:t>
      </w:r>
      <w:r w:rsidR="003F4AB3">
        <w:rPr>
          <w:sz w:val="16"/>
          <w:szCs w:val="16"/>
        </w:rPr>
        <w:t>CI</w:t>
      </w:r>
      <w:r w:rsidRPr="0094195F">
        <w:rPr>
          <w:sz w:val="16"/>
          <w:szCs w:val="16"/>
        </w:rPr>
        <w:t xml:space="preserve"> 0.</w:t>
      </w:r>
      <w:r w:rsidR="003F4AB3">
        <w:rPr>
          <w:sz w:val="16"/>
          <w:szCs w:val="16"/>
        </w:rPr>
        <w:t>9</w:t>
      </w:r>
      <w:r w:rsidR="003F4AB3" w:rsidRPr="0094195F">
        <w:rPr>
          <w:sz w:val="16"/>
          <w:szCs w:val="16"/>
        </w:rPr>
        <w:t xml:space="preserve">5 </w:t>
      </w:r>
      <w:r w:rsidRPr="0094195F">
        <w:rPr>
          <w:sz w:val="16"/>
          <w:szCs w:val="16"/>
        </w:rPr>
        <w:t>to 1.</w:t>
      </w:r>
      <w:r w:rsidR="003F4AB3">
        <w:rPr>
          <w:sz w:val="16"/>
          <w:szCs w:val="16"/>
        </w:rPr>
        <w:t>55</w:t>
      </w:r>
      <w:r w:rsidRPr="0094195F">
        <w:rPr>
          <w:sz w:val="16"/>
          <w:szCs w:val="16"/>
        </w:rPr>
        <w:t xml:space="preserve">; </w:t>
      </w:r>
      <w:r w:rsidR="0011624C">
        <w:rPr>
          <w:sz w:val="16"/>
          <w:szCs w:val="16"/>
        </w:rPr>
        <w:t>9,394</w:t>
      </w:r>
      <w:r w:rsidRPr="0094195F">
        <w:rPr>
          <w:sz w:val="16"/>
          <w:szCs w:val="16"/>
        </w:rPr>
        <w:t xml:space="preserve"> women; low-quality evidence</w:t>
      </w:r>
      <w:r w:rsidRPr="00BD61D3">
        <w:t>)</w:t>
      </w:r>
      <w:r w:rsidR="00DF2D01">
        <w:t xml:space="preserve"> </w:t>
      </w:r>
      <w:r w:rsidR="00DF2D01">
        <w:fldChar w:fldCharType="begin">
          <w:fldData xml:space="preserve">PEVuZE5vdGU+PENpdGU+PEF1dGhvcj5CcmFuZTwvQXV0aG9yPjxZZWFyPjIwMTQ8L1llYXI+PFJl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</w:fldData>
        </w:fldChar>
      </w:r>
      <w:r w:rsidR="00B123B2">
        <w:instrText xml:space="preserve"> ADDIN EN.CITE </w:instrText>
      </w:r>
      <w:r w:rsidR="00B123B2">
        <w:fldChar w:fldCharType="begin">
          <w:fldData xml:space="preserve">PEVuZE5vdGU+PENpdGU+PEF1dGhvcj5CcmFuZTwvQXV0aG9yPjxZZWFyPjIwMTQ8L1llYXI+PFJl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</w:fldData>
        </w:fldChar>
      </w:r>
      <w:r w:rsidR="00B123B2">
        <w:instrText xml:space="preserve"> ADDIN EN.CITE.DATA </w:instrText>
      </w:r>
      <w:r w:rsidR="00B123B2">
        <w:fldChar w:fldCharType="end"/>
      </w:r>
      <w:r w:rsidR="00DF2D01">
        <w:fldChar w:fldCharType="separate"/>
      </w:r>
      <w:r w:rsidR="00B123B2" w:rsidRPr="00B123B2">
        <w:rPr>
          <w:noProof/>
          <w:sz w:val="16"/>
        </w:rPr>
        <w:t>(Brane et al 2014; Grobman et al 2018; Heimstad et al 2007; Kortekaas et al 2014; Walker et al 2016)</w:t>
      </w:r>
      <w:r w:rsidR="00DF2D01">
        <w:fldChar w:fldCharType="end"/>
      </w:r>
      <w:r w:rsidRPr="00BD61D3">
        <w:t xml:space="preserve">. </w:t>
      </w:r>
    </w:p>
    <w:p w14:paraId="2FFC5205" w14:textId="617F484A" w:rsidR="00B00C3F" w:rsidRPr="00BD61D3" w:rsidRDefault="003F4AB3" w:rsidP="00CB61FF">
      <w:r>
        <w:rPr>
          <w:b/>
        </w:rPr>
        <w:t>Subgroup i</w:t>
      </w:r>
      <w:r w:rsidRPr="00544D58">
        <w:rPr>
          <w:b/>
        </w:rPr>
        <w:t>nteraction</w:t>
      </w:r>
      <w:r w:rsidR="003D6707" w:rsidRPr="00544D58">
        <w:rPr>
          <w:b/>
        </w:rPr>
        <w:t>:</w:t>
      </w:r>
      <w:r w:rsidR="00B00C3F" w:rsidRPr="00BD61D3">
        <w:t xml:space="preserve"> </w:t>
      </w:r>
      <w:r w:rsidR="003D6707">
        <w:t>No</w:t>
      </w:r>
      <w:r w:rsidR="00B00C3F" w:rsidRPr="00BD61D3">
        <w:t xml:space="preserve"> </w:t>
      </w:r>
      <w:r w:rsidR="00660E70">
        <w:t xml:space="preserve">clear </w:t>
      </w:r>
      <w:r w:rsidR="00B00C3F" w:rsidRPr="00BD61D3">
        <w:t xml:space="preserve">differences </w:t>
      </w:r>
      <w:r w:rsidR="003D6707">
        <w:t xml:space="preserve">were </w:t>
      </w:r>
      <w:r w:rsidR="00660E70">
        <w:t>seen in</w:t>
      </w:r>
      <w:r w:rsidR="003D6707">
        <w:t xml:space="preserve"> </w:t>
      </w:r>
      <w:r w:rsidR="00B00C3F" w:rsidRPr="00BD61D3">
        <w:t>subgroup</w:t>
      </w:r>
      <w:r w:rsidR="00660E70">
        <w:t xml:space="preserve"> analyses for</w:t>
      </w:r>
      <w:r w:rsidR="00B00C3F" w:rsidRPr="00BD61D3">
        <w:t xml:space="preserve"> timing of induction (</w:t>
      </w:r>
      <w:r w:rsidR="00B00C3F" w:rsidRPr="00CA059D">
        <w:rPr>
          <w:sz w:val="16"/>
          <w:szCs w:val="16"/>
        </w:rPr>
        <w:t>Chi²=</w:t>
      </w:r>
      <w:r>
        <w:rPr>
          <w:sz w:val="16"/>
          <w:szCs w:val="16"/>
        </w:rPr>
        <w:t>2.95</w:t>
      </w:r>
      <w:r w:rsidR="00B00C3F" w:rsidRPr="00CA059D">
        <w:rPr>
          <w:sz w:val="16"/>
          <w:szCs w:val="16"/>
        </w:rPr>
        <w:t>, P=0.</w:t>
      </w:r>
      <w:r>
        <w:rPr>
          <w:sz w:val="16"/>
          <w:szCs w:val="16"/>
        </w:rPr>
        <w:t>23</w:t>
      </w:r>
      <w:r w:rsidR="00B00C3F" w:rsidRPr="00CA059D">
        <w:rPr>
          <w:sz w:val="16"/>
          <w:szCs w:val="16"/>
        </w:rPr>
        <w:t>, I²=</w:t>
      </w:r>
      <w:r>
        <w:rPr>
          <w:sz w:val="16"/>
          <w:szCs w:val="16"/>
        </w:rPr>
        <w:t>32.3</w:t>
      </w:r>
      <w:r w:rsidR="00B00C3F" w:rsidRPr="00CA059D">
        <w:rPr>
          <w:sz w:val="16"/>
          <w:szCs w:val="16"/>
        </w:rPr>
        <w:t>%</w:t>
      </w:r>
      <w:r w:rsidR="00B00C3F" w:rsidRPr="00BD61D3">
        <w:t>) or state of cervix (tests for subgroup differences: not applicable) for this outcome.</w:t>
      </w:r>
    </w:p>
    <w:p w14:paraId="7DE34874" w14:textId="03B5E1BB" w:rsidR="00B00C3F" w:rsidRPr="00BD61D3" w:rsidRDefault="00CA059D" w:rsidP="00CB61FF">
      <w:r w:rsidRPr="00544D58">
        <w:rPr>
          <w:b/>
        </w:rPr>
        <w:t>S</w:t>
      </w:r>
      <w:r w:rsidR="00B00C3F" w:rsidRPr="00544D58">
        <w:rPr>
          <w:b/>
        </w:rPr>
        <w:t>ensitivity analysis</w:t>
      </w:r>
      <w:r w:rsidR="00B00C3F" w:rsidRPr="00BD61D3">
        <w:t xml:space="preserve">: On sensitivity analysis, results were </w:t>
      </w:r>
      <w:proofErr w:type="gramStart"/>
      <w:r w:rsidR="00B00C3F" w:rsidRPr="00BD61D3">
        <w:t>similar to</w:t>
      </w:r>
      <w:proofErr w:type="gramEnd"/>
      <w:r w:rsidR="00B00C3F" w:rsidRPr="00BD61D3">
        <w:t xml:space="preserve"> the overall analysis (</w:t>
      </w:r>
      <w:r w:rsidR="003D6707" w:rsidRPr="003F4AB3">
        <w:rPr>
          <w:sz w:val="16"/>
          <w:szCs w:val="16"/>
        </w:rPr>
        <w:t>RR 1.</w:t>
      </w:r>
      <w:r w:rsidR="001913E0">
        <w:rPr>
          <w:sz w:val="16"/>
          <w:szCs w:val="16"/>
        </w:rPr>
        <w:t>26</w:t>
      </w:r>
      <w:r w:rsidR="003D6707" w:rsidRPr="003F4AB3">
        <w:rPr>
          <w:sz w:val="16"/>
          <w:szCs w:val="16"/>
        </w:rPr>
        <w:t>, 95% CI 0.</w:t>
      </w:r>
      <w:r w:rsidR="001913E0">
        <w:rPr>
          <w:sz w:val="16"/>
          <w:szCs w:val="16"/>
        </w:rPr>
        <w:t>98</w:t>
      </w:r>
      <w:r w:rsidR="001913E0" w:rsidRPr="003F4AB3">
        <w:rPr>
          <w:sz w:val="16"/>
          <w:szCs w:val="16"/>
        </w:rPr>
        <w:t xml:space="preserve"> </w:t>
      </w:r>
      <w:r w:rsidR="003D6707" w:rsidRPr="003F4AB3">
        <w:rPr>
          <w:sz w:val="16"/>
          <w:szCs w:val="16"/>
        </w:rPr>
        <w:t xml:space="preserve">to </w:t>
      </w:r>
      <w:r w:rsidR="001913E0">
        <w:rPr>
          <w:sz w:val="16"/>
          <w:szCs w:val="16"/>
        </w:rPr>
        <w:t>1.62</w:t>
      </w:r>
      <w:r w:rsidR="003D6707" w:rsidRPr="003F4AB3">
        <w:rPr>
          <w:sz w:val="16"/>
          <w:szCs w:val="16"/>
        </w:rPr>
        <w:t xml:space="preserve">; </w:t>
      </w:r>
      <w:r w:rsidR="001913E0">
        <w:rPr>
          <w:sz w:val="16"/>
          <w:szCs w:val="16"/>
        </w:rPr>
        <w:t>four</w:t>
      </w:r>
      <w:r w:rsidR="001913E0" w:rsidRPr="003F4AB3">
        <w:rPr>
          <w:sz w:val="16"/>
          <w:szCs w:val="16"/>
        </w:rPr>
        <w:t xml:space="preserve"> </w:t>
      </w:r>
      <w:r w:rsidR="003D6707" w:rsidRPr="003F4AB3">
        <w:rPr>
          <w:sz w:val="16"/>
          <w:szCs w:val="16"/>
        </w:rPr>
        <w:t xml:space="preserve">trials, </w:t>
      </w:r>
      <w:r w:rsidR="005B505A">
        <w:rPr>
          <w:sz w:val="16"/>
          <w:szCs w:val="16"/>
        </w:rPr>
        <w:t>9,303</w:t>
      </w:r>
      <w:r w:rsidR="003D6707" w:rsidRPr="003F4AB3">
        <w:rPr>
          <w:sz w:val="16"/>
          <w:szCs w:val="16"/>
        </w:rPr>
        <w:t xml:space="preserve"> women</w:t>
      </w:r>
      <w:r w:rsidR="00B00C3F" w:rsidRPr="00BD61D3">
        <w:t>).</w:t>
      </w:r>
    </w:p>
    <w:p w14:paraId="754649CC" w14:textId="77777777" w:rsidR="00B00C3F" w:rsidRPr="00BD61D3" w:rsidRDefault="00B00C3F" w:rsidP="00BD61D3">
      <w:pPr>
        <w:pStyle w:val="Heading5"/>
      </w:pPr>
      <w:r w:rsidRPr="00BD61D3">
        <w:t>Prolonged labour</w:t>
      </w:r>
    </w:p>
    <w:p w14:paraId="248A08B4" w14:textId="21AED27F" w:rsidR="00B00C3F" w:rsidRPr="00BD61D3" w:rsidRDefault="00B00C3F" w:rsidP="00CB61FF">
      <w:r w:rsidRPr="00BD61D3">
        <w:t xml:space="preserve">The outcome of prolonged labour </w:t>
      </w:r>
      <w:r w:rsidR="00DF2D01">
        <w:t>was reported in several differ</w:t>
      </w:r>
      <w:r w:rsidRPr="00BD61D3">
        <w:t>ent ways by three trials with 869 women</w:t>
      </w:r>
      <w:r w:rsidR="00DF2D01">
        <w:t xml:space="preserve"> </w:t>
      </w:r>
      <w:r w:rsidR="00DF2D01">
        <w:fldChar w:fldCharType="begin">
          <w:fldData xml:space="preserve">PEVuZE5vdGU+PENpdGU+PEF1dGhvcj5IZWltc3RhZDwvQXV0aG9yPjxZZWFyPjIwMDc8L1llYXI+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</w:fldData>
        </w:fldChar>
      </w:r>
      <w:r w:rsidR="00B123B2">
        <w:instrText xml:space="preserve"> ADDIN EN.CITE </w:instrText>
      </w:r>
      <w:r w:rsidR="00B123B2">
        <w:fldChar w:fldCharType="begin">
          <w:fldData xml:space="preserve">PEVuZE5vdGU+PENpdGU+PEF1dGhvcj5IZWltc3RhZDwvQXV0aG9yPjxZZWFyPjIwMDc8L1llYXI+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</w:fldData>
        </w:fldChar>
      </w:r>
      <w:r w:rsidR="00B123B2">
        <w:instrText xml:space="preserve"> ADDIN EN.CITE.DATA </w:instrText>
      </w:r>
      <w:r w:rsidR="00B123B2">
        <w:fldChar w:fldCharType="end"/>
      </w:r>
      <w:r w:rsidR="00DF2D01">
        <w:fldChar w:fldCharType="separate"/>
      </w:r>
      <w:r w:rsidR="00B123B2" w:rsidRPr="00B123B2">
        <w:rPr>
          <w:noProof/>
          <w:sz w:val="16"/>
        </w:rPr>
        <w:t>(Chanrachakul &amp; Herabutya 2003; Heimstad et al 2007; Henry 1969)</w:t>
      </w:r>
      <w:r w:rsidR="00DF2D01">
        <w:fldChar w:fldCharType="end"/>
      </w:r>
      <w:r w:rsidRPr="00BD61D3">
        <w:t>, with none of the four comparisons showing clear differences between the induction and expectant management groups.</w:t>
      </w:r>
    </w:p>
    <w:p w14:paraId="09EE7A22" w14:textId="77777777" w:rsidR="00B00C3F" w:rsidRPr="00BD61D3" w:rsidRDefault="00B00C3F" w:rsidP="00BD61D3">
      <w:pPr>
        <w:pStyle w:val="Heading5"/>
      </w:pPr>
      <w:r w:rsidRPr="00BD61D3">
        <w:t>Postpartum haemorrhage</w:t>
      </w:r>
    </w:p>
    <w:p w14:paraId="7A485AD4" w14:textId="739465B2" w:rsidR="00B00C3F" w:rsidRPr="00BD61D3" w:rsidRDefault="00B00C3F" w:rsidP="00CB61FF">
      <w:r w:rsidRPr="00BD61D3">
        <w:t>No clear difference in rates of postpartum haemorrhage was seen between induction and expectant management groups (</w:t>
      </w:r>
      <w:r w:rsidRPr="0094195F">
        <w:rPr>
          <w:sz w:val="16"/>
          <w:szCs w:val="16"/>
        </w:rPr>
        <w:t>RR 1.09 95% CI 0.92 to 1.30; five tria</w:t>
      </w:r>
      <w:r w:rsidR="00DF2D01" w:rsidRPr="0094195F">
        <w:rPr>
          <w:sz w:val="16"/>
          <w:szCs w:val="16"/>
        </w:rPr>
        <w:t>ls, 3</w:t>
      </w:r>
      <w:r w:rsidR="00CA059D">
        <w:rPr>
          <w:sz w:val="16"/>
          <w:szCs w:val="16"/>
        </w:rPr>
        <w:t>,</w:t>
      </w:r>
      <w:r w:rsidR="00DF2D01" w:rsidRPr="0094195F">
        <w:rPr>
          <w:sz w:val="16"/>
          <w:szCs w:val="16"/>
        </w:rPr>
        <w:t>315 women; low-quality evi</w:t>
      </w:r>
      <w:r w:rsidRPr="0094195F">
        <w:rPr>
          <w:sz w:val="16"/>
          <w:szCs w:val="16"/>
        </w:rPr>
        <w:t>dence</w:t>
      </w:r>
      <w:r w:rsidRPr="00BD61D3">
        <w:t>)</w:t>
      </w:r>
      <w:r w:rsidR="00DF2D01">
        <w:t xml:space="preserve"> </w:t>
      </w:r>
      <w:r w:rsidR="00DF2D01">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SGVpbXN0YWQgZXQgYWwgMjAwNzsgS29ydGVrYWFzIGV0IGFsIDIwMTQ7IFdhbGtlciBl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</w:fldData>
        </w:fldChar>
      </w:r>
      <w:r w:rsidR="00B123B2">
        <w:instrText xml:space="preserve"> ADDIN EN.CITE </w:instrText>
      </w:r>
      <w:r w:rsidR="00B123B2">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SGVpbXN0YWQgZXQgYWwgMjAwNzsgS29ydGVrYWFzIGV0IGFsIDIwMTQ7IFdhbGtlciBl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</w:fldData>
        </w:fldChar>
      </w:r>
      <w:r w:rsidR="00B123B2">
        <w:instrText xml:space="preserve"> ADDIN EN.CITE.DATA </w:instrText>
      </w:r>
      <w:r w:rsidR="00B123B2">
        <w:fldChar w:fldCharType="end"/>
      </w:r>
      <w:r w:rsidR="00DF2D01">
        <w:fldChar w:fldCharType="separate"/>
      </w:r>
      <w:r w:rsidR="00B123B2" w:rsidRPr="00B123B2">
        <w:rPr>
          <w:noProof/>
          <w:sz w:val="16"/>
        </w:rPr>
        <w:t>(Brane et al 2014; Chanrachakul &amp; Herabutya 2003; Heimstad et al 2007; Kortekaas et al 2014; Walker et al 2016)</w:t>
      </w:r>
      <w:r w:rsidR="00DF2D01">
        <w:fldChar w:fldCharType="end"/>
      </w:r>
      <w:r w:rsidRPr="00BD61D3">
        <w:t>.</w:t>
      </w:r>
    </w:p>
    <w:p w14:paraId="44D15F2A" w14:textId="77777777" w:rsidR="00B00C3F" w:rsidRPr="00BD61D3" w:rsidRDefault="00B00C3F" w:rsidP="00BD61D3">
      <w:pPr>
        <w:pStyle w:val="Heading5"/>
      </w:pPr>
      <w:r w:rsidRPr="00BD61D3">
        <w:t>Other measures of satisfaction with the approach</w:t>
      </w:r>
    </w:p>
    <w:p w14:paraId="706C9262" w14:textId="73A16912" w:rsidR="00B00C3F" w:rsidRPr="00BD61D3" w:rsidRDefault="00B00C3F" w:rsidP="00CB61FF">
      <w:r w:rsidRPr="00BD61D3">
        <w:t>In one trial of 496 women, more women in the induction group said that they would choose the same arm in a future trial compared with women in the expectant management group (</w:t>
      </w:r>
      <w:r w:rsidRPr="0094195F">
        <w:rPr>
          <w:sz w:val="16"/>
          <w:szCs w:val="16"/>
        </w:rPr>
        <w:t>RR 1.93, 95% CI 1.62 to 2.30</w:t>
      </w:r>
      <w:r w:rsidRPr="00BD61D3">
        <w:t>)</w:t>
      </w:r>
      <w:r w:rsidR="00DF2D01">
        <w:t xml:space="preserve"> </w:t>
      </w:r>
      <w:r w:rsidR="00DF2D01">
        <w:fldChar w:fldCharType="begin">
          <w:fldData xml:space="preserve">PEVuZE5vdGU+PENpdGU+PEF1dGhvcj5IZWltc3RhZDwvQXV0aG9yPjxZZWFyPjIwMDc8L1llYXI+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</w:fldData>
        </w:fldChar>
      </w:r>
      <w:r w:rsidR="00DF2D01">
        <w:instrText xml:space="preserve"> ADDIN EN.CITE </w:instrText>
      </w:r>
      <w:r w:rsidR="00DF2D01">
        <w:fldChar w:fldCharType="begin">
          <w:fldData xml:space="preserve">PEVuZE5vdGU+PENpdGU+PEF1dGhvcj5IZWltc3RhZDwvQXV0aG9yPjxZZWFyPjIwMDc8L1llYXI+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</w:fldData>
        </w:fldChar>
      </w:r>
      <w:r w:rsidR="00DF2D01">
        <w:instrText xml:space="preserve"> ADDIN EN.CITE.DATA </w:instrText>
      </w:r>
      <w:r w:rsidR="00DF2D01">
        <w:fldChar w:fldCharType="end"/>
      </w:r>
      <w:r w:rsidR="00DF2D01">
        <w:fldChar w:fldCharType="separate"/>
      </w:r>
      <w:r w:rsidR="00DF2D01" w:rsidRPr="00DF2D01">
        <w:rPr>
          <w:noProof/>
          <w:sz w:val="16"/>
        </w:rPr>
        <w:t>(Heimstad et al 2007)</w:t>
      </w:r>
      <w:r w:rsidR="00DF2D01">
        <w:fldChar w:fldCharType="end"/>
      </w:r>
      <w:r w:rsidR="003D6707">
        <w:t>. However,</w:t>
      </w:r>
      <w:r w:rsidRPr="00BD61D3">
        <w:t xml:space="preserve"> in another trial of 184 women, similar numbers of women indicated that they preferred the group they had been allocated to (</w:t>
      </w:r>
      <w:r w:rsidRPr="0094195F">
        <w:rPr>
          <w:sz w:val="16"/>
          <w:szCs w:val="16"/>
        </w:rPr>
        <w:t>RR 0.90, 95% CI 0.72 to 1.13</w:t>
      </w:r>
      <w:r w:rsidRPr="00BD61D3">
        <w:t>)</w:t>
      </w:r>
      <w:r w:rsidR="00DF2D01">
        <w:t xml:space="preserve"> </w:t>
      </w:r>
      <w:r w:rsidR="00DF2D01">
        <w:fldChar w:fldCharType="begin"/>
      </w:r>
      <w:r w:rsidR="00DF2D01">
        <w:instrText xml:space="preserve"> ADDIN EN.CITE &lt;EndNote&gt;&lt;Cite&gt;&lt;Author&gt;Martin&lt;/Author&gt;&lt;Year&gt;1978&lt;/Year&gt;&lt;RecNum&gt;546&lt;/RecNum&gt;&lt;DisplayText&gt;&lt;style font="Trebuchet MS" size="8"&gt;(Martin et al 1978)&lt;/style&gt;&lt;/DisplayText&gt;&lt;record&gt;&lt;rec-number&gt;546&lt;/rec-number&gt;&lt;foreign-keys&gt;&lt;key app="EN" db-id="exvasrfx2dtraoesasxp2szsxa2df502592x" timestamp="1534910237"&gt;546&lt;/key&gt;&lt;/foreign-keys&gt;&lt;ref-type name="Journal Article"&gt;17&lt;/ref-type&gt;&lt;contributors&gt;&lt;authors&gt;&lt;author&gt;Martin, D. H.&lt;/author&gt;&lt;author&gt;Thompson, W.&lt;/author&gt;&lt;author&gt;Pinkerton, J. H.&lt;/author&gt;&lt;author&gt;Watson, J. D.&lt;/author&gt;&lt;/authors&gt;&lt;/contributors&gt;&lt;titles&gt;&lt;title&gt;A randomized controlled trial of selective planned delivery&lt;/title&gt;&lt;secondary-title&gt;Br J Obstet Gynaecol&lt;/secondary-title&gt;&lt;/titles&gt;&lt;periodical&gt;&lt;full-title&gt;Br J Obstet Gynaecol&lt;/full-title&gt;&lt;/periodical&gt;&lt;pages&gt;109-13&lt;/pages&gt;&lt;volume&gt;85&lt;/volume&gt;&lt;number&gt;2&lt;/number&gt;&lt;edition&gt;1978/02/01&lt;/edition&gt;&lt;keywords&gt;&lt;keyword&gt;Apgar Score&lt;/keyword&gt;&lt;keyword&gt;Bilirubin/blood&lt;/keyword&gt;&lt;keyword&gt;Female&lt;/keyword&gt;&lt;keyword&gt;Humans&lt;/keyword&gt;&lt;keyword&gt;Infant, Newborn&lt;/keyword&gt;&lt;keyword&gt;*Labor, Induced&lt;/keyword&gt;&lt;keyword&gt;Labor, Obstetric/drug effects&lt;/keyword&gt;&lt;keyword&gt;Meconium/analysis&lt;/keyword&gt;&lt;keyword&gt;Meperidine/therapeutic use&lt;/keyword&gt;&lt;keyword&gt;Oxytocin/administration &amp;amp; dosage&lt;/keyword&gt;&lt;keyword&gt;Pregnancy&lt;/keyword&gt;&lt;/keywords&gt;&lt;dates&gt;&lt;year&gt;1978&lt;/year&gt;&lt;pub-dates&gt;&lt;date&gt;Feb&lt;/date&gt;&lt;/pub-dates&gt;&lt;/dates&gt;&lt;isbn&gt;0306-5456 (Print)&amp;#xD;0306-5456 (Linking)&lt;/isbn&gt;&lt;accession-num&gt;626718&lt;/accession-num&gt;&lt;urls&gt;&lt;related-urls&gt;&lt;url&gt;https://www.ncbi.nlm.nih.gov/pubmed/626718&lt;/url&gt;&lt;/related-urls&gt;&lt;/urls&gt;&lt;/record&gt;&lt;/Cite&gt;&lt;/EndNote&gt;</w:instrText>
      </w:r>
      <w:r w:rsidR="00DF2D01">
        <w:fldChar w:fldCharType="separate"/>
      </w:r>
      <w:r w:rsidR="00DF2D01" w:rsidRPr="00DF2D01">
        <w:rPr>
          <w:noProof/>
          <w:sz w:val="16"/>
        </w:rPr>
        <w:t>(Martin et al 1978)</w:t>
      </w:r>
      <w:r w:rsidR="00DF2D01">
        <w:fldChar w:fldCharType="end"/>
      </w:r>
      <w:r w:rsidRPr="00BD61D3">
        <w:t>. Due to the high heteroge</w:t>
      </w:r>
      <w:r w:rsidR="00CA059D">
        <w:t>neity (I²=</w:t>
      </w:r>
      <w:r w:rsidRPr="00BD61D3">
        <w:t>96%) the results of these two trials</w:t>
      </w:r>
      <w:r w:rsidR="009A5D1A">
        <w:t xml:space="preserve"> were not pooled</w:t>
      </w:r>
      <w:r w:rsidRPr="00BD61D3">
        <w:t>.</w:t>
      </w:r>
    </w:p>
    <w:p w14:paraId="367EF321" w14:textId="77777777" w:rsidR="00B00C3F" w:rsidRPr="00BD61D3" w:rsidRDefault="00B00C3F" w:rsidP="00BD61D3">
      <w:pPr>
        <w:pStyle w:val="Heading4"/>
      </w:pPr>
      <w:r w:rsidRPr="00BD61D3">
        <w:t>Secondary outcomes relating to health service use</w:t>
      </w:r>
    </w:p>
    <w:p w14:paraId="04EBE05B" w14:textId="77777777" w:rsidR="00B00C3F" w:rsidRPr="00BD61D3" w:rsidRDefault="00B00C3F" w:rsidP="00BD61D3">
      <w:pPr>
        <w:pStyle w:val="Heading5"/>
      </w:pPr>
      <w:r w:rsidRPr="00BD61D3">
        <w:t>Length of maternal hospital stay (days)</w:t>
      </w:r>
    </w:p>
    <w:p w14:paraId="680AB675" w14:textId="19712352" w:rsidR="00B00C3F" w:rsidRPr="00BD61D3" w:rsidRDefault="00B00C3F" w:rsidP="00CB61FF">
      <w:r w:rsidRPr="00BD61D3">
        <w:t>No clear overall differences betwe</w:t>
      </w:r>
      <w:r w:rsidR="00ED559E">
        <w:t>en induction and expectant man</w:t>
      </w:r>
      <w:r w:rsidRPr="00BD61D3">
        <w:t>agement were observed for duration</w:t>
      </w:r>
      <w:r w:rsidR="0094195F">
        <w:t xml:space="preserve"> of maternal hospital stay (</w:t>
      </w:r>
      <w:r w:rsidR="0094195F" w:rsidRPr="0094195F">
        <w:rPr>
          <w:sz w:val="16"/>
          <w:szCs w:val="16"/>
        </w:rPr>
        <w:t>av</w:t>
      </w:r>
      <w:r w:rsidRPr="0094195F">
        <w:rPr>
          <w:sz w:val="16"/>
          <w:szCs w:val="16"/>
        </w:rPr>
        <w:t>erage MD -0.34 days 95% CI -1.00 to 0.33; five trials; 1</w:t>
      </w:r>
      <w:r w:rsidR="003D6707">
        <w:rPr>
          <w:sz w:val="16"/>
          <w:szCs w:val="16"/>
        </w:rPr>
        <w:t>,</w:t>
      </w:r>
      <w:r w:rsidRPr="0094195F">
        <w:rPr>
          <w:sz w:val="16"/>
          <w:szCs w:val="16"/>
        </w:rPr>
        <w:t>146 women; very low-quality evidence</w:t>
      </w:r>
      <w:r w:rsidRPr="00BD61D3">
        <w:t>)</w:t>
      </w:r>
      <w:r w:rsidR="00DF2D01">
        <w:t xml:space="preserve"> </w:t>
      </w:r>
      <w:r w:rsidR="00DF2D01">
        <w:fldChar w:fldCharType="begin">
          <w:fldData xml:space="preserve">PEVuZE5vdGU+PENpdGU+PEF1dGhvcj5BdWdlbnNlbjwvQXV0aG9yPjxZZWFyPjE5ODc8L1llYXI+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R5c29uIGV0IGFsIDE5ODc7IEphbWVz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</w:fldData>
        </w:fldChar>
      </w:r>
      <w:r w:rsidR="00B123B2">
        <w:instrText xml:space="preserve"> ADDIN EN.CITE.DATA </w:instrText>
      </w:r>
      <w:r w:rsidR="00B123B2">
        <w:fldChar w:fldCharType="end"/>
      </w:r>
      <w:r w:rsidR="00DF2D01">
        <w:fldChar w:fldCharType="separate"/>
      </w:r>
      <w:r w:rsidR="00B123B2" w:rsidRPr="00B123B2">
        <w:rPr>
          <w:noProof/>
          <w:sz w:val="16"/>
        </w:rPr>
        <w:t>(Augensen et al 1987; Dyson et al 1987; James et al 2001; Miller et al 2015; Witter &amp; Weitz 1987)</w:t>
      </w:r>
      <w:r w:rsidR="00DF2D01">
        <w:fldChar w:fldCharType="end"/>
      </w:r>
      <w:r w:rsidRPr="00BD61D3">
        <w:t>. There was, however, substantial heterogeneity (</w:t>
      </w:r>
      <w:r w:rsidRPr="00CA059D">
        <w:rPr>
          <w:sz w:val="16"/>
          <w:szCs w:val="16"/>
        </w:rPr>
        <w:t>Tau²=0.49; Chi²=77.02, P&lt;0.00001; I²=95%</w:t>
      </w:r>
      <w:r w:rsidRPr="00BD61D3">
        <w:t>) between the trials for this outcome.</w:t>
      </w:r>
    </w:p>
    <w:p w14:paraId="189C8413" w14:textId="77777777" w:rsidR="00B00C3F" w:rsidRPr="00BD61D3" w:rsidRDefault="00B00C3F" w:rsidP="00BD61D3">
      <w:pPr>
        <w:pStyle w:val="Heading5"/>
      </w:pPr>
      <w:r w:rsidRPr="00BD61D3">
        <w:t>Length of neonatal hospital stay (days)</w:t>
      </w:r>
    </w:p>
    <w:p w14:paraId="1F0B4AEF" w14:textId="25B6E663" w:rsidR="00B00C3F" w:rsidRPr="00BD61D3" w:rsidRDefault="00B00C3F" w:rsidP="00DF2D01">
      <w:r w:rsidRPr="00BD61D3">
        <w:t>In one trial of 302 babies, there was a slightly shorter mean hospital stay for the induction group c</w:t>
      </w:r>
      <w:r w:rsidR="00DF2D01">
        <w:t>ompared with the expectant man</w:t>
      </w:r>
      <w:r w:rsidRPr="00BD61D3">
        <w:t>agement group (</w:t>
      </w:r>
      <w:r w:rsidRPr="0094195F">
        <w:rPr>
          <w:sz w:val="16"/>
          <w:szCs w:val="16"/>
        </w:rPr>
        <w:t>MD -0.30 day, 95% CI -0.61 to 0.01</w:t>
      </w:r>
      <w:r w:rsidRPr="00BD61D3">
        <w:t>)</w:t>
      </w:r>
      <w:r w:rsidR="00DF2D01">
        <w:t xml:space="preserve"> </w:t>
      </w:r>
      <w:r w:rsidR="00DF2D01">
        <w:fldChar w:fldCharType="begin"/>
      </w:r>
      <w:r w:rsidR="00DF2D01">
        <w:instrText xml:space="preserve"> ADDIN EN.CITE &lt;EndNote&gt;&lt;Cite&gt;&lt;Author&gt;Dyson&lt;/Author&gt;&lt;Year&gt;1987&lt;/Year&gt;&lt;RecNum&gt;538&lt;/RecNum&gt;&lt;DisplayText&gt;&lt;style font="Trebuchet MS" size="8"&gt;(Dyson et al 1987)&lt;/style&gt;&lt;/DisplayText&gt;&lt;record&gt;&lt;rec-number&gt;538&lt;/rec-number&gt;&lt;foreign-keys&gt;&lt;key app="EN" db-id="exvasrfx2dtraoesasxp2szsxa2df502592x" timestamp="1534909466"&gt;538&lt;/key&gt;&lt;/foreign-keys&gt;&lt;ref-type name="Journal Article"&gt;17&lt;/ref-type&gt;&lt;contributors&gt;&lt;authors&gt;&lt;author&gt;Dyson, D. C.&lt;/author&gt;&lt;author&gt;Miller, P. D.&lt;/author&gt;&lt;author&gt;Armstrong, M. A.&lt;/author&gt;&lt;/authors&gt;&lt;/contributors&gt;&lt;titles&gt;&lt;title&gt;Management of prolonged pregnancy: induction of labor versus antepartum fetal testing&lt;/title&gt;&lt;secondary-title&gt;Am J Obstet Gynecol&lt;/secondary-title&gt;&lt;/titles&gt;&lt;periodical&gt;&lt;full-title&gt;Am J Obstet Gynecol&lt;/full-title&gt;&lt;/periodical&gt;&lt;pages&gt;928-34&lt;/pages&gt;&lt;volume&gt;156&lt;/volume&gt;&lt;number&gt;4&lt;/number&gt;&lt;edition&gt;1987/04/01&lt;/edition&gt;&lt;keywords&gt;&lt;keyword&gt;Dinoprostone&lt;/keyword&gt;&lt;keyword&gt;Female&lt;/keyword&gt;&lt;keyword&gt;Fetal Death/prevention &amp;amp; control&lt;/keyword&gt;&lt;keyword&gt;Fetal Monitoring/*methods&lt;/keyword&gt;&lt;keyword&gt;Gels&lt;/keyword&gt;&lt;keyword&gt;Gestational Age&lt;/keyword&gt;&lt;keyword&gt;Humans&lt;/keyword&gt;&lt;keyword&gt;Infant, Newborn&lt;/keyword&gt;&lt;keyword&gt;Labor, Induced/*methods&lt;/keyword&gt;&lt;keyword&gt;Obstetric Labor Complications/prevention &amp;amp; control&lt;/keyword&gt;&lt;keyword&gt;Pregnancy&lt;/keyword&gt;&lt;keyword&gt;*Pregnancy, Prolonged/drug effects&lt;/keyword&gt;&lt;keyword&gt;Prostaglandins E/therapeutic use&lt;/keyword&gt;&lt;keyword&gt;Random Allocation&lt;/keyword&gt;&lt;keyword&gt;Risk&lt;/keyword&gt;&lt;/keywords&gt;&lt;dates&gt;&lt;year&gt;1987&lt;/year&gt;&lt;pub-dates&gt;&lt;date&gt;Apr&lt;/date&gt;&lt;/pub-dates&gt;&lt;/dates&gt;&lt;isbn&gt;0002-9378 (Print)&amp;#xD;0002-9378 (Linking)&lt;/isbn&gt;&lt;accession-num&gt;3472467&lt;/accession-num&gt;&lt;urls&gt;&lt;related-urls&gt;&lt;url&gt;https://www.ncbi.nlm.nih.gov/pubmed/3472467&lt;/url&gt;&lt;/related-urls&gt;&lt;/urls&gt;&lt;/record&gt;&lt;/Cite&gt;&lt;/EndNote&gt;</w:instrText>
      </w:r>
      <w:r w:rsidR="00DF2D01">
        <w:fldChar w:fldCharType="separate"/>
      </w:r>
      <w:r w:rsidR="00DF2D01" w:rsidRPr="00DF2D01">
        <w:rPr>
          <w:noProof/>
          <w:sz w:val="16"/>
        </w:rPr>
        <w:t>(Dyson et al 1987)</w:t>
      </w:r>
      <w:r w:rsidR="00DF2D01">
        <w:fldChar w:fldCharType="end"/>
      </w:r>
      <w:r w:rsidRPr="00BD61D3">
        <w:t>.</w:t>
      </w:r>
    </w:p>
    <w:p w14:paraId="5B0F42C9" w14:textId="77777777" w:rsidR="00B00C3F" w:rsidRPr="00BD61D3" w:rsidRDefault="00B00C3F" w:rsidP="00BD61D3">
      <w:pPr>
        <w:pStyle w:val="Heading5"/>
      </w:pPr>
      <w:r w:rsidRPr="00BD61D3">
        <w:t>Length of labour (hours)</w:t>
      </w:r>
    </w:p>
    <w:p w14:paraId="5D70DB05" w14:textId="5397B25A" w:rsidR="00B00C3F" w:rsidRPr="00BD61D3" w:rsidRDefault="00B00C3F" w:rsidP="00DF2D01">
      <w:r w:rsidRPr="00BD61D3">
        <w:t>Overall, length of labour was sl</w:t>
      </w:r>
      <w:r w:rsidR="00DF2D01">
        <w:t>ightly shorter for women under</w:t>
      </w:r>
      <w:r w:rsidRPr="00BD61D3">
        <w:t>going induction compared with expectant management (</w:t>
      </w:r>
      <w:r w:rsidRPr="0094195F">
        <w:rPr>
          <w:sz w:val="16"/>
          <w:szCs w:val="16"/>
        </w:rPr>
        <w:t>average MD -1.01 hours, 95% CI -1.72 to -0.31; nine trials; 1</w:t>
      </w:r>
      <w:r w:rsidR="003D6707">
        <w:rPr>
          <w:sz w:val="16"/>
          <w:szCs w:val="16"/>
        </w:rPr>
        <w:t>,</w:t>
      </w:r>
      <w:r w:rsidRPr="0094195F">
        <w:rPr>
          <w:sz w:val="16"/>
          <w:szCs w:val="16"/>
        </w:rPr>
        <w:t>980 women;</w:t>
      </w:r>
      <w:r w:rsidR="00DF2D01" w:rsidRPr="0094195F">
        <w:rPr>
          <w:sz w:val="16"/>
          <w:szCs w:val="16"/>
        </w:rPr>
        <w:t xml:space="preserve"> </w:t>
      </w:r>
      <w:r w:rsidR="006547DC">
        <w:rPr>
          <w:sz w:val="16"/>
          <w:szCs w:val="16"/>
        </w:rPr>
        <w:t>Tau² = 0.97; Chi²=34.04, P&lt;</w:t>
      </w:r>
      <w:r w:rsidRPr="0094195F">
        <w:rPr>
          <w:sz w:val="16"/>
          <w:szCs w:val="16"/>
        </w:rPr>
        <w:t>0.0002; I²=71%</w:t>
      </w:r>
      <w:r w:rsidRPr="00BD61D3">
        <w:t>)</w:t>
      </w:r>
      <w:r w:rsidR="00DF2D01">
        <w:t xml:space="preserve"> </w:t>
      </w:r>
      <w:r w:rsidR="00DF2D01">
        <w:fldChar w:fldCharType="begin">
          <w:fldData xml:space="preserve">PEVuZE5vdGU+PENpdGU+PEF1dGhvcj5BdWdlbnNlbjwvQXV0aG9yPjxZZWFyPjE5ODc8L1llYXI+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</w:fldData>
        </w:fldChar>
      </w:r>
      <w:r w:rsidR="00B123B2">
        <w:instrText xml:space="preserve"> ADDIN EN.CITE </w:instrText>
      </w:r>
      <w:r w:rsidR="00B123B2">
        <w:fldChar w:fldCharType="begin">
          <w:fldData xml:space="preserve">PEVuZE5vdGU+PENpdGU+PEF1dGhvcj5BdWdlbnNlbjwvQXV0aG9yPjxZZWFyPjE5ODc8L1llYXI+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</w:fldData>
        </w:fldChar>
      </w:r>
      <w:r w:rsidR="00B123B2">
        <w:instrText xml:space="preserve"> ADDIN EN.CITE.DATA </w:instrText>
      </w:r>
      <w:r w:rsidR="00B123B2">
        <w:fldChar w:fldCharType="end"/>
      </w:r>
      <w:r w:rsidR="00DF2D01">
        <w:fldChar w:fldCharType="separate"/>
      </w:r>
      <w:r w:rsidR="00B123B2" w:rsidRPr="00B123B2">
        <w:rPr>
          <w:noProof/>
          <w:sz w:val="16"/>
        </w:rPr>
        <w:t>(Augensen et al 1987; Brane et al 2014; Cole et al 1975; Dyson et al 1987; Egarter et al 1989; Herabutya et al 1992; Martin et al 1978; Nielsen et al 2005; Tylleskar et al 1979)</w:t>
      </w:r>
      <w:r w:rsidR="00DF2D01">
        <w:fldChar w:fldCharType="end"/>
      </w:r>
      <w:r w:rsidRPr="00BD61D3">
        <w:t>.</w:t>
      </w:r>
    </w:p>
    <w:p w14:paraId="0A91A43B" w14:textId="18A6105D" w:rsidR="00A76750" w:rsidRDefault="00A76750" w:rsidP="00A76750">
      <w:pPr>
        <w:pStyle w:val="Heading3"/>
        <w:rPr>
          <w:lang w:val="en"/>
        </w:rPr>
      </w:pPr>
      <w:bookmarkStart w:id="27" w:name="_Toc527367342"/>
      <w:r>
        <w:rPr>
          <w:lang w:val="en"/>
        </w:rPr>
        <w:lastRenderedPageBreak/>
        <w:t>Evaluation of quality</w:t>
      </w:r>
      <w:r w:rsidR="008A0789">
        <w:rPr>
          <w:lang w:val="en"/>
        </w:rPr>
        <w:t xml:space="preserve"> of </w:t>
      </w:r>
      <w:proofErr w:type="spellStart"/>
      <w:r w:rsidR="008A0789">
        <w:rPr>
          <w:lang w:val="en"/>
        </w:rPr>
        <w:t>randomised</w:t>
      </w:r>
      <w:proofErr w:type="spellEnd"/>
      <w:r w:rsidR="008A0789">
        <w:rPr>
          <w:lang w:val="en"/>
        </w:rPr>
        <w:t xml:space="preserve"> controlled trial</w:t>
      </w:r>
      <w:bookmarkEnd w:id="27"/>
    </w:p>
    <w:tbl>
      <w:tblPr>
        <w:tblW w:w="9639"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884"/>
        <w:gridCol w:w="1275"/>
        <w:gridCol w:w="6480"/>
      </w:tblGrid>
      <w:tr w:rsidR="00A76750" w:rsidRPr="004B0864" w14:paraId="5A999E2B" w14:textId="77777777" w:rsidTr="00544D58">
        <w:trPr>
          <w:trHeight w:val="99"/>
          <w:tblHeader/>
        </w:trPr>
        <w:tc>
          <w:tcPr>
            <w:tcW w:w="1884" w:type="dxa"/>
            <w:tcBorders>
              <w:bottom w:val="single" w:sz="4" w:space="0" w:color="auto"/>
            </w:tcBorders>
            <w:shd w:val="solid" w:color="2F5496" w:themeColor="accent1" w:themeShade="BF" w:fill="auto"/>
          </w:tcPr>
          <w:p w14:paraId="105624D5" w14:textId="77777777" w:rsidR="00A76750" w:rsidRPr="004B0864" w:rsidRDefault="00A76750" w:rsidP="00544D58">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 xml:space="preserve">Study limitation </w:t>
            </w:r>
          </w:p>
        </w:tc>
        <w:tc>
          <w:tcPr>
            <w:tcW w:w="1275" w:type="dxa"/>
            <w:tcBorders>
              <w:bottom w:val="single" w:sz="4" w:space="0" w:color="auto"/>
            </w:tcBorders>
            <w:shd w:val="solid" w:color="2F5496" w:themeColor="accent1" w:themeShade="BF" w:fill="auto"/>
          </w:tcPr>
          <w:p w14:paraId="53CFB819" w14:textId="77777777" w:rsidR="00A76750" w:rsidRPr="004B0864" w:rsidRDefault="00A76750" w:rsidP="00544D58">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6480" w:type="dxa"/>
            <w:tcBorders>
              <w:bottom w:val="single" w:sz="4" w:space="0" w:color="auto"/>
            </w:tcBorders>
            <w:shd w:val="solid" w:color="2F5496" w:themeColor="accent1" w:themeShade="BF" w:fill="auto"/>
          </w:tcPr>
          <w:p w14:paraId="62D6842D" w14:textId="77777777" w:rsidR="00A76750" w:rsidRPr="004B0864" w:rsidRDefault="00A76750" w:rsidP="00544D58">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A76750" w:rsidRPr="00DD20E9" w14:paraId="3EB65452" w14:textId="77777777" w:rsidTr="00544D58">
        <w:trPr>
          <w:trHeight w:val="284"/>
        </w:trPr>
        <w:tc>
          <w:tcPr>
            <w:tcW w:w="9639"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5255C012" w14:textId="1D7DF86A" w:rsidR="00A76750" w:rsidRPr="00DD20E9" w:rsidRDefault="00A76750" w:rsidP="00A76750">
            <w:pPr>
              <w:pStyle w:val="Tablecell"/>
              <w:keepNext/>
              <w:rPr>
                <w:rFonts w:eastAsiaTheme="minorHAnsi"/>
                <w:b/>
                <w:sz w:val="16"/>
                <w:szCs w:val="18"/>
                <w:lang w:val="en-US"/>
              </w:rPr>
            </w:pPr>
            <w:r>
              <w:rPr>
                <w:rFonts w:eastAsiaTheme="minorHAnsi"/>
                <w:b/>
                <w:sz w:val="16"/>
                <w:szCs w:val="18"/>
                <w:lang w:val="en-US"/>
              </w:rPr>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Pr>
                <w:rFonts w:eastAsiaTheme="minorHAnsi"/>
                <w:b/>
                <w:sz w:val="16"/>
                <w:szCs w:val="18"/>
                <w:lang w:val="en-US"/>
              </w:rPr>
              <w:instrText xml:space="preserve"> ADDIN EN.CITE </w:instrText>
            </w:r>
            <w:r>
              <w:rPr>
                <w:rFonts w:eastAsiaTheme="minorHAnsi"/>
                <w:b/>
                <w:sz w:val="16"/>
                <w:szCs w:val="18"/>
                <w:lang w:val="en-US"/>
              </w:rPr>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SW5kdWN0aW9uIHZlcnN1
cyBFeHBlY3RhbnQgTWFuYWdlbWVudCBpbiBMb3ctUmlzayBOdWxsaXBhcm91cyBX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Pr>
                <w:rFonts w:eastAsiaTheme="minorHAnsi"/>
                <w:b/>
                <w:sz w:val="16"/>
                <w:szCs w:val="18"/>
                <w:lang w:val="en-US"/>
              </w:rPr>
              <w:instrText xml:space="preserve"> ADDIN EN.CITE.DATA </w:instrText>
            </w:r>
            <w:r>
              <w:rPr>
                <w:rFonts w:eastAsiaTheme="minorHAnsi"/>
                <w:b/>
                <w:sz w:val="16"/>
                <w:szCs w:val="18"/>
                <w:lang w:val="en-US"/>
              </w:rPr>
            </w:r>
            <w:r>
              <w:rPr>
                <w:rFonts w:eastAsiaTheme="minorHAnsi"/>
                <w:b/>
                <w:sz w:val="16"/>
                <w:szCs w:val="18"/>
                <w:lang w:val="en-US"/>
              </w:rPr>
              <w:fldChar w:fldCharType="end"/>
            </w:r>
            <w:r>
              <w:rPr>
                <w:rFonts w:eastAsiaTheme="minorHAnsi"/>
                <w:b/>
                <w:sz w:val="16"/>
                <w:szCs w:val="18"/>
                <w:lang w:val="en-US"/>
              </w:rPr>
            </w:r>
            <w:r>
              <w:rPr>
                <w:rFonts w:eastAsiaTheme="minorHAnsi"/>
                <w:b/>
                <w:sz w:val="16"/>
                <w:szCs w:val="18"/>
                <w:lang w:val="en-US"/>
              </w:rPr>
              <w:fldChar w:fldCharType="separate"/>
            </w:r>
            <w:r>
              <w:rPr>
                <w:rFonts w:eastAsiaTheme="minorHAnsi"/>
                <w:b/>
                <w:noProof/>
                <w:sz w:val="16"/>
                <w:szCs w:val="18"/>
                <w:lang w:val="en-US"/>
              </w:rPr>
              <w:t>(Grobman et al 2018)</w:t>
            </w:r>
            <w:r>
              <w:rPr>
                <w:rFonts w:eastAsiaTheme="minorHAnsi"/>
                <w:b/>
                <w:sz w:val="16"/>
                <w:szCs w:val="18"/>
                <w:lang w:val="en-US"/>
              </w:rPr>
              <w:fldChar w:fldCharType="end"/>
            </w:r>
          </w:p>
        </w:tc>
      </w:tr>
      <w:tr w:rsidR="00A76750" w:rsidRPr="004B0864" w14:paraId="3F1FBDE0" w14:textId="77777777" w:rsidTr="00544D58">
        <w:trPr>
          <w:trHeight w:val="1289"/>
        </w:trPr>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3CDA933"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70AD47" w:themeFill="accent6"/>
          </w:tcPr>
          <w:p w14:paraId="33E0FA72"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rPr>
            </w:pPr>
            <w:r w:rsidRPr="00C8159A">
              <w:rPr>
                <w:rFonts w:eastAsiaTheme="minorHAnsi"/>
                <w:color w:val="FFFFFF" w:themeColor="background1"/>
                <w:sz w:val="16"/>
              </w:rPr>
              <w:t>Low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8F4B710" w14:textId="77777777" w:rsidR="00A76750" w:rsidRPr="00FB3308" w:rsidRDefault="00A76750" w:rsidP="00544D58">
            <w:pPr>
              <w:keepNext/>
              <w:spacing w:before="60" w:line="260" w:lineRule="exact"/>
              <w:rPr>
                <w:sz w:val="16"/>
                <w:szCs w:val="16"/>
                <w:lang w:eastAsia="en-GB"/>
              </w:rPr>
            </w:pPr>
            <w:r>
              <w:rPr>
                <w:sz w:val="16"/>
                <w:szCs w:val="16"/>
                <w:lang w:eastAsia="en-GB"/>
              </w:rPr>
              <w:t>The randomis</w:t>
            </w:r>
            <w:r w:rsidRPr="00FB3308">
              <w:rPr>
                <w:sz w:val="16"/>
                <w:szCs w:val="16"/>
                <w:lang w:eastAsia="en-GB"/>
              </w:rPr>
              <w:t>ation sequence, prepared by an inde</w:t>
            </w:r>
            <w:r>
              <w:rPr>
                <w:sz w:val="16"/>
                <w:szCs w:val="16"/>
                <w:lang w:eastAsia="en-GB"/>
              </w:rPr>
              <w:t>pendent data coordinating centre</w:t>
            </w:r>
            <w:r w:rsidRPr="00FB3308">
              <w:rPr>
                <w:sz w:val="16"/>
                <w:szCs w:val="16"/>
                <w:lang w:eastAsia="en-GB"/>
              </w:rPr>
              <w:t>, used the simple urn method, with stratification according to clinical site.</w:t>
            </w:r>
          </w:p>
        </w:tc>
      </w:tr>
      <w:tr w:rsidR="00A76750" w:rsidRPr="004B0864" w14:paraId="5AB90EE7" w14:textId="77777777" w:rsidTr="00544D58">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FC404C7"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C00000"/>
          </w:tcPr>
          <w:p w14:paraId="5DF82E4B"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rPr>
            </w:pPr>
            <w:r w:rsidRPr="00C8159A">
              <w:rPr>
                <w:rFonts w:eastAsiaTheme="minorHAnsi"/>
                <w:color w:val="FFFFFF" w:themeColor="background1"/>
                <w:sz w:val="16"/>
              </w:rPr>
              <w:t>High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514D195" w14:textId="77777777" w:rsidR="00A76750" w:rsidRPr="00324E68" w:rsidRDefault="00A76750" w:rsidP="00544D58">
            <w:pPr>
              <w:keepNext/>
              <w:spacing w:before="60" w:line="260" w:lineRule="exact"/>
              <w:rPr>
                <w:sz w:val="16"/>
                <w:szCs w:val="16"/>
                <w:lang w:eastAsia="en-GB"/>
              </w:rPr>
            </w:pPr>
            <w:r>
              <w:rPr>
                <w:sz w:val="16"/>
                <w:szCs w:val="16"/>
                <w:lang w:eastAsia="en-GB"/>
              </w:rPr>
              <w:t>Unmasked trial.</w:t>
            </w:r>
            <w:r w:rsidRPr="00324E68">
              <w:rPr>
                <w:sz w:val="16"/>
                <w:szCs w:val="16"/>
                <w:lang w:eastAsia="en-GB"/>
              </w:rPr>
              <w:t xml:space="preserve"> </w:t>
            </w:r>
          </w:p>
        </w:tc>
      </w:tr>
      <w:tr w:rsidR="00A76750" w:rsidRPr="004B0864" w14:paraId="1B25A8C3" w14:textId="77777777" w:rsidTr="00544D58">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87DA297"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C00000"/>
          </w:tcPr>
          <w:p w14:paraId="56D33932"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rPr>
            </w:pPr>
            <w:r w:rsidRPr="00C8159A">
              <w:rPr>
                <w:rFonts w:eastAsiaTheme="minorHAnsi"/>
                <w:color w:val="FFFFFF" w:themeColor="background1"/>
                <w:sz w:val="16"/>
              </w:rPr>
              <w:t>High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04611CD" w14:textId="77777777" w:rsidR="00A76750" w:rsidRPr="00324E68" w:rsidRDefault="00A76750" w:rsidP="00544D58">
            <w:pPr>
              <w:keepNext/>
              <w:spacing w:before="60" w:line="260" w:lineRule="exact"/>
              <w:rPr>
                <w:sz w:val="16"/>
                <w:szCs w:val="16"/>
              </w:rPr>
            </w:pPr>
            <w:r>
              <w:rPr>
                <w:sz w:val="16"/>
                <w:szCs w:val="16"/>
                <w:lang w:eastAsia="en-GB"/>
              </w:rPr>
              <w:t>Blinding was not feasible.</w:t>
            </w:r>
          </w:p>
        </w:tc>
      </w:tr>
      <w:tr w:rsidR="00A76750" w:rsidRPr="004B0864" w14:paraId="75D0DFF2" w14:textId="77777777" w:rsidTr="00544D58">
        <w:trPr>
          <w:trHeight w:val="577"/>
        </w:trPr>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EC7F8AB"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70AD47" w:themeFill="accent6"/>
          </w:tcPr>
          <w:p w14:paraId="289B5FFC"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rPr>
            </w:pPr>
            <w:r w:rsidRPr="00C8159A">
              <w:rPr>
                <w:rFonts w:eastAsiaTheme="minorHAnsi"/>
                <w:color w:val="FFFFFF" w:themeColor="background1"/>
                <w:sz w:val="16"/>
              </w:rPr>
              <w:t>Low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BBE124C" w14:textId="77777777" w:rsidR="00A76750" w:rsidRPr="004B0864" w:rsidRDefault="00A76750" w:rsidP="00544D58">
            <w:pPr>
              <w:keepNext/>
              <w:spacing w:before="60" w:line="260" w:lineRule="exact"/>
              <w:rPr>
                <w:sz w:val="16"/>
                <w:lang w:val="en-US"/>
              </w:rPr>
            </w:pPr>
            <w:r>
              <w:rPr>
                <w:sz w:val="16"/>
              </w:rPr>
              <w:t>Loss to follow-up reported.</w:t>
            </w:r>
          </w:p>
        </w:tc>
      </w:tr>
      <w:tr w:rsidR="00A76750" w:rsidRPr="004B0864" w14:paraId="2C388C8B" w14:textId="77777777" w:rsidTr="00544D58">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692C4E4F"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70AD47" w:themeFill="accent6"/>
          </w:tcPr>
          <w:p w14:paraId="63C50F3A"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rPr>
            </w:pPr>
            <w:r w:rsidRPr="00C8159A">
              <w:rPr>
                <w:rFonts w:eastAsiaTheme="minorHAnsi"/>
                <w:color w:val="FFFFFF" w:themeColor="background1"/>
                <w:sz w:val="16"/>
              </w:rPr>
              <w:t>Low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9E61ECE" w14:textId="77777777" w:rsidR="00A76750" w:rsidRPr="004B0864" w:rsidRDefault="00A76750" w:rsidP="00544D58">
            <w:pPr>
              <w:pStyle w:val="Tablecell"/>
              <w:keepNext/>
              <w:keepLines w:val="0"/>
              <w:spacing w:before="60" w:after="60" w:line="260" w:lineRule="exact"/>
              <w:rPr>
                <w:rFonts w:eastAsiaTheme="minorHAnsi"/>
                <w:sz w:val="16"/>
              </w:rPr>
            </w:pPr>
            <w:r w:rsidRPr="004B0864">
              <w:rPr>
                <w:rFonts w:eastAsiaTheme="minorHAnsi"/>
                <w:sz w:val="16"/>
              </w:rPr>
              <w:t>Pre-specified outcomes reported.</w:t>
            </w:r>
          </w:p>
        </w:tc>
      </w:tr>
      <w:tr w:rsidR="00A76750" w:rsidRPr="004B0864" w14:paraId="2279DDA4" w14:textId="77777777" w:rsidTr="00544D58">
        <w:tc>
          <w:tcPr>
            <w:tcW w:w="1884"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07483D2" w14:textId="77777777" w:rsidR="00A76750" w:rsidRPr="004B0864" w:rsidRDefault="00A76750" w:rsidP="00544D58">
            <w:pPr>
              <w:pStyle w:val="Tablecell"/>
              <w:keepNext/>
              <w:keepLines w:val="0"/>
              <w:spacing w:before="60" w:after="60" w:line="260" w:lineRule="exact"/>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70AD47" w:themeFill="accent6"/>
          </w:tcPr>
          <w:p w14:paraId="60F1C22A" w14:textId="77777777" w:rsidR="00A76750" w:rsidRPr="00C8159A" w:rsidRDefault="00A76750" w:rsidP="00544D58">
            <w:pPr>
              <w:pStyle w:val="Tablecell"/>
              <w:keepNext/>
              <w:keepLines w:val="0"/>
              <w:spacing w:before="60" w:after="60" w:line="260" w:lineRule="exact"/>
              <w:rPr>
                <w:rFonts w:eastAsiaTheme="minorHAnsi"/>
                <w:color w:val="FFFFFF" w:themeColor="background1"/>
                <w:sz w:val="16"/>
                <w:szCs w:val="18"/>
                <w:lang w:val="en-US"/>
              </w:rPr>
            </w:pPr>
            <w:r w:rsidRPr="00C8159A">
              <w:rPr>
                <w:rFonts w:eastAsiaTheme="minorHAnsi"/>
                <w:color w:val="FFFFFF" w:themeColor="background1"/>
                <w:sz w:val="16"/>
                <w:szCs w:val="18"/>
                <w:lang w:val="en-US"/>
              </w:rPr>
              <w:t>Low risk</w:t>
            </w:r>
          </w:p>
        </w:tc>
        <w:tc>
          <w:tcPr>
            <w:tcW w:w="648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5B2ABE9" w14:textId="77777777" w:rsidR="00A76750" w:rsidRPr="00C8159A" w:rsidRDefault="00A76750" w:rsidP="00544D58">
            <w:pPr>
              <w:pStyle w:val="p1"/>
              <w:rPr>
                <w:rFonts w:ascii="Times" w:hAnsi="Times"/>
                <w:sz w:val="15"/>
                <w:szCs w:val="15"/>
              </w:rPr>
            </w:pPr>
            <w:r w:rsidRPr="00C8159A">
              <w:rPr>
                <w:rFonts w:ascii="Trebuchet MS" w:hAnsi="Trebuchet MS"/>
                <w:sz w:val="16"/>
                <w:szCs w:val="24"/>
                <w:lang w:val="en-AU" w:eastAsia="en-US"/>
              </w:rPr>
              <w:t>The two groups were similar at baseline, except that fewer women in the induction group than in the expectant-management group had had a previous pregnancy loss (22.8% vs. 25.6%, P = 0.01)</w:t>
            </w:r>
          </w:p>
        </w:tc>
      </w:tr>
    </w:tbl>
    <w:p w14:paraId="52EC8FD3" w14:textId="77777777" w:rsidR="00B123B2" w:rsidRDefault="00B123B2" w:rsidP="00ED559E"/>
    <w:p w14:paraId="081B7ECB" w14:textId="77777777" w:rsidR="00B123B2" w:rsidRDefault="00B123B2" w:rsidP="00ED559E"/>
    <w:p w14:paraId="78E14656" w14:textId="661FD92E" w:rsidR="008A50C1" w:rsidRPr="00BD61D3" w:rsidRDefault="003A5772" w:rsidP="00ED559E">
      <w:r>
        <w:fldChar w:fldCharType="begin"/>
      </w:r>
      <w:r>
        <w:instrText xml:space="preserve"> ADDIN EN.SECTION.REFLIST </w:instrText>
      </w:r>
      <w:r>
        <w:fldChar w:fldCharType="end"/>
      </w:r>
    </w:p>
    <w:p w14:paraId="2A14F4CD" w14:textId="77777777" w:rsidR="00BD61D3" w:rsidRDefault="00BD61D3" w:rsidP="00ED559E">
      <w:pPr>
        <w:sectPr w:rsidR="00BD61D3" w:rsidSect="00AD31B3">
          <w:pgSz w:w="11901" w:h="16817"/>
          <w:pgMar w:top="1134" w:right="1418" w:bottom="1134" w:left="1418" w:header="709" w:footer="709" w:gutter="0"/>
          <w:cols w:space="708"/>
          <w:docGrid w:linePitch="360"/>
        </w:sectPr>
      </w:pPr>
    </w:p>
    <w:p w14:paraId="1C22F74D" w14:textId="5C6F5CA6" w:rsidR="002D04CE" w:rsidRPr="00BD61D3" w:rsidRDefault="002D04CE" w:rsidP="002D04CE">
      <w:pPr>
        <w:pStyle w:val="Heading1"/>
      </w:pPr>
      <w:bookmarkStart w:id="28" w:name="_Toc527367343"/>
      <w:r w:rsidRPr="00BD61D3">
        <w:lastRenderedPageBreak/>
        <w:t>Additional considerations</w:t>
      </w:r>
      <w:bookmarkEnd w:id="28"/>
    </w:p>
    <w:p w14:paraId="01439F35" w14:textId="11812B99" w:rsidR="002D04CE" w:rsidRPr="00BD61D3" w:rsidRDefault="00854907" w:rsidP="002D04CE">
      <w:pPr>
        <w:pStyle w:val="Heading2"/>
      </w:pPr>
      <w:bookmarkStart w:id="29" w:name="_Ref494975143"/>
      <w:bookmarkStart w:id="30" w:name="_Toc527367344"/>
      <w:r w:rsidRPr="00BD61D3">
        <w:t>Q</w:t>
      </w:r>
      <w:r w:rsidR="00EB5EA9" w:rsidRPr="00BD61D3">
        <w:t>6</w:t>
      </w:r>
      <w:r w:rsidRPr="00BD61D3">
        <w:t xml:space="preserve">: </w:t>
      </w:r>
      <w:r w:rsidR="002D04CE" w:rsidRPr="00BD61D3">
        <w:t xml:space="preserve">What are the additional </w:t>
      </w:r>
      <w:r w:rsidR="00F7223C" w:rsidRPr="00BD61D3">
        <w:t xml:space="preserve">needs of </w:t>
      </w:r>
      <w:r w:rsidR="002D04CE" w:rsidRPr="00BD61D3">
        <w:t>Aboriginal and Torres Strait Islander women?</w:t>
      </w:r>
      <w:bookmarkEnd w:id="29"/>
      <w:bookmarkEnd w:id="30"/>
      <w:r w:rsidR="002D04CE" w:rsidRPr="00BD61D3">
        <w:t xml:space="preserve"> </w:t>
      </w:r>
    </w:p>
    <w:p w14:paraId="4A89DD7D" w14:textId="60A1FECF" w:rsidR="00895B2B" w:rsidRPr="00BD61D3" w:rsidRDefault="007C3B78" w:rsidP="00895B2B">
      <w:r w:rsidRPr="00BD61D3">
        <w:t>No studies were identified to answer this question.</w:t>
      </w:r>
    </w:p>
    <w:p w14:paraId="04760A49" w14:textId="734C5762" w:rsidR="002D04CE" w:rsidRPr="00BD61D3" w:rsidRDefault="00854907" w:rsidP="002D04CE">
      <w:pPr>
        <w:pStyle w:val="Heading2"/>
      </w:pPr>
      <w:bookmarkStart w:id="31" w:name="_Toc527367345"/>
      <w:r w:rsidRPr="00BD61D3">
        <w:t>Q</w:t>
      </w:r>
      <w:r w:rsidR="00EB5EA9" w:rsidRPr="00BD61D3">
        <w:t>7</w:t>
      </w:r>
      <w:r w:rsidRPr="00BD61D3">
        <w:t xml:space="preserve">: </w:t>
      </w:r>
      <w:r w:rsidR="002D04CE" w:rsidRPr="00BD61D3">
        <w:t xml:space="preserve">What are the additional considerations for </w:t>
      </w:r>
      <w:r w:rsidR="00F620D4" w:rsidRPr="00BD61D3">
        <w:t xml:space="preserve">migrant and refugee </w:t>
      </w:r>
      <w:r w:rsidR="002D04CE" w:rsidRPr="00BD61D3">
        <w:t>women?</w:t>
      </w:r>
      <w:bookmarkEnd w:id="31"/>
    </w:p>
    <w:p w14:paraId="1F451D37" w14:textId="5AB89E1C" w:rsidR="007C1554" w:rsidRPr="00BD61D3" w:rsidRDefault="00136EE6" w:rsidP="00E43870">
      <w:r w:rsidRPr="00BD61D3">
        <w:t>No studies were identified to answer this question.</w:t>
      </w:r>
    </w:p>
    <w:p w14:paraId="3A790C35" w14:textId="77777777" w:rsidR="007C3B78" w:rsidRPr="00BD61D3" w:rsidRDefault="007C3B78" w:rsidP="007C3B78">
      <w:pPr>
        <w:pStyle w:val="Heading1"/>
        <w:sectPr w:rsidR="007C3B78" w:rsidRPr="00BD61D3" w:rsidSect="003E7EEC">
          <w:pgSz w:w="11900" w:h="16840"/>
          <w:pgMar w:top="1440" w:right="1440" w:bottom="1440" w:left="1440" w:header="708" w:footer="708" w:gutter="0"/>
          <w:cols w:space="708"/>
          <w:docGrid w:linePitch="360"/>
        </w:sectPr>
      </w:pPr>
    </w:p>
    <w:p w14:paraId="0BC36443" w14:textId="5E7AD6B9" w:rsidR="002F4F4F" w:rsidRPr="00BD61D3" w:rsidRDefault="00854907" w:rsidP="00BF1E8A">
      <w:pPr>
        <w:pStyle w:val="Heading1"/>
        <w:numPr>
          <w:ilvl w:val="0"/>
          <w:numId w:val="0"/>
        </w:numPr>
      </w:pPr>
      <w:bookmarkStart w:id="32" w:name="_Toc527367346"/>
      <w:r w:rsidRPr="00BD61D3">
        <w:lastRenderedPageBreak/>
        <w:t>References</w:t>
      </w:r>
      <w:bookmarkEnd w:id="32"/>
    </w:p>
    <w:p w14:paraId="7A816554" w14:textId="76201321"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AIHW (2018a) </w:t>
      </w:r>
      <w:hyperlink r:id="rId14" w:history="1">
        <w:r w:rsidRPr="00CF118A">
          <w:rPr>
            <w:rStyle w:val="Hyperlink"/>
            <w:rFonts w:ascii="Trebuchet MS" w:hAnsi="Trebuchet MS"/>
            <w:noProof/>
            <w:sz w:val="16"/>
          </w:rPr>
          <w:t>National Perinatal Data Collection</w:t>
        </w:r>
      </w:hyperlink>
      <w:r w:rsidRPr="00CF118A">
        <w:rPr>
          <w:rFonts w:ascii="Trebuchet MS" w:hAnsi="Trebuchet MS"/>
          <w:noProof/>
          <w:sz w:val="16"/>
        </w:rPr>
        <w:t xml:space="preserve">. Accessed: 14 August 2018. </w:t>
      </w:r>
    </w:p>
    <w:p w14:paraId="4206085C" w14:textId="27EE39CB" w:rsidR="00CF118A" w:rsidRPr="00CF118A" w:rsidRDefault="00CF118A" w:rsidP="00CF118A">
      <w:pPr>
        <w:pStyle w:val="EndNoteBibliography"/>
        <w:spacing w:after="40"/>
        <w:rPr>
          <w:rFonts w:ascii="Trebuchet MS" w:hAnsi="Trebuchet MS"/>
          <w:noProof/>
          <w:sz w:val="16"/>
        </w:rPr>
      </w:pPr>
      <w:r w:rsidRPr="00CF118A">
        <w:rPr>
          <w:rFonts w:ascii="Trebuchet MS" w:hAnsi="Trebuchet MS"/>
          <w:noProof/>
          <w:sz w:val="16"/>
        </w:rPr>
        <w:t>AIHW (2018</w:t>
      </w:r>
      <w:r>
        <w:rPr>
          <w:rFonts w:ascii="Trebuchet MS" w:hAnsi="Trebuchet MS"/>
          <w:noProof/>
          <w:sz w:val="16"/>
        </w:rPr>
        <w:t>b</w:t>
      </w:r>
      <w:r w:rsidRPr="00CF118A">
        <w:rPr>
          <w:rFonts w:ascii="Trebuchet MS" w:hAnsi="Trebuchet MS"/>
          <w:noProof/>
          <w:sz w:val="16"/>
        </w:rPr>
        <w:t xml:space="preserve">) </w:t>
      </w:r>
      <w:hyperlink r:id="rId15" w:history="1">
        <w:r w:rsidRPr="00CF118A">
          <w:rPr>
            <w:rStyle w:val="Hyperlink"/>
            <w:rFonts w:ascii="Trebuchet MS" w:hAnsi="Trebuchet MS"/>
            <w:noProof/>
            <w:sz w:val="16"/>
          </w:rPr>
          <w:t>Australia’s Mothers and Babies 2016 — In Brief</w:t>
        </w:r>
      </w:hyperlink>
      <w:r w:rsidRPr="00CF118A">
        <w:rPr>
          <w:rFonts w:ascii="Trebuchet MS" w:hAnsi="Trebuchet MS"/>
          <w:noProof/>
          <w:sz w:val="16"/>
        </w:rPr>
        <w:t xml:space="preserve">. Canberra: Australian Institute of Health and Welfare. </w:t>
      </w:r>
    </w:p>
    <w:p w14:paraId="67388138"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Arrowsmith S, Wray S, Quenby S (2011) Maternal obesity and labour complications following induction of labour in prolonged pregnancy. </w:t>
      </w:r>
      <w:r w:rsidRPr="00CF118A">
        <w:rPr>
          <w:rFonts w:ascii="Trebuchet MS" w:hAnsi="Trebuchet MS"/>
          <w:i/>
          <w:noProof/>
          <w:sz w:val="16"/>
        </w:rPr>
        <w:t>BJOG</w:t>
      </w:r>
      <w:r w:rsidRPr="00CF118A">
        <w:rPr>
          <w:rFonts w:ascii="Trebuchet MS" w:hAnsi="Trebuchet MS"/>
          <w:noProof/>
          <w:sz w:val="16"/>
        </w:rPr>
        <w:t xml:space="preserve"> 118(5): 578-88.</w:t>
      </w:r>
    </w:p>
    <w:p w14:paraId="23B4D579"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Augensen K, Bergsjo P, Eikeland T et al (1987) Randomised comparison of early versus late induction of labour in post-term pregnancy. </w:t>
      </w:r>
      <w:r w:rsidRPr="00CF118A">
        <w:rPr>
          <w:rFonts w:ascii="Trebuchet MS" w:hAnsi="Trebuchet MS"/>
          <w:i/>
          <w:noProof/>
          <w:sz w:val="16"/>
        </w:rPr>
        <w:t>Br Med J (Clin Res Ed)</w:t>
      </w:r>
      <w:r w:rsidRPr="00CF118A">
        <w:rPr>
          <w:rFonts w:ascii="Trebuchet MS" w:hAnsi="Trebuchet MS"/>
          <w:noProof/>
          <w:sz w:val="16"/>
        </w:rPr>
        <w:t xml:space="preserve"> 294(6581): 1192-5.</w:t>
      </w:r>
    </w:p>
    <w:p w14:paraId="7E7E6E3E"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Bergsjo P, Huang GD, Yu SQ et al (1989) Comparison of induced versus non-induced labor in post-term pregnancy. A randomized prospective study. </w:t>
      </w:r>
      <w:r w:rsidRPr="00CF118A">
        <w:rPr>
          <w:rFonts w:ascii="Trebuchet MS" w:hAnsi="Trebuchet MS"/>
          <w:i/>
          <w:noProof/>
          <w:sz w:val="16"/>
        </w:rPr>
        <w:t>Acta Obstet Gynecol Scand</w:t>
      </w:r>
      <w:r w:rsidRPr="00CF118A">
        <w:rPr>
          <w:rFonts w:ascii="Trebuchet MS" w:hAnsi="Trebuchet MS"/>
          <w:noProof/>
          <w:sz w:val="16"/>
        </w:rPr>
        <w:t xml:space="preserve"> 68(8): 683-7.</w:t>
      </w:r>
    </w:p>
    <w:p w14:paraId="491717C8"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Brane E, Olsson A, Andolf E (2014) A randomized controlled trial on early induction compared to expectant management of nulliparous women with prolonged latent phases. </w:t>
      </w:r>
      <w:r w:rsidRPr="00CF118A">
        <w:rPr>
          <w:rFonts w:ascii="Trebuchet MS" w:hAnsi="Trebuchet MS"/>
          <w:i/>
          <w:noProof/>
          <w:sz w:val="16"/>
        </w:rPr>
        <w:t>Acta Obstet Gynecol Scand</w:t>
      </w:r>
      <w:r w:rsidRPr="00CF118A">
        <w:rPr>
          <w:rFonts w:ascii="Trebuchet MS" w:hAnsi="Trebuchet MS"/>
          <w:noProof/>
          <w:sz w:val="16"/>
        </w:rPr>
        <w:t xml:space="preserve"> 93(10): 1042-9.</w:t>
      </w:r>
    </w:p>
    <w:p w14:paraId="57A16A56"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Breart G, Goujard J, Maillard F et al (1982) Comparison of two obstetrical policies with regard to artificial induction of labour at term. A randomised trial. </w:t>
      </w:r>
      <w:r w:rsidRPr="00CF118A">
        <w:rPr>
          <w:rFonts w:ascii="Trebuchet MS" w:hAnsi="Trebuchet MS"/>
          <w:i/>
          <w:noProof/>
          <w:sz w:val="16"/>
        </w:rPr>
        <w:t xml:space="preserve">Journal de Gynecologie, Obstetrique et Biologie de la Reproduction </w:t>
      </w:r>
      <w:r w:rsidRPr="00CF118A">
        <w:rPr>
          <w:rFonts w:ascii="Trebuchet MS" w:hAnsi="Trebuchet MS"/>
          <w:noProof/>
          <w:sz w:val="16"/>
        </w:rPr>
        <w:t>11: 107-12.</w:t>
      </w:r>
    </w:p>
    <w:p w14:paraId="08BB92F8"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Caughey AB &amp; Musci TJ (2004) Complications of term pregnancies beyond 37 weeks of gestation. </w:t>
      </w:r>
      <w:r w:rsidRPr="00CF118A">
        <w:rPr>
          <w:rFonts w:ascii="Trebuchet MS" w:hAnsi="Trebuchet MS"/>
          <w:i/>
          <w:noProof/>
          <w:sz w:val="16"/>
        </w:rPr>
        <w:t>Obstet Gynecol</w:t>
      </w:r>
      <w:r w:rsidRPr="00CF118A">
        <w:rPr>
          <w:rFonts w:ascii="Trebuchet MS" w:hAnsi="Trebuchet MS"/>
          <w:noProof/>
          <w:sz w:val="16"/>
        </w:rPr>
        <w:t xml:space="preserve"> 103(1): 57-62.</w:t>
      </w:r>
    </w:p>
    <w:p w14:paraId="297C226D"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Caughey AB, Sundaram V, Kaimal AJ et al (2009) Systematic review: elective induction of labor versus expectant management of pregnancy. </w:t>
      </w:r>
      <w:r w:rsidRPr="00CF118A">
        <w:rPr>
          <w:rFonts w:ascii="Trebuchet MS" w:hAnsi="Trebuchet MS"/>
          <w:i/>
          <w:noProof/>
          <w:sz w:val="16"/>
        </w:rPr>
        <w:t>Ann Intern Med</w:t>
      </w:r>
      <w:r w:rsidRPr="00CF118A">
        <w:rPr>
          <w:rFonts w:ascii="Trebuchet MS" w:hAnsi="Trebuchet MS"/>
          <w:noProof/>
          <w:sz w:val="16"/>
        </w:rPr>
        <w:t xml:space="preserve"> 151(4): 252-63, W53-63.</w:t>
      </w:r>
    </w:p>
    <w:p w14:paraId="16DF9DC1"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Chakravarti S &amp; Goenka B (2000) Conservative policy of induction of labor in uncomplicated postdated pregnancies. XVI FIGO World Congress of Obstetrics &amp; Gynecology; 2000 Sept 3-8, Washington DC, USA, </w:t>
      </w:r>
    </w:p>
    <w:p w14:paraId="0479C129"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Chanrachakul B &amp; Herabutya Y (2003) Postterm with favorable cervix: is induction necessary? </w:t>
      </w:r>
      <w:r w:rsidRPr="00CF118A">
        <w:rPr>
          <w:rFonts w:ascii="Trebuchet MS" w:hAnsi="Trebuchet MS"/>
          <w:i/>
          <w:noProof/>
          <w:sz w:val="16"/>
        </w:rPr>
        <w:t>Eur J Obstet Gynecol Reprod Biol</w:t>
      </w:r>
      <w:r w:rsidRPr="00CF118A">
        <w:rPr>
          <w:rFonts w:ascii="Trebuchet MS" w:hAnsi="Trebuchet MS"/>
          <w:noProof/>
          <w:sz w:val="16"/>
        </w:rPr>
        <w:t xml:space="preserve"> 106(2): 154-7.</w:t>
      </w:r>
    </w:p>
    <w:p w14:paraId="247A9F47"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Cole RA, Howie PW, Macnaughton MC (1975) Elective induction of labour. A randomised prospective trial. </w:t>
      </w:r>
      <w:r w:rsidRPr="00CF118A">
        <w:rPr>
          <w:rFonts w:ascii="Trebuchet MS" w:hAnsi="Trebuchet MS"/>
          <w:i/>
          <w:noProof/>
          <w:sz w:val="16"/>
        </w:rPr>
        <w:t>Lancet</w:t>
      </w:r>
      <w:r w:rsidRPr="00CF118A">
        <w:rPr>
          <w:rFonts w:ascii="Trebuchet MS" w:hAnsi="Trebuchet MS"/>
          <w:noProof/>
          <w:sz w:val="16"/>
        </w:rPr>
        <w:t xml:space="preserve"> 1(7910): 767-70.</w:t>
      </w:r>
    </w:p>
    <w:p w14:paraId="5EE054A4"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Dyson DC, Miller PD, Armstrong MA (1987) Management of prolonged pregnancy: induction of labor versus antepartum fetal testing. </w:t>
      </w:r>
      <w:r w:rsidRPr="00CF118A">
        <w:rPr>
          <w:rFonts w:ascii="Trebuchet MS" w:hAnsi="Trebuchet MS"/>
          <w:i/>
          <w:noProof/>
          <w:sz w:val="16"/>
        </w:rPr>
        <w:t>Am J Obstet Gynecol</w:t>
      </w:r>
      <w:r w:rsidRPr="00CF118A">
        <w:rPr>
          <w:rFonts w:ascii="Trebuchet MS" w:hAnsi="Trebuchet MS"/>
          <w:noProof/>
          <w:sz w:val="16"/>
        </w:rPr>
        <w:t xml:space="preserve"> 156(4): 928-34.</w:t>
      </w:r>
    </w:p>
    <w:p w14:paraId="51568185"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Egarter C, Kofler E, Fitz R et al (1989) Is induction of labor indicated in prolonged pregnancy? Results of a prospective randomised trial. </w:t>
      </w:r>
      <w:r w:rsidRPr="00CF118A">
        <w:rPr>
          <w:rFonts w:ascii="Trebuchet MS" w:hAnsi="Trebuchet MS"/>
          <w:i/>
          <w:noProof/>
          <w:sz w:val="16"/>
        </w:rPr>
        <w:t>Gynecol Obstet Invest</w:t>
      </w:r>
      <w:r w:rsidRPr="00CF118A">
        <w:rPr>
          <w:rFonts w:ascii="Trebuchet MS" w:hAnsi="Trebuchet MS"/>
          <w:noProof/>
          <w:sz w:val="16"/>
        </w:rPr>
        <w:t xml:space="preserve"> 27(1): 6-9.</w:t>
      </w:r>
    </w:p>
    <w:p w14:paraId="0BDDCAB1"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Gelisen O, Caliskan E, Dilbaz S et al (2005) Induction of labor with three different techniques at 41 weeks of gestation or spontaneous follow-up until 42 weeks in women with definitely unfavorable cervical scores. </w:t>
      </w:r>
      <w:r w:rsidRPr="00CF118A">
        <w:rPr>
          <w:rFonts w:ascii="Trebuchet MS" w:hAnsi="Trebuchet MS"/>
          <w:i/>
          <w:noProof/>
          <w:sz w:val="16"/>
        </w:rPr>
        <w:t>Eur J Obstet Gynecol Reprod Biol</w:t>
      </w:r>
      <w:r w:rsidRPr="00CF118A">
        <w:rPr>
          <w:rFonts w:ascii="Trebuchet MS" w:hAnsi="Trebuchet MS"/>
          <w:noProof/>
          <w:sz w:val="16"/>
        </w:rPr>
        <w:t xml:space="preserve"> 120(2): 164-9.</w:t>
      </w:r>
    </w:p>
    <w:p w14:paraId="59D437FB"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Greene MF (2018) Choices in Managing Full-Term Pregnancy. </w:t>
      </w:r>
      <w:r w:rsidRPr="00CF118A">
        <w:rPr>
          <w:rFonts w:ascii="Trebuchet MS" w:hAnsi="Trebuchet MS"/>
          <w:i/>
          <w:noProof/>
          <w:sz w:val="16"/>
        </w:rPr>
        <w:t>N Engl J Med</w:t>
      </w:r>
      <w:r w:rsidRPr="00CF118A">
        <w:rPr>
          <w:rFonts w:ascii="Trebuchet MS" w:hAnsi="Trebuchet MS"/>
          <w:noProof/>
          <w:sz w:val="16"/>
        </w:rPr>
        <w:t xml:space="preserve"> 379(6): 580-81.</w:t>
      </w:r>
    </w:p>
    <w:p w14:paraId="382D1782"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Grobman WA, Rice MM, Reddy UM et al (2018) Labor Induction versus Expectant Management in Low-Risk Nulliparous Women. </w:t>
      </w:r>
      <w:r w:rsidRPr="00CF118A">
        <w:rPr>
          <w:rFonts w:ascii="Trebuchet MS" w:hAnsi="Trebuchet MS"/>
          <w:i/>
          <w:noProof/>
          <w:sz w:val="16"/>
        </w:rPr>
        <w:t>N Engl J Med</w:t>
      </w:r>
      <w:r w:rsidRPr="00CF118A">
        <w:rPr>
          <w:rFonts w:ascii="Trebuchet MS" w:hAnsi="Trebuchet MS"/>
          <w:noProof/>
          <w:sz w:val="16"/>
        </w:rPr>
        <w:t xml:space="preserve"> 379(6): 513-23.</w:t>
      </w:r>
    </w:p>
    <w:p w14:paraId="0C491D1F"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annah ME, Hannah WJ, Hellmann J et al (1992) Induction of labor as compared with serial antenatal monitoring in post-term pregnancy. A randomized controlled trial. The Canadian Multicenter Post-term Pregnancy Trial Group. </w:t>
      </w:r>
      <w:r w:rsidRPr="00CF118A">
        <w:rPr>
          <w:rFonts w:ascii="Trebuchet MS" w:hAnsi="Trebuchet MS"/>
          <w:i/>
          <w:noProof/>
          <w:sz w:val="16"/>
        </w:rPr>
        <w:t>N Engl J Med</w:t>
      </w:r>
      <w:r w:rsidRPr="00CF118A">
        <w:rPr>
          <w:rFonts w:ascii="Trebuchet MS" w:hAnsi="Trebuchet MS"/>
          <w:noProof/>
          <w:sz w:val="16"/>
        </w:rPr>
        <w:t xml:space="preserve"> 326(24): 1587-92.</w:t>
      </w:r>
    </w:p>
    <w:p w14:paraId="41936BD2"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eimstad R, Skogvoll E, Mattsson LA et al (2007) Induction of labor or serial antenatal fetal monitoring in postterm pregnancy: a randomized controlled trial. </w:t>
      </w:r>
      <w:r w:rsidRPr="00CF118A">
        <w:rPr>
          <w:rFonts w:ascii="Trebuchet MS" w:hAnsi="Trebuchet MS"/>
          <w:i/>
          <w:noProof/>
          <w:sz w:val="16"/>
        </w:rPr>
        <w:t>Obstet Gynecol</w:t>
      </w:r>
      <w:r w:rsidRPr="00CF118A">
        <w:rPr>
          <w:rFonts w:ascii="Trebuchet MS" w:hAnsi="Trebuchet MS"/>
          <w:noProof/>
          <w:sz w:val="16"/>
        </w:rPr>
        <w:t xml:space="preserve"> 109(3): 609-17.</w:t>
      </w:r>
    </w:p>
    <w:p w14:paraId="5A89E1FE"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eimstad R, Romundstad PR, Salvesen KA (2008) Induction of labour for post-term pregnancy and risk estimates for intrauterine and perinatal death. </w:t>
      </w:r>
      <w:r w:rsidRPr="00CF118A">
        <w:rPr>
          <w:rFonts w:ascii="Trebuchet MS" w:hAnsi="Trebuchet MS"/>
          <w:i/>
          <w:noProof/>
          <w:sz w:val="16"/>
        </w:rPr>
        <w:t>Acta Obstet Gynecol Scand</w:t>
      </w:r>
      <w:r w:rsidRPr="00CF118A">
        <w:rPr>
          <w:rFonts w:ascii="Trebuchet MS" w:hAnsi="Trebuchet MS"/>
          <w:noProof/>
          <w:sz w:val="16"/>
        </w:rPr>
        <w:t xml:space="preserve"> 87(2): 247-9.</w:t>
      </w:r>
    </w:p>
    <w:p w14:paraId="2134409C"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enry GR (1969) A controlled trial of surgical induction of labour and amnioscopy in the management of prolonged pregnancy. </w:t>
      </w:r>
      <w:r w:rsidRPr="00CF118A">
        <w:rPr>
          <w:rFonts w:ascii="Trebuchet MS" w:hAnsi="Trebuchet MS"/>
          <w:i/>
          <w:noProof/>
          <w:sz w:val="16"/>
        </w:rPr>
        <w:t>J Obstet Gynaecol Br Commonw</w:t>
      </w:r>
      <w:r w:rsidRPr="00CF118A">
        <w:rPr>
          <w:rFonts w:ascii="Trebuchet MS" w:hAnsi="Trebuchet MS"/>
          <w:noProof/>
          <w:sz w:val="16"/>
        </w:rPr>
        <w:t xml:space="preserve"> 76(9): 795-8.</w:t>
      </w:r>
    </w:p>
    <w:p w14:paraId="3C936C1E"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erabutya Y, Prasertsawat PO, Tongyai T et al (1992) Prolonged pregnancy: the management dilemma. </w:t>
      </w:r>
      <w:r w:rsidRPr="00CF118A">
        <w:rPr>
          <w:rFonts w:ascii="Trebuchet MS" w:hAnsi="Trebuchet MS"/>
          <w:i/>
          <w:noProof/>
          <w:sz w:val="16"/>
        </w:rPr>
        <w:t>Int J Gynaecol Obstet</w:t>
      </w:r>
      <w:r w:rsidRPr="00CF118A">
        <w:rPr>
          <w:rFonts w:ascii="Trebuchet MS" w:hAnsi="Trebuchet MS"/>
          <w:noProof/>
          <w:sz w:val="16"/>
        </w:rPr>
        <w:t xml:space="preserve"> 37(4): 253-8.</w:t>
      </w:r>
    </w:p>
    <w:p w14:paraId="61ABDBFB"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Heslehurst N, Vieira R, Hayes L et al (2017) Maternal body mass index and post-term birth: a systematic review and meta-analysis. </w:t>
      </w:r>
      <w:r w:rsidRPr="00CF118A">
        <w:rPr>
          <w:rFonts w:ascii="Trebuchet MS" w:hAnsi="Trebuchet MS"/>
          <w:i/>
          <w:noProof/>
          <w:sz w:val="16"/>
        </w:rPr>
        <w:t>Obes Rev</w:t>
      </w:r>
      <w:r w:rsidRPr="00CF118A">
        <w:rPr>
          <w:rFonts w:ascii="Trebuchet MS" w:hAnsi="Trebuchet MS"/>
          <w:noProof/>
          <w:sz w:val="16"/>
        </w:rPr>
        <w:t xml:space="preserve"> 18(3): 293-308.</w:t>
      </w:r>
    </w:p>
    <w:p w14:paraId="70575E17"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James C, George SS, Gaunekar N et al (2001) Management of prolonged pregnancy: a randomized trial of induction of labour and antepartum foetal monitoring. </w:t>
      </w:r>
      <w:r w:rsidRPr="00CF118A">
        <w:rPr>
          <w:rFonts w:ascii="Trebuchet MS" w:hAnsi="Trebuchet MS"/>
          <w:i/>
          <w:noProof/>
          <w:sz w:val="16"/>
        </w:rPr>
        <w:t>Natl Med J India</w:t>
      </w:r>
      <w:r w:rsidRPr="00CF118A">
        <w:rPr>
          <w:rFonts w:ascii="Trebuchet MS" w:hAnsi="Trebuchet MS"/>
          <w:noProof/>
          <w:sz w:val="16"/>
        </w:rPr>
        <w:t xml:space="preserve"> 14(5): 270-3.</w:t>
      </w:r>
    </w:p>
    <w:p w14:paraId="1ECDFD9C"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Keirse MJ (2010) Elective induction, selective deduction, and cesarean section. </w:t>
      </w:r>
      <w:r w:rsidRPr="00CF118A">
        <w:rPr>
          <w:rFonts w:ascii="Trebuchet MS" w:hAnsi="Trebuchet MS"/>
          <w:i/>
          <w:noProof/>
          <w:sz w:val="16"/>
        </w:rPr>
        <w:t>Birth</w:t>
      </w:r>
      <w:r w:rsidRPr="00CF118A">
        <w:rPr>
          <w:rFonts w:ascii="Trebuchet MS" w:hAnsi="Trebuchet MS"/>
          <w:noProof/>
          <w:sz w:val="16"/>
        </w:rPr>
        <w:t xml:space="preserve"> 37(3): 252-6.</w:t>
      </w:r>
    </w:p>
    <w:p w14:paraId="4FF8E4A7"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Kortekaas JC, Bruinsma A, Keulen JK et al (2014) Effects of induction of labour versus expectant management in women with impending post-term pregnancies: the 41 week - 42 week dilemma. </w:t>
      </w:r>
      <w:r w:rsidRPr="00CF118A">
        <w:rPr>
          <w:rFonts w:ascii="Trebuchet MS" w:hAnsi="Trebuchet MS"/>
          <w:i/>
          <w:noProof/>
          <w:sz w:val="16"/>
        </w:rPr>
        <w:t>BMC Pregnancy Childbirth</w:t>
      </w:r>
      <w:r w:rsidRPr="00CF118A">
        <w:rPr>
          <w:rFonts w:ascii="Trebuchet MS" w:hAnsi="Trebuchet MS"/>
          <w:noProof/>
          <w:sz w:val="16"/>
        </w:rPr>
        <w:t xml:space="preserve"> 14: 350.</w:t>
      </w:r>
    </w:p>
    <w:p w14:paraId="3F268249"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andruzzato G, Alfirevic Z, Chervenak F et al (2010) Guidelines for the management of postterm pregnancy. </w:t>
      </w:r>
      <w:r w:rsidRPr="00CF118A">
        <w:rPr>
          <w:rFonts w:ascii="Trebuchet MS" w:hAnsi="Trebuchet MS"/>
          <w:i/>
          <w:noProof/>
          <w:sz w:val="16"/>
        </w:rPr>
        <w:t>J Perinat Med</w:t>
      </w:r>
      <w:r w:rsidRPr="00CF118A">
        <w:rPr>
          <w:rFonts w:ascii="Trebuchet MS" w:hAnsi="Trebuchet MS"/>
          <w:noProof/>
          <w:sz w:val="16"/>
        </w:rPr>
        <w:t xml:space="preserve"> 38(2): 111-9.</w:t>
      </w:r>
    </w:p>
    <w:p w14:paraId="3EAF0B87"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artin DH, Thompson W, Pinkerton JH et al (1978) A randomized controlled trial of selective planned delivery. </w:t>
      </w:r>
      <w:r w:rsidRPr="00CF118A">
        <w:rPr>
          <w:rFonts w:ascii="Trebuchet MS" w:hAnsi="Trebuchet MS"/>
          <w:i/>
          <w:noProof/>
          <w:sz w:val="16"/>
        </w:rPr>
        <w:t>Br J Obstet Gynaecol</w:t>
      </w:r>
      <w:r w:rsidRPr="00CF118A">
        <w:rPr>
          <w:rFonts w:ascii="Trebuchet MS" w:hAnsi="Trebuchet MS"/>
          <w:noProof/>
          <w:sz w:val="16"/>
        </w:rPr>
        <w:t xml:space="preserve"> 85(2): 109-13.</w:t>
      </w:r>
    </w:p>
    <w:p w14:paraId="06691A66"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artin JN, Jr., Sessums JK, Howard P et al (1989) Alternative approaches to the management of gravidas with prolonged-postterm-postdate pregnancies. </w:t>
      </w:r>
      <w:r w:rsidRPr="00CF118A">
        <w:rPr>
          <w:rFonts w:ascii="Trebuchet MS" w:hAnsi="Trebuchet MS"/>
          <w:i/>
          <w:noProof/>
          <w:sz w:val="16"/>
        </w:rPr>
        <w:t>J Miss State Med Assoc</w:t>
      </w:r>
      <w:r w:rsidRPr="00CF118A">
        <w:rPr>
          <w:rFonts w:ascii="Trebuchet MS" w:hAnsi="Trebuchet MS"/>
          <w:noProof/>
          <w:sz w:val="16"/>
        </w:rPr>
        <w:t xml:space="preserve"> 30(4): 105-11.</w:t>
      </w:r>
    </w:p>
    <w:p w14:paraId="56EB94FD" w14:textId="55A4475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iddleton P, Shepherd E, Crowther CA (2018) </w:t>
      </w:r>
      <w:hyperlink r:id="rId16" w:history="1">
        <w:r w:rsidRPr="00B51FC6">
          <w:rPr>
            <w:rStyle w:val="Hyperlink"/>
            <w:rFonts w:ascii="Trebuchet MS" w:hAnsi="Trebuchet MS"/>
            <w:noProof/>
            <w:sz w:val="16"/>
          </w:rPr>
          <w:t>Induction of labour for improving birth outcomes for women at or beyond term.</w:t>
        </w:r>
      </w:hyperlink>
      <w:r w:rsidRPr="00CF118A">
        <w:rPr>
          <w:rFonts w:ascii="Trebuchet MS" w:hAnsi="Trebuchet MS"/>
          <w:noProof/>
          <w:sz w:val="16"/>
        </w:rPr>
        <w:t xml:space="preserve"> </w:t>
      </w:r>
      <w:r w:rsidRPr="00CF118A">
        <w:rPr>
          <w:rFonts w:ascii="Trebuchet MS" w:hAnsi="Trebuchet MS"/>
          <w:i/>
          <w:noProof/>
          <w:sz w:val="16"/>
        </w:rPr>
        <w:t>Cochrane Database Syst Rev</w:t>
      </w:r>
      <w:r w:rsidRPr="00CF118A">
        <w:rPr>
          <w:rFonts w:ascii="Trebuchet MS" w:hAnsi="Trebuchet MS"/>
          <w:noProof/>
          <w:sz w:val="16"/>
        </w:rPr>
        <w:t>(5): CD004945.</w:t>
      </w:r>
    </w:p>
    <w:p w14:paraId="5A5A469B"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iller NR, Cypher RL, Foglia LM et al (2015) Elective Induction of Labor Compared With Expectant Management of Nulliparous Women at 39 Weeks of Gestation: A Randomized Controlled Trial. </w:t>
      </w:r>
      <w:r w:rsidRPr="00CF118A">
        <w:rPr>
          <w:rFonts w:ascii="Trebuchet MS" w:hAnsi="Trebuchet MS"/>
          <w:i/>
          <w:noProof/>
          <w:sz w:val="16"/>
        </w:rPr>
        <w:t>Obstet Gynecol</w:t>
      </w:r>
      <w:r w:rsidRPr="00CF118A">
        <w:rPr>
          <w:rFonts w:ascii="Trebuchet MS" w:hAnsi="Trebuchet MS"/>
          <w:noProof/>
          <w:sz w:val="16"/>
        </w:rPr>
        <w:t xml:space="preserve"> 126(6): 1258-64.</w:t>
      </w:r>
    </w:p>
    <w:p w14:paraId="6B114982"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Morken NH, Klungsoyr K, Skjaerven R (2014) Perinatal mortality by gestational week and size at birth in singleton pregnancies at and beyond term: a nationwide population-based cohort study. </w:t>
      </w:r>
      <w:r w:rsidRPr="00CF118A">
        <w:rPr>
          <w:rFonts w:ascii="Trebuchet MS" w:hAnsi="Trebuchet MS"/>
          <w:i/>
          <w:noProof/>
          <w:sz w:val="16"/>
        </w:rPr>
        <w:t>BMC Pregnancy Childbirth</w:t>
      </w:r>
      <w:r w:rsidRPr="00CF118A">
        <w:rPr>
          <w:rFonts w:ascii="Trebuchet MS" w:hAnsi="Trebuchet MS"/>
          <w:noProof/>
          <w:sz w:val="16"/>
        </w:rPr>
        <w:t xml:space="preserve"> 14: 172.</w:t>
      </w:r>
    </w:p>
    <w:p w14:paraId="2D9C8E0D"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lastRenderedPageBreak/>
        <w:t xml:space="preserve">NICHD (1994) A clinical trial of induction of labor versus expectant management in postterm pregnancy. The National Institute of Child Health and Human Development Network of Maternal-Fetal Medicine Units. </w:t>
      </w:r>
      <w:r w:rsidRPr="00CF118A">
        <w:rPr>
          <w:rFonts w:ascii="Trebuchet MS" w:hAnsi="Trebuchet MS"/>
          <w:i/>
          <w:noProof/>
          <w:sz w:val="16"/>
        </w:rPr>
        <w:t>Am J Obstet Gynecol</w:t>
      </w:r>
      <w:r w:rsidRPr="00CF118A">
        <w:rPr>
          <w:rFonts w:ascii="Trebuchet MS" w:hAnsi="Trebuchet MS"/>
          <w:noProof/>
          <w:sz w:val="16"/>
        </w:rPr>
        <w:t xml:space="preserve"> 170(3): 716-23.</w:t>
      </w:r>
    </w:p>
    <w:p w14:paraId="06A74B98"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Nielsen PE, Howard BC, Hill CC et al (2005) Comparison of elective induction of labor with favorable Bishop scores versus expectant management: a randomized clinical trial. </w:t>
      </w:r>
      <w:r w:rsidRPr="00CF118A">
        <w:rPr>
          <w:rFonts w:ascii="Trebuchet MS" w:hAnsi="Trebuchet MS"/>
          <w:i/>
          <w:noProof/>
          <w:sz w:val="16"/>
        </w:rPr>
        <w:t>J Matern Fetal Neonatal Med</w:t>
      </w:r>
      <w:r w:rsidRPr="00CF118A">
        <w:rPr>
          <w:rFonts w:ascii="Trebuchet MS" w:hAnsi="Trebuchet MS"/>
          <w:noProof/>
          <w:sz w:val="16"/>
        </w:rPr>
        <w:t xml:space="preserve"> 18(1): 59-64.</w:t>
      </w:r>
    </w:p>
    <w:p w14:paraId="6BF6B24D"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Ocon L, Hurtado R, Coteron JJ et al (1997) Prolonged pregnancy: procedure guidelines [Gestacion prolongada: pautas de actuacion]. </w:t>
      </w:r>
      <w:r w:rsidRPr="00CF118A">
        <w:rPr>
          <w:rFonts w:ascii="Trebuchet MS" w:hAnsi="Trebuchet MS"/>
          <w:i/>
          <w:noProof/>
          <w:sz w:val="16"/>
        </w:rPr>
        <w:t>Progresos de Obstetricia y Ginecologia</w:t>
      </w:r>
      <w:r w:rsidRPr="00CF118A">
        <w:rPr>
          <w:rFonts w:ascii="Trebuchet MS" w:hAnsi="Trebuchet MS"/>
          <w:noProof/>
          <w:sz w:val="16"/>
        </w:rPr>
        <w:t xml:space="preserve"> 40: 101-06.</w:t>
      </w:r>
    </w:p>
    <w:p w14:paraId="20E721EB"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Roach VJ &amp; Rogers MS (1997) Pregnancy outcome beyond 41 weeks gestation. </w:t>
      </w:r>
      <w:r w:rsidRPr="00CF118A">
        <w:rPr>
          <w:rFonts w:ascii="Trebuchet MS" w:hAnsi="Trebuchet MS"/>
          <w:i/>
          <w:noProof/>
          <w:sz w:val="16"/>
        </w:rPr>
        <w:t>Int J Gynaecol Obstet</w:t>
      </w:r>
      <w:r w:rsidRPr="00CF118A">
        <w:rPr>
          <w:rFonts w:ascii="Trebuchet MS" w:hAnsi="Trebuchet MS"/>
          <w:noProof/>
          <w:sz w:val="16"/>
        </w:rPr>
        <w:t xml:space="preserve"> 59(1): 19-24.</w:t>
      </w:r>
    </w:p>
    <w:p w14:paraId="328B85F5"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Roos N, Sahlin L, Ekman-Ordeberg G et al (2010) Maternal risk factors for postterm pregnancy and cesarean delivery following labor induction. </w:t>
      </w:r>
      <w:r w:rsidRPr="00CF118A">
        <w:rPr>
          <w:rFonts w:ascii="Trebuchet MS" w:hAnsi="Trebuchet MS"/>
          <w:i/>
          <w:noProof/>
          <w:sz w:val="16"/>
        </w:rPr>
        <w:t>Acta Obstet Gynecol Scand</w:t>
      </w:r>
      <w:r w:rsidRPr="00CF118A">
        <w:rPr>
          <w:rFonts w:ascii="Trebuchet MS" w:hAnsi="Trebuchet MS"/>
          <w:noProof/>
          <w:sz w:val="16"/>
        </w:rPr>
        <w:t xml:space="preserve"> 89(8): 1003-10.</w:t>
      </w:r>
    </w:p>
    <w:p w14:paraId="5D991774"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Sahraoui W, Hajji S, Bibi M et al (2005) [Management of pregnancies beyond forty-one week's gestation with an unfavorable cervix]. </w:t>
      </w:r>
      <w:r w:rsidRPr="00CF118A">
        <w:rPr>
          <w:rFonts w:ascii="Trebuchet MS" w:hAnsi="Trebuchet MS"/>
          <w:i/>
          <w:noProof/>
          <w:sz w:val="16"/>
        </w:rPr>
        <w:t>J Gynecol Obstet Biol Reprod (Paris)</w:t>
      </w:r>
      <w:r w:rsidRPr="00CF118A">
        <w:rPr>
          <w:rFonts w:ascii="Trebuchet MS" w:hAnsi="Trebuchet MS"/>
          <w:noProof/>
          <w:sz w:val="16"/>
        </w:rPr>
        <w:t xml:space="preserve"> 34(5): 454-62.</w:t>
      </w:r>
    </w:p>
    <w:p w14:paraId="2E1609D4"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Sande HA, Tuveng J, Fonstelien T (1983) A prospective randomized study of induction of labor. </w:t>
      </w:r>
      <w:r w:rsidRPr="00CF118A">
        <w:rPr>
          <w:rFonts w:ascii="Trebuchet MS" w:hAnsi="Trebuchet MS"/>
          <w:i/>
          <w:noProof/>
          <w:sz w:val="16"/>
        </w:rPr>
        <w:t>Int J Gynaecol Obstet</w:t>
      </w:r>
      <w:r w:rsidRPr="00CF118A">
        <w:rPr>
          <w:rFonts w:ascii="Trebuchet MS" w:hAnsi="Trebuchet MS"/>
          <w:noProof/>
          <w:sz w:val="16"/>
        </w:rPr>
        <w:t xml:space="preserve"> 21(4): 333-6.</w:t>
      </w:r>
    </w:p>
    <w:p w14:paraId="440882E5"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Schierding W, O'Sullivan JM, Derraik JG et al (2014) Genes and post-term birth: late for delivery. </w:t>
      </w:r>
      <w:r w:rsidRPr="00CF118A">
        <w:rPr>
          <w:rFonts w:ascii="Trebuchet MS" w:hAnsi="Trebuchet MS"/>
          <w:i/>
          <w:noProof/>
          <w:sz w:val="16"/>
        </w:rPr>
        <w:t>BMC Res Notes</w:t>
      </w:r>
      <w:r w:rsidRPr="00CF118A">
        <w:rPr>
          <w:rFonts w:ascii="Trebuchet MS" w:hAnsi="Trebuchet MS"/>
          <w:noProof/>
          <w:sz w:val="16"/>
        </w:rPr>
        <w:t xml:space="preserve"> 7: 720.</w:t>
      </w:r>
    </w:p>
    <w:p w14:paraId="4F7613C4"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Suikkari AM, Jalkanen M, Heiskala H et al (1983) Prolonged pregnancy: induction or observation. </w:t>
      </w:r>
      <w:r w:rsidRPr="00CF118A">
        <w:rPr>
          <w:rFonts w:ascii="Trebuchet MS" w:hAnsi="Trebuchet MS"/>
          <w:i/>
          <w:noProof/>
          <w:sz w:val="16"/>
        </w:rPr>
        <w:t>Acta Obstet Gynecol Scand</w:t>
      </w:r>
      <w:r w:rsidRPr="00CF118A">
        <w:rPr>
          <w:rFonts w:ascii="Trebuchet MS" w:hAnsi="Trebuchet MS"/>
          <w:noProof/>
          <w:sz w:val="16"/>
        </w:rPr>
        <w:t xml:space="preserve"> 116(Suppl): 58.</w:t>
      </w:r>
    </w:p>
    <w:p w14:paraId="7E2EEE48"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Tylleskar J, Finnstrom O, Leijon I et al (1979) Spontaneous labor and elective induction--a prospective randomized study. I. Effects on mother and fetus. </w:t>
      </w:r>
      <w:r w:rsidRPr="00CF118A">
        <w:rPr>
          <w:rFonts w:ascii="Trebuchet MS" w:hAnsi="Trebuchet MS"/>
          <w:i/>
          <w:noProof/>
          <w:sz w:val="16"/>
        </w:rPr>
        <w:t>Acta Obstet Gynecol Scand</w:t>
      </w:r>
      <w:r w:rsidRPr="00CF118A">
        <w:rPr>
          <w:rFonts w:ascii="Trebuchet MS" w:hAnsi="Trebuchet MS"/>
          <w:noProof/>
          <w:sz w:val="16"/>
        </w:rPr>
        <w:t xml:space="preserve"> 58(6): 513-8.</w:t>
      </w:r>
    </w:p>
    <w:p w14:paraId="43167484"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Walker KF, Bugg GJ, Macpherson M et al (2016) Randomized Trial of Labor Induction in Women 35 Years of Age or Older. </w:t>
      </w:r>
      <w:r w:rsidRPr="00CF118A">
        <w:rPr>
          <w:rFonts w:ascii="Trebuchet MS" w:hAnsi="Trebuchet MS"/>
          <w:i/>
          <w:noProof/>
          <w:sz w:val="16"/>
        </w:rPr>
        <w:t>N Engl J Med</w:t>
      </w:r>
      <w:r w:rsidRPr="00CF118A">
        <w:rPr>
          <w:rFonts w:ascii="Trebuchet MS" w:hAnsi="Trebuchet MS"/>
          <w:noProof/>
          <w:sz w:val="16"/>
        </w:rPr>
        <w:t xml:space="preserve"> 374(9): 813-22.</w:t>
      </w:r>
    </w:p>
    <w:p w14:paraId="670D49AF"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Witter FR &amp; Weitz CM (1987) A randomized trial of induction at 42 weeks gestation versus expectant management for postdates pregnancies. </w:t>
      </w:r>
      <w:r w:rsidRPr="00CF118A">
        <w:rPr>
          <w:rFonts w:ascii="Trebuchet MS" w:hAnsi="Trebuchet MS"/>
          <w:i/>
          <w:noProof/>
          <w:sz w:val="16"/>
        </w:rPr>
        <w:t>Am J Perinatol</w:t>
      </w:r>
      <w:r w:rsidRPr="00CF118A">
        <w:rPr>
          <w:rFonts w:ascii="Trebuchet MS" w:hAnsi="Trebuchet MS"/>
          <w:noProof/>
          <w:sz w:val="16"/>
        </w:rPr>
        <w:t xml:space="preserve"> 4(3): 206-11.</w:t>
      </w:r>
    </w:p>
    <w:p w14:paraId="792B35DC" w14:textId="77777777" w:rsidR="00B123B2" w:rsidRPr="00CF118A" w:rsidRDefault="00B123B2" w:rsidP="00CF118A">
      <w:pPr>
        <w:pStyle w:val="EndNoteBibliography"/>
        <w:spacing w:after="40"/>
        <w:rPr>
          <w:rFonts w:ascii="Trebuchet MS" w:hAnsi="Trebuchet MS"/>
          <w:noProof/>
          <w:sz w:val="16"/>
        </w:rPr>
      </w:pPr>
      <w:r w:rsidRPr="00CF118A">
        <w:rPr>
          <w:rFonts w:ascii="Trebuchet MS" w:hAnsi="Trebuchet MS"/>
          <w:noProof/>
          <w:sz w:val="16"/>
        </w:rPr>
        <w:t xml:space="preserve">Zeitlin J, Blondel B, Alexander S et al (2007) Variation in rates of postterm birth in Europe: reality or artefact? </w:t>
      </w:r>
      <w:r w:rsidRPr="00CF118A">
        <w:rPr>
          <w:rFonts w:ascii="Trebuchet MS" w:hAnsi="Trebuchet MS"/>
          <w:i/>
          <w:noProof/>
          <w:sz w:val="16"/>
        </w:rPr>
        <w:t>BJOG</w:t>
      </w:r>
      <w:r w:rsidRPr="00CF118A">
        <w:rPr>
          <w:rFonts w:ascii="Trebuchet MS" w:hAnsi="Trebuchet MS"/>
          <w:noProof/>
          <w:sz w:val="16"/>
        </w:rPr>
        <w:t xml:space="preserve"> 114(9): 1097-103.</w:t>
      </w:r>
    </w:p>
    <w:p w14:paraId="14E05DC6" w14:textId="20C41071" w:rsidR="00854907" w:rsidRPr="00BD61D3" w:rsidRDefault="00854907" w:rsidP="00CA059D"/>
    <w:sectPr w:rsidR="00854907" w:rsidRPr="00BD61D3" w:rsidSect="003E7EEC">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E9A1C7" w16cid:durableId="1F634319"/>
  <w16cid:commentId w16cid:paraId="4FE760FF" w16cid:durableId="1F634971"/>
  <w16cid:commentId w16cid:paraId="1E136421" w16cid:durableId="1F634A89"/>
  <w16cid:commentId w16cid:paraId="339E52AE" w16cid:durableId="1F634B90"/>
  <w16cid:commentId w16cid:paraId="1F307CE9" w16cid:durableId="1F63431A"/>
  <w16cid:commentId w16cid:paraId="2234A806" w16cid:durableId="1F63431B"/>
  <w16cid:commentId w16cid:paraId="591EBC8E" w16cid:durableId="1F63431C"/>
  <w16cid:commentId w16cid:paraId="5A722CE9" w16cid:durableId="1F634BF0"/>
  <w16cid:commentId w16cid:paraId="53C53359" w16cid:durableId="1F63431D"/>
  <w16cid:commentId w16cid:paraId="7E80A7C9" w16cid:durableId="1F63513B"/>
  <w16cid:commentId w16cid:paraId="5F27CDFD" w16cid:durableId="1F643FAB"/>
  <w16cid:commentId w16cid:paraId="1950243A" w16cid:durableId="1F635785"/>
  <w16cid:commentId w16cid:paraId="685B1E49" w16cid:durableId="1F6357AA"/>
  <w16cid:commentId w16cid:paraId="5578AEC1" w16cid:durableId="1F635B15"/>
  <w16cid:commentId w16cid:paraId="17A4A6A6" w16cid:durableId="1F635B4B"/>
  <w16cid:commentId w16cid:paraId="13F5919C" w16cid:durableId="1F635BC5"/>
  <w16cid:commentId w16cid:paraId="45B670A3" w16cid:durableId="1F63628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FBA95" w14:textId="77777777" w:rsidR="00E70FD4" w:rsidRDefault="00E70FD4" w:rsidP="002B0675">
      <w:pPr>
        <w:spacing w:after="0" w:line="240" w:lineRule="auto"/>
      </w:pPr>
      <w:r>
        <w:separator/>
      </w:r>
    </w:p>
  </w:endnote>
  <w:endnote w:type="continuationSeparator" w:id="0">
    <w:p w14:paraId="2809FF78" w14:textId="77777777" w:rsidR="00E70FD4" w:rsidRDefault="00E70FD4" w:rsidP="002B0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GillSans-Light">
    <w:altName w:val="Gill Sans"/>
    <w:charset w:val="00"/>
    <w:family w:val="auto"/>
    <w:pitch w:val="variable"/>
    <w:sig w:usb0="80000267" w:usb1="00000000" w:usb2="00000000" w:usb3="00000000" w:csb0="000001F7" w:csb1="00000000"/>
  </w:font>
  <w:font w:name="Gill Sans">
    <w:panose1 w:val="020B0502020104020203"/>
    <w:charset w:val="00"/>
    <w:family w:val="auto"/>
    <w:pitch w:val="variable"/>
    <w:sig w:usb0="80000267" w:usb1="00000000" w:usb2="00000000" w:usb3="00000000" w:csb0="000001F7" w:csb1="00000000"/>
  </w:font>
  <w:font w:name="Century Gothic">
    <w:panose1 w:val="020B05020202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Wingdings 2">
    <w:panose1 w:val="05020102010507070707"/>
    <w:charset w:val="02"/>
    <w:family w:val="auto"/>
    <w:pitch w:val="variable"/>
    <w:sig w:usb0="00000000" w:usb1="10000000" w:usb2="00000000" w:usb3="00000000" w:csb0="80000000" w:csb1="00000000"/>
  </w:font>
  <w:font w:name="Arial Narrow">
    <w:panose1 w:val="020B0606020202030204"/>
    <w:charset w:val="00"/>
    <w:family w:val="auto"/>
    <w:pitch w:val="variable"/>
    <w:sig w:usb0="00000287" w:usb1="00000800" w:usb2="00000000" w:usb3="00000000" w:csb0="0000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A894E" w14:textId="77777777" w:rsidR="00C37C7E" w:rsidRDefault="00C37C7E" w:rsidP="00D561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1DC1EC" w14:textId="77777777" w:rsidR="00C37C7E" w:rsidRDefault="00C37C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C9D025" w14:textId="7825FF34" w:rsidR="00C37C7E" w:rsidRDefault="00C37C7E" w:rsidP="002B0675">
    <w:pPr>
      <w:pStyle w:val="Footer"/>
      <w:jc w:val="center"/>
    </w:pPr>
    <w:r>
      <w:rPr>
        <w:rStyle w:val="PageNumber"/>
      </w:rPr>
      <w:fldChar w:fldCharType="begin"/>
    </w:r>
    <w:r>
      <w:rPr>
        <w:rStyle w:val="PageNumber"/>
      </w:rPr>
      <w:instrText xml:space="preserve">PAGE  </w:instrText>
    </w:r>
    <w:r>
      <w:rPr>
        <w:rStyle w:val="PageNumber"/>
      </w:rPr>
      <w:fldChar w:fldCharType="separate"/>
    </w:r>
    <w:r w:rsidR="00D459A7">
      <w:rPr>
        <w:rStyle w:val="PageNumber"/>
        <w:noProof/>
      </w:rPr>
      <w:t>2</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B8A692" w14:textId="77777777" w:rsidR="00D459A7" w:rsidRDefault="00D459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06C78" w14:textId="77777777" w:rsidR="00E70FD4" w:rsidRDefault="00E70FD4" w:rsidP="002B0675">
      <w:pPr>
        <w:spacing w:after="0" w:line="240" w:lineRule="auto"/>
      </w:pPr>
      <w:r>
        <w:separator/>
      </w:r>
    </w:p>
  </w:footnote>
  <w:footnote w:type="continuationSeparator" w:id="0">
    <w:p w14:paraId="04DFD6EA" w14:textId="77777777" w:rsidR="00E70FD4" w:rsidRDefault="00E70FD4" w:rsidP="002B067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50907" w14:textId="77777777" w:rsidR="00D459A7" w:rsidRDefault="00D459A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7B83A6" w14:textId="77777777" w:rsidR="00D459A7" w:rsidRDefault="00D459A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44AD2" w14:textId="77777777" w:rsidR="00D459A7" w:rsidRDefault="00D459A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AAC8C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10772"/>
    <w:multiLevelType w:val="hybridMultilevel"/>
    <w:tmpl w:val="A05A22CC"/>
    <w:lvl w:ilvl="0" w:tplc="5FA6C3EC">
      <w:numFmt w:val="bullet"/>
      <w:lvlText w:val="•"/>
      <w:lvlJc w:val="left"/>
      <w:pPr>
        <w:ind w:left="104" w:hanging="180"/>
      </w:pPr>
      <w:rPr>
        <w:rFonts w:ascii="Arial Unicode MS" w:eastAsia="Arial Unicode MS" w:hAnsi="Arial Unicode MS" w:cs="Arial Unicode MS" w:hint="default"/>
        <w:w w:val="142"/>
        <w:sz w:val="18"/>
        <w:szCs w:val="18"/>
      </w:rPr>
    </w:lvl>
    <w:lvl w:ilvl="1" w:tplc="B21EC040">
      <w:numFmt w:val="bullet"/>
      <w:lvlText w:val="•"/>
      <w:lvlJc w:val="left"/>
      <w:pPr>
        <w:ind w:left="554" w:hanging="180"/>
      </w:pPr>
      <w:rPr>
        <w:rFonts w:hint="default"/>
      </w:rPr>
    </w:lvl>
    <w:lvl w:ilvl="2" w:tplc="0F4C297A">
      <w:numFmt w:val="bullet"/>
      <w:lvlText w:val="•"/>
      <w:lvlJc w:val="left"/>
      <w:pPr>
        <w:ind w:left="1008" w:hanging="180"/>
      </w:pPr>
      <w:rPr>
        <w:rFonts w:hint="default"/>
      </w:rPr>
    </w:lvl>
    <w:lvl w:ilvl="3" w:tplc="88ACC72A">
      <w:numFmt w:val="bullet"/>
      <w:lvlText w:val="•"/>
      <w:lvlJc w:val="left"/>
      <w:pPr>
        <w:ind w:left="1463" w:hanging="180"/>
      </w:pPr>
      <w:rPr>
        <w:rFonts w:hint="default"/>
      </w:rPr>
    </w:lvl>
    <w:lvl w:ilvl="4" w:tplc="4712E314">
      <w:numFmt w:val="bullet"/>
      <w:lvlText w:val="•"/>
      <w:lvlJc w:val="left"/>
      <w:pPr>
        <w:ind w:left="1917" w:hanging="180"/>
      </w:pPr>
      <w:rPr>
        <w:rFonts w:hint="default"/>
      </w:rPr>
    </w:lvl>
    <w:lvl w:ilvl="5" w:tplc="395000FE">
      <w:numFmt w:val="bullet"/>
      <w:lvlText w:val="•"/>
      <w:lvlJc w:val="left"/>
      <w:pPr>
        <w:ind w:left="2372" w:hanging="180"/>
      </w:pPr>
      <w:rPr>
        <w:rFonts w:hint="default"/>
      </w:rPr>
    </w:lvl>
    <w:lvl w:ilvl="6" w:tplc="762CFE82">
      <w:numFmt w:val="bullet"/>
      <w:lvlText w:val="•"/>
      <w:lvlJc w:val="left"/>
      <w:pPr>
        <w:ind w:left="2826" w:hanging="180"/>
      </w:pPr>
      <w:rPr>
        <w:rFonts w:hint="default"/>
      </w:rPr>
    </w:lvl>
    <w:lvl w:ilvl="7" w:tplc="69F69E5E">
      <w:numFmt w:val="bullet"/>
      <w:lvlText w:val="•"/>
      <w:lvlJc w:val="left"/>
      <w:pPr>
        <w:ind w:left="3280" w:hanging="180"/>
      </w:pPr>
      <w:rPr>
        <w:rFonts w:hint="default"/>
      </w:rPr>
    </w:lvl>
    <w:lvl w:ilvl="8" w:tplc="EEF8502C">
      <w:numFmt w:val="bullet"/>
      <w:lvlText w:val="•"/>
      <w:lvlJc w:val="left"/>
      <w:pPr>
        <w:ind w:left="3735" w:hanging="180"/>
      </w:pPr>
      <w:rPr>
        <w:rFonts w:hint="default"/>
      </w:rPr>
    </w:lvl>
  </w:abstractNum>
  <w:abstractNum w:abstractNumId="2">
    <w:nsid w:val="034D4D61"/>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4753B69"/>
    <w:multiLevelType w:val="hybridMultilevel"/>
    <w:tmpl w:val="CD142AC4"/>
    <w:lvl w:ilvl="0" w:tplc="29A2A41C">
      <w:numFmt w:val="bullet"/>
      <w:lvlText w:val="•"/>
      <w:lvlJc w:val="left"/>
      <w:pPr>
        <w:ind w:left="163" w:hanging="180"/>
      </w:pPr>
      <w:rPr>
        <w:rFonts w:ascii="Arial Unicode MS" w:eastAsia="Arial Unicode MS" w:hAnsi="Arial Unicode MS" w:cs="Arial Unicode MS" w:hint="default"/>
        <w:w w:val="142"/>
        <w:sz w:val="18"/>
        <w:szCs w:val="18"/>
      </w:rPr>
    </w:lvl>
    <w:lvl w:ilvl="1" w:tplc="3C68B02E">
      <w:numFmt w:val="bullet"/>
      <w:lvlText w:val="•"/>
      <w:lvlJc w:val="left"/>
      <w:pPr>
        <w:ind w:left="1110" w:hanging="180"/>
      </w:pPr>
      <w:rPr>
        <w:rFonts w:hint="default"/>
      </w:rPr>
    </w:lvl>
    <w:lvl w:ilvl="2" w:tplc="73F62942">
      <w:numFmt w:val="bullet"/>
      <w:lvlText w:val="•"/>
      <w:lvlJc w:val="left"/>
      <w:pPr>
        <w:ind w:left="2060" w:hanging="180"/>
      </w:pPr>
      <w:rPr>
        <w:rFonts w:hint="default"/>
      </w:rPr>
    </w:lvl>
    <w:lvl w:ilvl="3" w:tplc="1F428B32">
      <w:numFmt w:val="bullet"/>
      <w:lvlText w:val="•"/>
      <w:lvlJc w:val="left"/>
      <w:pPr>
        <w:ind w:left="3010" w:hanging="180"/>
      </w:pPr>
      <w:rPr>
        <w:rFonts w:hint="default"/>
      </w:rPr>
    </w:lvl>
    <w:lvl w:ilvl="4" w:tplc="69043F9C">
      <w:numFmt w:val="bullet"/>
      <w:lvlText w:val="•"/>
      <w:lvlJc w:val="left"/>
      <w:pPr>
        <w:ind w:left="3960" w:hanging="180"/>
      </w:pPr>
      <w:rPr>
        <w:rFonts w:hint="default"/>
      </w:rPr>
    </w:lvl>
    <w:lvl w:ilvl="5" w:tplc="92D467DC">
      <w:numFmt w:val="bullet"/>
      <w:lvlText w:val="•"/>
      <w:lvlJc w:val="left"/>
      <w:pPr>
        <w:ind w:left="4910" w:hanging="180"/>
      </w:pPr>
      <w:rPr>
        <w:rFonts w:hint="default"/>
      </w:rPr>
    </w:lvl>
    <w:lvl w:ilvl="6" w:tplc="EF4A8EA2">
      <w:numFmt w:val="bullet"/>
      <w:lvlText w:val="•"/>
      <w:lvlJc w:val="left"/>
      <w:pPr>
        <w:ind w:left="5860" w:hanging="180"/>
      </w:pPr>
      <w:rPr>
        <w:rFonts w:hint="default"/>
      </w:rPr>
    </w:lvl>
    <w:lvl w:ilvl="7" w:tplc="80EA266E">
      <w:numFmt w:val="bullet"/>
      <w:lvlText w:val="•"/>
      <w:lvlJc w:val="left"/>
      <w:pPr>
        <w:ind w:left="6810" w:hanging="180"/>
      </w:pPr>
      <w:rPr>
        <w:rFonts w:hint="default"/>
      </w:rPr>
    </w:lvl>
    <w:lvl w:ilvl="8" w:tplc="ACE66BA8">
      <w:numFmt w:val="bullet"/>
      <w:lvlText w:val="•"/>
      <w:lvlJc w:val="left"/>
      <w:pPr>
        <w:ind w:left="7760" w:hanging="180"/>
      </w:pPr>
      <w:rPr>
        <w:rFonts w:hint="default"/>
      </w:rPr>
    </w:lvl>
  </w:abstractNum>
  <w:abstractNum w:abstractNumId="4">
    <w:nsid w:val="07D05652"/>
    <w:multiLevelType w:val="hybridMultilevel"/>
    <w:tmpl w:val="AF689B1C"/>
    <w:lvl w:ilvl="0" w:tplc="F9805084">
      <w:start w:val="5"/>
      <w:numFmt w:val="upperLetter"/>
      <w:lvlText w:val="%1."/>
      <w:lvlJc w:val="left"/>
      <w:pPr>
        <w:ind w:left="492" w:hanging="185"/>
        <w:jc w:val="left"/>
      </w:pPr>
      <w:rPr>
        <w:rFonts w:ascii="Times New Roman" w:eastAsia="Times New Roman" w:hAnsi="Times New Roman" w:cs="Times New Roman" w:hint="default"/>
        <w:w w:val="95"/>
        <w:sz w:val="16"/>
        <w:szCs w:val="16"/>
      </w:rPr>
    </w:lvl>
    <w:lvl w:ilvl="1" w:tplc="550E57C4">
      <w:numFmt w:val="bullet"/>
      <w:lvlText w:val="•"/>
      <w:lvlJc w:val="left"/>
      <w:pPr>
        <w:ind w:left="3317" w:hanging="180"/>
      </w:pPr>
      <w:rPr>
        <w:rFonts w:ascii="Arial Unicode MS" w:eastAsia="Arial Unicode MS" w:hAnsi="Arial Unicode MS" w:cs="Arial Unicode MS" w:hint="default"/>
        <w:w w:val="142"/>
        <w:sz w:val="18"/>
        <w:szCs w:val="18"/>
      </w:rPr>
    </w:lvl>
    <w:lvl w:ilvl="2" w:tplc="7396B76A">
      <w:numFmt w:val="bullet"/>
      <w:lvlText w:val="•"/>
      <w:lvlJc w:val="left"/>
      <w:pPr>
        <w:ind w:left="4024" w:hanging="180"/>
      </w:pPr>
      <w:rPr>
        <w:rFonts w:hint="default"/>
      </w:rPr>
    </w:lvl>
    <w:lvl w:ilvl="3" w:tplc="129C453A">
      <w:numFmt w:val="bullet"/>
      <w:lvlText w:val="•"/>
      <w:lvlJc w:val="left"/>
      <w:pPr>
        <w:ind w:left="4728" w:hanging="180"/>
      </w:pPr>
      <w:rPr>
        <w:rFonts w:hint="default"/>
      </w:rPr>
    </w:lvl>
    <w:lvl w:ilvl="4" w:tplc="1F86A946">
      <w:numFmt w:val="bullet"/>
      <w:lvlText w:val="•"/>
      <w:lvlJc w:val="left"/>
      <w:pPr>
        <w:ind w:left="5433" w:hanging="180"/>
      </w:pPr>
      <w:rPr>
        <w:rFonts w:hint="default"/>
      </w:rPr>
    </w:lvl>
    <w:lvl w:ilvl="5" w:tplc="84623C36">
      <w:numFmt w:val="bullet"/>
      <w:lvlText w:val="•"/>
      <w:lvlJc w:val="left"/>
      <w:pPr>
        <w:ind w:left="6137" w:hanging="180"/>
      </w:pPr>
      <w:rPr>
        <w:rFonts w:hint="default"/>
      </w:rPr>
    </w:lvl>
    <w:lvl w:ilvl="6" w:tplc="68D8C6A8">
      <w:numFmt w:val="bullet"/>
      <w:lvlText w:val="•"/>
      <w:lvlJc w:val="left"/>
      <w:pPr>
        <w:ind w:left="6842" w:hanging="180"/>
      </w:pPr>
      <w:rPr>
        <w:rFonts w:hint="default"/>
      </w:rPr>
    </w:lvl>
    <w:lvl w:ilvl="7" w:tplc="A532E320">
      <w:numFmt w:val="bullet"/>
      <w:lvlText w:val="•"/>
      <w:lvlJc w:val="left"/>
      <w:pPr>
        <w:ind w:left="7546" w:hanging="180"/>
      </w:pPr>
      <w:rPr>
        <w:rFonts w:hint="default"/>
      </w:rPr>
    </w:lvl>
    <w:lvl w:ilvl="8" w:tplc="C6543262">
      <w:numFmt w:val="bullet"/>
      <w:lvlText w:val="•"/>
      <w:lvlJc w:val="left"/>
      <w:pPr>
        <w:ind w:left="8251" w:hanging="180"/>
      </w:pPr>
      <w:rPr>
        <w:rFonts w:hint="default"/>
      </w:rPr>
    </w:lvl>
  </w:abstractNum>
  <w:abstractNum w:abstractNumId="5">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15F1D31"/>
    <w:multiLevelType w:val="hybridMultilevel"/>
    <w:tmpl w:val="446C4840"/>
    <w:lvl w:ilvl="0" w:tplc="1E46E396">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826044FA">
      <w:numFmt w:val="bullet"/>
      <w:lvlText w:val="•"/>
      <w:lvlJc w:val="left"/>
      <w:pPr>
        <w:ind w:left="1416" w:hanging="204"/>
      </w:pPr>
      <w:rPr>
        <w:rFonts w:hint="default"/>
      </w:rPr>
    </w:lvl>
    <w:lvl w:ilvl="2" w:tplc="99280CB2">
      <w:numFmt w:val="bullet"/>
      <w:lvlText w:val="•"/>
      <w:lvlJc w:val="left"/>
      <w:pPr>
        <w:ind w:left="2332" w:hanging="204"/>
      </w:pPr>
      <w:rPr>
        <w:rFonts w:hint="default"/>
      </w:rPr>
    </w:lvl>
    <w:lvl w:ilvl="3" w:tplc="53160610">
      <w:numFmt w:val="bullet"/>
      <w:lvlText w:val="•"/>
      <w:lvlJc w:val="left"/>
      <w:pPr>
        <w:ind w:left="3248" w:hanging="204"/>
      </w:pPr>
      <w:rPr>
        <w:rFonts w:hint="default"/>
      </w:rPr>
    </w:lvl>
    <w:lvl w:ilvl="4" w:tplc="09CAED1A">
      <w:numFmt w:val="bullet"/>
      <w:lvlText w:val="•"/>
      <w:lvlJc w:val="left"/>
      <w:pPr>
        <w:ind w:left="4164" w:hanging="204"/>
      </w:pPr>
      <w:rPr>
        <w:rFonts w:hint="default"/>
      </w:rPr>
    </w:lvl>
    <w:lvl w:ilvl="5" w:tplc="942A89D2">
      <w:numFmt w:val="bullet"/>
      <w:lvlText w:val="•"/>
      <w:lvlJc w:val="left"/>
      <w:pPr>
        <w:ind w:left="5080" w:hanging="204"/>
      </w:pPr>
      <w:rPr>
        <w:rFonts w:hint="default"/>
      </w:rPr>
    </w:lvl>
    <w:lvl w:ilvl="6" w:tplc="C0A074D2">
      <w:numFmt w:val="bullet"/>
      <w:lvlText w:val="•"/>
      <w:lvlJc w:val="left"/>
      <w:pPr>
        <w:ind w:left="5996" w:hanging="204"/>
      </w:pPr>
      <w:rPr>
        <w:rFonts w:hint="default"/>
      </w:rPr>
    </w:lvl>
    <w:lvl w:ilvl="7" w:tplc="10F252B2">
      <w:numFmt w:val="bullet"/>
      <w:lvlText w:val="•"/>
      <w:lvlJc w:val="left"/>
      <w:pPr>
        <w:ind w:left="6912" w:hanging="204"/>
      </w:pPr>
      <w:rPr>
        <w:rFonts w:hint="default"/>
      </w:rPr>
    </w:lvl>
    <w:lvl w:ilvl="8" w:tplc="D2F81754">
      <w:numFmt w:val="bullet"/>
      <w:lvlText w:val="•"/>
      <w:lvlJc w:val="left"/>
      <w:pPr>
        <w:ind w:left="7828" w:hanging="204"/>
      </w:pPr>
      <w:rPr>
        <w:rFonts w:hint="default"/>
      </w:rPr>
    </w:lvl>
  </w:abstractNum>
  <w:abstractNum w:abstractNumId="7">
    <w:nsid w:val="1FAB28E6"/>
    <w:multiLevelType w:val="hybridMultilevel"/>
    <w:tmpl w:val="98D2547E"/>
    <w:lvl w:ilvl="0" w:tplc="013241B8">
      <w:start w:val="1"/>
      <w:numFmt w:val="decimal"/>
      <w:lvlText w:val="%1."/>
      <w:lvlJc w:val="left"/>
      <w:pPr>
        <w:ind w:left="104" w:hanging="224"/>
        <w:jc w:val="left"/>
      </w:pPr>
      <w:rPr>
        <w:rFonts w:ascii="Times New Roman" w:eastAsia="Times New Roman" w:hAnsi="Times New Roman" w:cs="Times New Roman" w:hint="default"/>
        <w:spacing w:val="-26"/>
        <w:w w:val="82"/>
        <w:sz w:val="18"/>
        <w:szCs w:val="18"/>
      </w:rPr>
    </w:lvl>
    <w:lvl w:ilvl="1" w:tplc="8996AA60">
      <w:numFmt w:val="bullet"/>
      <w:lvlText w:val="•"/>
      <w:lvlJc w:val="left"/>
      <w:pPr>
        <w:ind w:left="554" w:hanging="224"/>
      </w:pPr>
      <w:rPr>
        <w:rFonts w:hint="default"/>
      </w:rPr>
    </w:lvl>
    <w:lvl w:ilvl="2" w:tplc="D6146CB8">
      <w:numFmt w:val="bullet"/>
      <w:lvlText w:val="•"/>
      <w:lvlJc w:val="left"/>
      <w:pPr>
        <w:ind w:left="1009" w:hanging="224"/>
      </w:pPr>
      <w:rPr>
        <w:rFonts w:hint="default"/>
      </w:rPr>
    </w:lvl>
    <w:lvl w:ilvl="3" w:tplc="3E76B29E">
      <w:numFmt w:val="bullet"/>
      <w:lvlText w:val="•"/>
      <w:lvlJc w:val="left"/>
      <w:pPr>
        <w:ind w:left="1463" w:hanging="224"/>
      </w:pPr>
      <w:rPr>
        <w:rFonts w:hint="default"/>
      </w:rPr>
    </w:lvl>
    <w:lvl w:ilvl="4" w:tplc="EB5CAD06">
      <w:numFmt w:val="bullet"/>
      <w:lvlText w:val="•"/>
      <w:lvlJc w:val="left"/>
      <w:pPr>
        <w:ind w:left="1918" w:hanging="224"/>
      </w:pPr>
      <w:rPr>
        <w:rFonts w:hint="default"/>
      </w:rPr>
    </w:lvl>
    <w:lvl w:ilvl="5" w:tplc="6786E51A">
      <w:numFmt w:val="bullet"/>
      <w:lvlText w:val="•"/>
      <w:lvlJc w:val="left"/>
      <w:pPr>
        <w:ind w:left="2372" w:hanging="224"/>
      </w:pPr>
      <w:rPr>
        <w:rFonts w:hint="default"/>
      </w:rPr>
    </w:lvl>
    <w:lvl w:ilvl="6" w:tplc="D812C030">
      <w:numFmt w:val="bullet"/>
      <w:lvlText w:val="•"/>
      <w:lvlJc w:val="left"/>
      <w:pPr>
        <w:ind w:left="2827" w:hanging="224"/>
      </w:pPr>
      <w:rPr>
        <w:rFonts w:hint="default"/>
      </w:rPr>
    </w:lvl>
    <w:lvl w:ilvl="7" w:tplc="80C81CAE">
      <w:numFmt w:val="bullet"/>
      <w:lvlText w:val="•"/>
      <w:lvlJc w:val="left"/>
      <w:pPr>
        <w:ind w:left="3282" w:hanging="224"/>
      </w:pPr>
      <w:rPr>
        <w:rFonts w:hint="default"/>
      </w:rPr>
    </w:lvl>
    <w:lvl w:ilvl="8" w:tplc="8FD2F8A4">
      <w:numFmt w:val="bullet"/>
      <w:lvlText w:val="•"/>
      <w:lvlJc w:val="left"/>
      <w:pPr>
        <w:ind w:left="3736" w:hanging="224"/>
      </w:pPr>
      <w:rPr>
        <w:rFonts w:hint="default"/>
      </w:rPr>
    </w:lvl>
  </w:abstractNum>
  <w:abstractNum w:abstractNumId="8">
    <w:nsid w:val="202D2434"/>
    <w:multiLevelType w:val="multilevel"/>
    <w:tmpl w:val="5EF680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08A06D7"/>
    <w:multiLevelType w:val="hybridMultilevel"/>
    <w:tmpl w:val="0700D458"/>
    <w:lvl w:ilvl="0" w:tplc="ED128AEA">
      <w:numFmt w:val="bullet"/>
      <w:lvlText w:val="•"/>
      <w:lvlJc w:val="left"/>
      <w:pPr>
        <w:ind w:left="104" w:hanging="180"/>
      </w:pPr>
      <w:rPr>
        <w:rFonts w:ascii="Arial Unicode MS" w:eastAsia="Arial Unicode MS" w:hAnsi="Arial Unicode MS" w:cs="Arial Unicode MS" w:hint="default"/>
        <w:w w:val="142"/>
        <w:sz w:val="18"/>
        <w:szCs w:val="18"/>
      </w:rPr>
    </w:lvl>
    <w:lvl w:ilvl="1" w:tplc="AEF0DC62">
      <w:numFmt w:val="bullet"/>
      <w:lvlText w:val="•"/>
      <w:lvlJc w:val="left"/>
      <w:pPr>
        <w:ind w:left="562" w:hanging="180"/>
      </w:pPr>
      <w:rPr>
        <w:rFonts w:hint="default"/>
      </w:rPr>
    </w:lvl>
    <w:lvl w:ilvl="2" w:tplc="4060F194">
      <w:numFmt w:val="bullet"/>
      <w:lvlText w:val="•"/>
      <w:lvlJc w:val="left"/>
      <w:pPr>
        <w:ind w:left="1024" w:hanging="180"/>
      </w:pPr>
      <w:rPr>
        <w:rFonts w:hint="default"/>
      </w:rPr>
    </w:lvl>
    <w:lvl w:ilvl="3" w:tplc="7F8EECEA">
      <w:numFmt w:val="bullet"/>
      <w:lvlText w:val="•"/>
      <w:lvlJc w:val="left"/>
      <w:pPr>
        <w:ind w:left="1486" w:hanging="180"/>
      </w:pPr>
      <w:rPr>
        <w:rFonts w:hint="default"/>
      </w:rPr>
    </w:lvl>
    <w:lvl w:ilvl="4" w:tplc="851CEB4C">
      <w:numFmt w:val="bullet"/>
      <w:lvlText w:val="•"/>
      <w:lvlJc w:val="left"/>
      <w:pPr>
        <w:ind w:left="1948" w:hanging="180"/>
      </w:pPr>
      <w:rPr>
        <w:rFonts w:hint="default"/>
      </w:rPr>
    </w:lvl>
    <w:lvl w:ilvl="5" w:tplc="4956FE50">
      <w:numFmt w:val="bullet"/>
      <w:lvlText w:val="•"/>
      <w:lvlJc w:val="left"/>
      <w:pPr>
        <w:ind w:left="2410" w:hanging="180"/>
      </w:pPr>
      <w:rPr>
        <w:rFonts w:hint="default"/>
      </w:rPr>
    </w:lvl>
    <w:lvl w:ilvl="6" w:tplc="03DA3AC6">
      <w:numFmt w:val="bullet"/>
      <w:lvlText w:val="•"/>
      <w:lvlJc w:val="left"/>
      <w:pPr>
        <w:ind w:left="2872" w:hanging="180"/>
      </w:pPr>
      <w:rPr>
        <w:rFonts w:hint="default"/>
      </w:rPr>
    </w:lvl>
    <w:lvl w:ilvl="7" w:tplc="10BC56AE">
      <w:numFmt w:val="bullet"/>
      <w:lvlText w:val="•"/>
      <w:lvlJc w:val="left"/>
      <w:pPr>
        <w:ind w:left="3334" w:hanging="180"/>
      </w:pPr>
      <w:rPr>
        <w:rFonts w:hint="default"/>
      </w:rPr>
    </w:lvl>
    <w:lvl w:ilvl="8" w:tplc="E3BAF70A">
      <w:numFmt w:val="bullet"/>
      <w:lvlText w:val="•"/>
      <w:lvlJc w:val="left"/>
      <w:pPr>
        <w:ind w:left="3796" w:hanging="180"/>
      </w:pPr>
      <w:rPr>
        <w:rFonts w:hint="default"/>
      </w:rPr>
    </w:lvl>
  </w:abstractNum>
  <w:abstractNum w:abstractNumId="10">
    <w:nsid w:val="213657FD"/>
    <w:multiLevelType w:val="hybridMultilevel"/>
    <w:tmpl w:val="86B2E116"/>
    <w:lvl w:ilvl="0" w:tplc="A9AEE866">
      <w:start w:val="14"/>
      <w:numFmt w:val="decimal"/>
      <w:lvlText w:val="%1"/>
      <w:lvlJc w:val="left"/>
      <w:pPr>
        <w:ind w:left="275" w:hanging="221"/>
        <w:jc w:val="left"/>
      </w:pPr>
      <w:rPr>
        <w:rFonts w:ascii="Times New Roman" w:eastAsia="Times New Roman" w:hAnsi="Times New Roman" w:cs="Times New Roman" w:hint="default"/>
        <w:color w:val="0000FF"/>
        <w:spacing w:val="-2"/>
        <w:w w:val="100"/>
        <w:sz w:val="18"/>
        <w:szCs w:val="18"/>
      </w:rPr>
    </w:lvl>
    <w:lvl w:ilvl="1" w:tplc="47DAF49A">
      <w:numFmt w:val="bullet"/>
      <w:lvlText w:val="•"/>
      <w:lvlJc w:val="left"/>
      <w:pPr>
        <w:ind w:left="507" w:hanging="221"/>
      </w:pPr>
      <w:rPr>
        <w:rFonts w:hint="default"/>
      </w:rPr>
    </w:lvl>
    <w:lvl w:ilvl="2" w:tplc="51162C54">
      <w:numFmt w:val="bullet"/>
      <w:lvlText w:val="•"/>
      <w:lvlJc w:val="left"/>
      <w:pPr>
        <w:ind w:left="734" w:hanging="221"/>
      </w:pPr>
      <w:rPr>
        <w:rFonts w:hint="default"/>
      </w:rPr>
    </w:lvl>
    <w:lvl w:ilvl="3" w:tplc="0F1042D6">
      <w:numFmt w:val="bullet"/>
      <w:lvlText w:val="•"/>
      <w:lvlJc w:val="left"/>
      <w:pPr>
        <w:ind w:left="961" w:hanging="221"/>
      </w:pPr>
      <w:rPr>
        <w:rFonts w:hint="default"/>
      </w:rPr>
    </w:lvl>
    <w:lvl w:ilvl="4" w:tplc="7CEAA520">
      <w:numFmt w:val="bullet"/>
      <w:lvlText w:val="•"/>
      <w:lvlJc w:val="left"/>
      <w:pPr>
        <w:ind w:left="1188" w:hanging="221"/>
      </w:pPr>
      <w:rPr>
        <w:rFonts w:hint="default"/>
      </w:rPr>
    </w:lvl>
    <w:lvl w:ilvl="5" w:tplc="372C1B80">
      <w:numFmt w:val="bullet"/>
      <w:lvlText w:val="•"/>
      <w:lvlJc w:val="left"/>
      <w:pPr>
        <w:ind w:left="1415" w:hanging="221"/>
      </w:pPr>
      <w:rPr>
        <w:rFonts w:hint="default"/>
      </w:rPr>
    </w:lvl>
    <w:lvl w:ilvl="6" w:tplc="5546C114">
      <w:numFmt w:val="bullet"/>
      <w:lvlText w:val="•"/>
      <w:lvlJc w:val="left"/>
      <w:pPr>
        <w:ind w:left="1642" w:hanging="221"/>
      </w:pPr>
      <w:rPr>
        <w:rFonts w:hint="default"/>
      </w:rPr>
    </w:lvl>
    <w:lvl w:ilvl="7" w:tplc="C1488FC0">
      <w:numFmt w:val="bullet"/>
      <w:lvlText w:val="•"/>
      <w:lvlJc w:val="left"/>
      <w:pPr>
        <w:ind w:left="1869" w:hanging="221"/>
      </w:pPr>
      <w:rPr>
        <w:rFonts w:hint="default"/>
      </w:rPr>
    </w:lvl>
    <w:lvl w:ilvl="8" w:tplc="25128DF0">
      <w:numFmt w:val="bullet"/>
      <w:lvlText w:val="•"/>
      <w:lvlJc w:val="left"/>
      <w:pPr>
        <w:ind w:left="2096" w:hanging="221"/>
      </w:pPr>
      <w:rPr>
        <w:rFonts w:hint="default"/>
      </w:rPr>
    </w:lvl>
  </w:abstractNum>
  <w:abstractNum w:abstractNumId="11">
    <w:nsid w:val="21893773"/>
    <w:multiLevelType w:val="hybridMultilevel"/>
    <w:tmpl w:val="03FACF74"/>
    <w:lvl w:ilvl="0" w:tplc="712C1F7A">
      <w:start w:val="1"/>
      <w:numFmt w:val="decimal"/>
      <w:lvlText w:val="%1."/>
      <w:lvlJc w:val="left"/>
      <w:pPr>
        <w:ind w:left="720" w:hanging="360"/>
      </w:pPr>
    </w:lvl>
    <w:lvl w:ilvl="1" w:tplc="E1AAD838" w:tentative="1">
      <w:start w:val="1"/>
      <w:numFmt w:val="lowerLetter"/>
      <w:lvlText w:val="%2."/>
      <w:lvlJc w:val="left"/>
      <w:pPr>
        <w:ind w:left="1440" w:hanging="360"/>
      </w:pPr>
    </w:lvl>
    <w:lvl w:ilvl="2" w:tplc="60505512" w:tentative="1">
      <w:start w:val="1"/>
      <w:numFmt w:val="lowerRoman"/>
      <w:lvlText w:val="%3."/>
      <w:lvlJc w:val="right"/>
      <w:pPr>
        <w:ind w:left="2160" w:hanging="180"/>
      </w:pPr>
    </w:lvl>
    <w:lvl w:ilvl="3" w:tplc="FA5E6C84" w:tentative="1">
      <w:start w:val="1"/>
      <w:numFmt w:val="decimal"/>
      <w:lvlText w:val="%4."/>
      <w:lvlJc w:val="left"/>
      <w:pPr>
        <w:ind w:left="2880" w:hanging="360"/>
      </w:pPr>
    </w:lvl>
    <w:lvl w:ilvl="4" w:tplc="5C268006" w:tentative="1">
      <w:start w:val="1"/>
      <w:numFmt w:val="lowerLetter"/>
      <w:lvlText w:val="%5."/>
      <w:lvlJc w:val="left"/>
      <w:pPr>
        <w:ind w:left="3600" w:hanging="360"/>
      </w:pPr>
    </w:lvl>
    <w:lvl w:ilvl="5" w:tplc="CC5C9EC2" w:tentative="1">
      <w:start w:val="1"/>
      <w:numFmt w:val="lowerRoman"/>
      <w:lvlText w:val="%6."/>
      <w:lvlJc w:val="right"/>
      <w:pPr>
        <w:ind w:left="4320" w:hanging="180"/>
      </w:pPr>
    </w:lvl>
    <w:lvl w:ilvl="6" w:tplc="F280BD1C" w:tentative="1">
      <w:start w:val="1"/>
      <w:numFmt w:val="decimal"/>
      <w:lvlText w:val="%7."/>
      <w:lvlJc w:val="left"/>
      <w:pPr>
        <w:ind w:left="5040" w:hanging="360"/>
      </w:pPr>
    </w:lvl>
    <w:lvl w:ilvl="7" w:tplc="63A2BB66" w:tentative="1">
      <w:start w:val="1"/>
      <w:numFmt w:val="lowerLetter"/>
      <w:lvlText w:val="%8."/>
      <w:lvlJc w:val="left"/>
      <w:pPr>
        <w:ind w:left="5760" w:hanging="360"/>
      </w:pPr>
    </w:lvl>
    <w:lvl w:ilvl="8" w:tplc="BFB2C65C" w:tentative="1">
      <w:start w:val="1"/>
      <w:numFmt w:val="lowerRoman"/>
      <w:lvlText w:val="%9."/>
      <w:lvlJc w:val="right"/>
      <w:pPr>
        <w:ind w:left="6480" w:hanging="180"/>
      </w:pPr>
    </w:lvl>
  </w:abstractNum>
  <w:abstractNum w:abstractNumId="12">
    <w:nsid w:val="248B29C0"/>
    <w:multiLevelType w:val="hybridMultilevel"/>
    <w:tmpl w:val="A802D6BE"/>
    <w:lvl w:ilvl="0" w:tplc="BE86B360">
      <w:numFmt w:val="bullet"/>
      <w:lvlText w:val="•"/>
      <w:lvlJc w:val="left"/>
      <w:pPr>
        <w:ind w:left="104" w:hanging="180"/>
      </w:pPr>
      <w:rPr>
        <w:rFonts w:ascii="Arial Unicode MS" w:eastAsia="Arial Unicode MS" w:hAnsi="Arial Unicode MS" w:cs="Arial Unicode MS" w:hint="default"/>
        <w:w w:val="142"/>
        <w:sz w:val="18"/>
        <w:szCs w:val="18"/>
      </w:rPr>
    </w:lvl>
    <w:lvl w:ilvl="1" w:tplc="E31EA242">
      <w:numFmt w:val="bullet"/>
      <w:lvlText w:val="•"/>
      <w:lvlJc w:val="left"/>
      <w:pPr>
        <w:ind w:left="554" w:hanging="180"/>
      </w:pPr>
      <w:rPr>
        <w:rFonts w:hint="default"/>
      </w:rPr>
    </w:lvl>
    <w:lvl w:ilvl="2" w:tplc="371CAD3A">
      <w:numFmt w:val="bullet"/>
      <w:lvlText w:val="•"/>
      <w:lvlJc w:val="left"/>
      <w:pPr>
        <w:ind w:left="1009" w:hanging="180"/>
      </w:pPr>
      <w:rPr>
        <w:rFonts w:hint="default"/>
      </w:rPr>
    </w:lvl>
    <w:lvl w:ilvl="3" w:tplc="3F785618">
      <w:numFmt w:val="bullet"/>
      <w:lvlText w:val="•"/>
      <w:lvlJc w:val="left"/>
      <w:pPr>
        <w:ind w:left="1463" w:hanging="180"/>
      </w:pPr>
      <w:rPr>
        <w:rFonts w:hint="default"/>
      </w:rPr>
    </w:lvl>
    <w:lvl w:ilvl="4" w:tplc="6E8C8584">
      <w:numFmt w:val="bullet"/>
      <w:lvlText w:val="•"/>
      <w:lvlJc w:val="left"/>
      <w:pPr>
        <w:ind w:left="1918" w:hanging="180"/>
      </w:pPr>
      <w:rPr>
        <w:rFonts w:hint="default"/>
      </w:rPr>
    </w:lvl>
    <w:lvl w:ilvl="5" w:tplc="AFBC6F80">
      <w:numFmt w:val="bullet"/>
      <w:lvlText w:val="•"/>
      <w:lvlJc w:val="left"/>
      <w:pPr>
        <w:ind w:left="2373" w:hanging="180"/>
      </w:pPr>
      <w:rPr>
        <w:rFonts w:hint="default"/>
      </w:rPr>
    </w:lvl>
    <w:lvl w:ilvl="6" w:tplc="EB4EB80A">
      <w:numFmt w:val="bullet"/>
      <w:lvlText w:val="•"/>
      <w:lvlJc w:val="left"/>
      <w:pPr>
        <w:ind w:left="2827" w:hanging="180"/>
      </w:pPr>
      <w:rPr>
        <w:rFonts w:hint="default"/>
      </w:rPr>
    </w:lvl>
    <w:lvl w:ilvl="7" w:tplc="E5C8C9C2">
      <w:numFmt w:val="bullet"/>
      <w:lvlText w:val="•"/>
      <w:lvlJc w:val="left"/>
      <w:pPr>
        <w:ind w:left="3282" w:hanging="180"/>
      </w:pPr>
      <w:rPr>
        <w:rFonts w:hint="default"/>
      </w:rPr>
    </w:lvl>
    <w:lvl w:ilvl="8" w:tplc="D4AC6B98">
      <w:numFmt w:val="bullet"/>
      <w:lvlText w:val="•"/>
      <w:lvlJc w:val="left"/>
      <w:pPr>
        <w:ind w:left="3737" w:hanging="180"/>
      </w:pPr>
      <w:rPr>
        <w:rFonts w:hint="default"/>
      </w:rPr>
    </w:lvl>
  </w:abstractNum>
  <w:abstractNum w:abstractNumId="13">
    <w:nsid w:val="269A276F"/>
    <w:multiLevelType w:val="hybridMultilevel"/>
    <w:tmpl w:val="F2CC0930"/>
    <w:lvl w:ilvl="0" w:tplc="F1169A58">
      <w:numFmt w:val="bullet"/>
      <w:lvlText w:val="•"/>
      <w:lvlJc w:val="left"/>
      <w:pPr>
        <w:ind w:left="3317" w:hanging="180"/>
      </w:pPr>
      <w:rPr>
        <w:rFonts w:ascii="Arial Unicode MS" w:eastAsia="Arial Unicode MS" w:hAnsi="Arial Unicode MS" w:cs="Arial Unicode MS" w:hint="default"/>
        <w:w w:val="142"/>
        <w:sz w:val="18"/>
        <w:szCs w:val="18"/>
      </w:rPr>
    </w:lvl>
    <w:lvl w:ilvl="1" w:tplc="BF6E89D6">
      <w:numFmt w:val="bullet"/>
      <w:lvlText w:val="•"/>
      <w:lvlJc w:val="left"/>
      <w:pPr>
        <w:ind w:left="4980" w:hanging="180"/>
      </w:pPr>
      <w:rPr>
        <w:rFonts w:hint="default"/>
      </w:rPr>
    </w:lvl>
    <w:lvl w:ilvl="2" w:tplc="386A880E">
      <w:numFmt w:val="bullet"/>
      <w:lvlText w:val="•"/>
      <w:lvlJc w:val="left"/>
      <w:pPr>
        <w:ind w:left="5500" w:hanging="180"/>
      </w:pPr>
      <w:rPr>
        <w:rFonts w:hint="default"/>
      </w:rPr>
    </w:lvl>
    <w:lvl w:ilvl="3" w:tplc="2728735A">
      <w:numFmt w:val="bullet"/>
      <w:lvlText w:val="•"/>
      <w:lvlJc w:val="left"/>
      <w:pPr>
        <w:ind w:left="6020" w:hanging="180"/>
      </w:pPr>
      <w:rPr>
        <w:rFonts w:hint="default"/>
      </w:rPr>
    </w:lvl>
    <w:lvl w:ilvl="4" w:tplc="D62E5EDE">
      <w:numFmt w:val="bullet"/>
      <w:lvlText w:val="•"/>
      <w:lvlJc w:val="left"/>
      <w:pPr>
        <w:ind w:left="6540" w:hanging="180"/>
      </w:pPr>
      <w:rPr>
        <w:rFonts w:hint="default"/>
      </w:rPr>
    </w:lvl>
    <w:lvl w:ilvl="5" w:tplc="C3784A26">
      <w:numFmt w:val="bullet"/>
      <w:lvlText w:val="•"/>
      <w:lvlJc w:val="left"/>
      <w:pPr>
        <w:ind w:left="7060" w:hanging="180"/>
      </w:pPr>
      <w:rPr>
        <w:rFonts w:hint="default"/>
      </w:rPr>
    </w:lvl>
    <w:lvl w:ilvl="6" w:tplc="E23CD81E">
      <w:numFmt w:val="bullet"/>
      <w:lvlText w:val="•"/>
      <w:lvlJc w:val="left"/>
      <w:pPr>
        <w:ind w:left="7580" w:hanging="180"/>
      </w:pPr>
      <w:rPr>
        <w:rFonts w:hint="default"/>
      </w:rPr>
    </w:lvl>
    <w:lvl w:ilvl="7" w:tplc="7A06DD34">
      <w:numFmt w:val="bullet"/>
      <w:lvlText w:val="•"/>
      <w:lvlJc w:val="left"/>
      <w:pPr>
        <w:ind w:left="8100" w:hanging="180"/>
      </w:pPr>
      <w:rPr>
        <w:rFonts w:hint="default"/>
      </w:rPr>
    </w:lvl>
    <w:lvl w:ilvl="8" w:tplc="BF5EEBEC">
      <w:numFmt w:val="bullet"/>
      <w:lvlText w:val="•"/>
      <w:lvlJc w:val="left"/>
      <w:pPr>
        <w:ind w:left="8620" w:hanging="180"/>
      </w:pPr>
      <w:rPr>
        <w:rFonts w:hint="default"/>
      </w:rPr>
    </w:lvl>
  </w:abstractNum>
  <w:abstractNum w:abstractNumId="14">
    <w:nsid w:val="28BE2A74"/>
    <w:multiLevelType w:val="hybridMultilevel"/>
    <w:tmpl w:val="A1B2A714"/>
    <w:lvl w:ilvl="0" w:tplc="5DC603C0">
      <w:start w:val="4"/>
      <w:numFmt w:val="decimal"/>
      <w:lvlText w:val="(%1)"/>
      <w:lvlJc w:val="left"/>
      <w:pPr>
        <w:ind w:left="104" w:hanging="252"/>
        <w:jc w:val="left"/>
      </w:pPr>
      <w:rPr>
        <w:rFonts w:ascii="Gill Sans" w:eastAsia="Gill Sans" w:hAnsi="Gill Sans" w:cs="Gill Sans" w:hint="default"/>
        <w:b/>
        <w:bCs/>
        <w:w w:val="92"/>
        <w:sz w:val="16"/>
        <w:szCs w:val="16"/>
      </w:rPr>
    </w:lvl>
    <w:lvl w:ilvl="1" w:tplc="5164DD0A">
      <w:numFmt w:val="bullet"/>
      <w:lvlText w:val="•"/>
      <w:lvlJc w:val="left"/>
      <w:pPr>
        <w:ind w:left="104" w:hanging="180"/>
      </w:pPr>
      <w:rPr>
        <w:rFonts w:ascii="Arial Unicode MS" w:eastAsia="Arial Unicode MS" w:hAnsi="Arial Unicode MS" w:cs="Arial Unicode MS" w:hint="default"/>
        <w:w w:val="142"/>
        <w:sz w:val="18"/>
        <w:szCs w:val="18"/>
      </w:rPr>
    </w:lvl>
    <w:lvl w:ilvl="2" w:tplc="5F583BF2">
      <w:numFmt w:val="bullet"/>
      <w:lvlText w:val="•"/>
      <w:lvlJc w:val="left"/>
      <w:pPr>
        <w:ind w:left="398" w:hanging="180"/>
      </w:pPr>
      <w:rPr>
        <w:rFonts w:hint="default"/>
      </w:rPr>
    </w:lvl>
    <w:lvl w:ilvl="3" w:tplc="3CB0A4F4">
      <w:numFmt w:val="bullet"/>
      <w:lvlText w:val="•"/>
      <w:lvlJc w:val="left"/>
      <w:pPr>
        <w:ind w:left="336" w:hanging="180"/>
      </w:pPr>
      <w:rPr>
        <w:rFonts w:hint="default"/>
      </w:rPr>
    </w:lvl>
    <w:lvl w:ilvl="4" w:tplc="99DAD980">
      <w:numFmt w:val="bullet"/>
      <w:lvlText w:val="•"/>
      <w:lvlJc w:val="left"/>
      <w:pPr>
        <w:ind w:left="275" w:hanging="180"/>
      </w:pPr>
      <w:rPr>
        <w:rFonts w:hint="default"/>
      </w:rPr>
    </w:lvl>
    <w:lvl w:ilvl="5" w:tplc="B9685160">
      <w:numFmt w:val="bullet"/>
      <w:lvlText w:val="•"/>
      <w:lvlJc w:val="left"/>
      <w:pPr>
        <w:ind w:left="213" w:hanging="180"/>
      </w:pPr>
      <w:rPr>
        <w:rFonts w:hint="default"/>
      </w:rPr>
    </w:lvl>
    <w:lvl w:ilvl="6" w:tplc="48BE0B62">
      <w:numFmt w:val="bullet"/>
      <w:lvlText w:val="•"/>
      <w:lvlJc w:val="left"/>
      <w:pPr>
        <w:ind w:left="152" w:hanging="180"/>
      </w:pPr>
      <w:rPr>
        <w:rFonts w:hint="default"/>
      </w:rPr>
    </w:lvl>
    <w:lvl w:ilvl="7" w:tplc="F486545E">
      <w:numFmt w:val="bullet"/>
      <w:lvlText w:val="•"/>
      <w:lvlJc w:val="left"/>
      <w:pPr>
        <w:ind w:left="90" w:hanging="180"/>
      </w:pPr>
      <w:rPr>
        <w:rFonts w:hint="default"/>
      </w:rPr>
    </w:lvl>
    <w:lvl w:ilvl="8" w:tplc="21BA458C">
      <w:numFmt w:val="bullet"/>
      <w:lvlText w:val="•"/>
      <w:lvlJc w:val="left"/>
      <w:pPr>
        <w:ind w:left="28" w:hanging="180"/>
      </w:pPr>
      <w:rPr>
        <w:rFonts w:hint="default"/>
      </w:rPr>
    </w:lvl>
  </w:abstractNum>
  <w:abstractNum w:abstractNumId="15">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E1177F"/>
    <w:multiLevelType w:val="hybridMultilevel"/>
    <w:tmpl w:val="4EF22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0EE45F2"/>
    <w:multiLevelType w:val="hybridMultilevel"/>
    <w:tmpl w:val="4B84713E"/>
    <w:lvl w:ilvl="0" w:tplc="E47C1300">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44AABF0A">
      <w:numFmt w:val="bullet"/>
      <w:lvlText w:val="•"/>
      <w:lvlJc w:val="left"/>
      <w:pPr>
        <w:ind w:left="1416" w:hanging="204"/>
      </w:pPr>
      <w:rPr>
        <w:rFonts w:hint="default"/>
      </w:rPr>
    </w:lvl>
    <w:lvl w:ilvl="2" w:tplc="5B96DDB6">
      <w:numFmt w:val="bullet"/>
      <w:lvlText w:val="•"/>
      <w:lvlJc w:val="left"/>
      <w:pPr>
        <w:ind w:left="2332" w:hanging="204"/>
      </w:pPr>
      <w:rPr>
        <w:rFonts w:hint="default"/>
      </w:rPr>
    </w:lvl>
    <w:lvl w:ilvl="3" w:tplc="191A3B34">
      <w:numFmt w:val="bullet"/>
      <w:lvlText w:val="•"/>
      <w:lvlJc w:val="left"/>
      <w:pPr>
        <w:ind w:left="3248" w:hanging="204"/>
      </w:pPr>
      <w:rPr>
        <w:rFonts w:hint="default"/>
      </w:rPr>
    </w:lvl>
    <w:lvl w:ilvl="4" w:tplc="9EEAFDA0">
      <w:numFmt w:val="bullet"/>
      <w:lvlText w:val="•"/>
      <w:lvlJc w:val="left"/>
      <w:pPr>
        <w:ind w:left="4164" w:hanging="204"/>
      </w:pPr>
      <w:rPr>
        <w:rFonts w:hint="default"/>
      </w:rPr>
    </w:lvl>
    <w:lvl w:ilvl="5" w:tplc="A70CEBF6">
      <w:numFmt w:val="bullet"/>
      <w:lvlText w:val="•"/>
      <w:lvlJc w:val="left"/>
      <w:pPr>
        <w:ind w:left="5080" w:hanging="204"/>
      </w:pPr>
      <w:rPr>
        <w:rFonts w:hint="default"/>
      </w:rPr>
    </w:lvl>
    <w:lvl w:ilvl="6" w:tplc="D938D626">
      <w:numFmt w:val="bullet"/>
      <w:lvlText w:val="•"/>
      <w:lvlJc w:val="left"/>
      <w:pPr>
        <w:ind w:left="5996" w:hanging="204"/>
      </w:pPr>
      <w:rPr>
        <w:rFonts w:hint="default"/>
      </w:rPr>
    </w:lvl>
    <w:lvl w:ilvl="7" w:tplc="238AB646">
      <w:numFmt w:val="bullet"/>
      <w:lvlText w:val="•"/>
      <w:lvlJc w:val="left"/>
      <w:pPr>
        <w:ind w:left="6912" w:hanging="204"/>
      </w:pPr>
      <w:rPr>
        <w:rFonts w:hint="default"/>
      </w:rPr>
    </w:lvl>
    <w:lvl w:ilvl="8" w:tplc="334899FC">
      <w:numFmt w:val="bullet"/>
      <w:lvlText w:val="•"/>
      <w:lvlJc w:val="left"/>
      <w:pPr>
        <w:ind w:left="7828" w:hanging="204"/>
      </w:pPr>
      <w:rPr>
        <w:rFonts w:hint="default"/>
      </w:rPr>
    </w:lvl>
  </w:abstractNum>
  <w:abstractNum w:abstractNumId="18">
    <w:nsid w:val="345E3E7A"/>
    <w:multiLevelType w:val="hybridMultilevel"/>
    <w:tmpl w:val="1FB23B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69536C6"/>
    <w:multiLevelType w:val="hybridMultilevel"/>
    <w:tmpl w:val="28E2E56A"/>
    <w:lvl w:ilvl="0" w:tplc="9FBEBEB0">
      <w:start w:val="1"/>
      <w:numFmt w:val="decimal"/>
      <w:lvlText w:val="(%1)"/>
      <w:lvlJc w:val="left"/>
      <w:pPr>
        <w:ind w:left="104" w:hanging="257"/>
        <w:jc w:val="left"/>
      </w:pPr>
      <w:rPr>
        <w:rFonts w:ascii="Gill Sans" w:eastAsia="Gill Sans" w:hAnsi="Gill Sans" w:cs="Gill Sans" w:hint="default"/>
        <w:b/>
        <w:bCs/>
        <w:w w:val="92"/>
        <w:sz w:val="16"/>
        <w:szCs w:val="16"/>
      </w:rPr>
    </w:lvl>
    <w:lvl w:ilvl="1" w:tplc="125EF886">
      <w:numFmt w:val="bullet"/>
      <w:lvlText w:val="•"/>
      <w:lvlJc w:val="left"/>
      <w:pPr>
        <w:ind w:left="104" w:hanging="180"/>
      </w:pPr>
      <w:rPr>
        <w:rFonts w:ascii="Arial Unicode MS" w:eastAsia="Arial Unicode MS" w:hAnsi="Arial Unicode MS" w:cs="Arial Unicode MS" w:hint="default"/>
        <w:w w:val="142"/>
        <w:sz w:val="18"/>
        <w:szCs w:val="18"/>
      </w:rPr>
    </w:lvl>
    <w:lvl w:ilvl="2" w:tplc="EC3A1C56">
      <w:numFmt w:val="bullet"/>
      <w:lvlText w:val="•"/>
      <w:lvlJc w:val="left"/>
      <w:pPr>
        <w:ind w:left="1024" w:hanging="180"/>
      </w:pPr>
      <w:rPr>
        <w:rFonts w:hint="default"/>
      </w:rPr>
    </w:lvl>
    <w:lvl w:ilvl="3" w:tplc="97FAC4BE">
      <w:numFmt w:val="bullet"/>
      <w:lvlText w:val="•"/>
      <w:lvlJc w:val="left"/>
      <w:pPr>
        <w:ind w:left="1486" w:hanging="180"/>
      </w:pPr>
      <w:rPr>
        <w:rFonts w:hint="default"/>
      </w:rPr>
    </w:lvl>
    <w:lvl w:ilvl="4" w:tplc="4DECD69E">
      <w:numFmt w:val="bullet"/>
      <w:lvlText w:val="•"/>
      <w:lvlJc w:val="left"/>
      <w:pPr>
        <w:ind w:left="1948" w:hanging="180"/>
      </w:pPr>
      <w:rPr>
        <w:rFonts w:hint="default"/>
      </w:rPr>
    </w:lvl>
    <w:lvl w:ilvl="5" w:tplc="08D89870">
      <w:numFmt w:val="bullet"/>
      <w:lvlText w:val="•"/>
      <w:lvlJc w:val="left"/>
      <w:pPr>
        <w:ind w:left="2410" w:hanging="180"/>
      </w:pPr>
      <w:rPr>
        <w:rFonts w:hint="default"/>
      </w:rPr>
    </w:lvl>
    <w:lvl w:ilvl="6" w:tplc="850CB198">
      <w:numFmt w:val="bullet"/>
      <w:lvlText w:val="•"/>
      <w:lvlJc w:val="left"/>
      <w:pPr>
        <w:ind w:left="2872" w:hanging="180"/>
      </w:pPr>
      <w:rPr>
        <w:rFonts w:hint="default"/>
      </w:rPr>
    </w:lvl>
    <w:lvl w:ilvl="7" w:tplc="899E158A">
      <w:numFmt w:val="bullet"/>
      <w:lvlText w:val="•"/>
      <w:lvlJc w:val="left"/>
      <w:pPr>
        <w:ind w:left="3334" w:hanging="180"/>
      </w:pPr>
      <w:rPr>
        <w:rFonts w:hint="default"/>
      </w:rPr>
    </w:lvl>
    <w:lvl w:ilvl="8" w:tplc="AD30B368">
      <w:numFmt w:val="bullet"/>
      <w:lvlText w:val="•"/>
      <w:lvlJc w:val="left"/>
      <w:pPr>
        <w:ind w:left="3796" w:hanging="180"/>
      </w:pPr>
      <w:rPr>
        <w:rFonts w:hint="default"/>
      </w:rPr>
    </w:lvl>
  </w:abstractNum>
  <w:abstractNum w:abstractNumId="20">
    <w:nsid w:val="36EF210A"/>
    <w:multiLevelType w:val="hybridMultilevel"/>
    <w:tmpl w:val="7F963F74"/>
    <w:lvl w:ilvl="0" w:tplc="CB24B816">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9CEED144">
      <w:numFmt w:val="bullet"/>
      <w:lvlText w:val="•"/>
      <w:lvlJc w:val="left"/>
      <w:pPr>
        <w:ind w:left="1416" w:hanging="204"/>
      </w:pPr>
      <w:rPr>
        <w:rFonts w:hint="default"/>
      </w:rPr>
    </w:lvl>
    <w:lvl w:ilvl="2" w:tplc="A4889672">
      <w:numFmt w:val="bullet"/>
      <w:lvlText w:val="•"/>
      <w:lvlJc w:val="left"/>
      <w:pPr>
        <w:ind w:left="2332" w:hanging="204"/>
      </w:pPr>
      <w:rPr>
        <w:rFonts w:hint="default"/>
      </w:rPr>
    </w:lvl>
    <w:lvl w:ilvl="3" w:tplc="1FA20CCC">
      <w:numFmt w:val="bullet"/>
      <w:lvlText w:val="•"/>
      <w:lvlJc w:val="left"/>
      <w:pPr>
        <w:ind w:left="3248" w:hanging="204"/>
      </w:pPr>
      <w:rPr>
        <w:rFonts w:hint="default"/>
      </w:rPr>
    </w:lvl>
    <w:lvl w:ilvl="4" w:tplc="53381ADA">
      <w:numFmt w:val="bullet"/>
      <w:lvlText w:val="•"/>
      <w:lvlJc w:val="left"/>
      <w:pPr>
        <w:ind w:left="4164" w:hanging="204"/>
      </w:pPr>
      <w:rPr>
        <w:rFonts w:hint="default"/>
      </w:rPr>
    </w:lvl>
    <w:lvl w:ilvl="5" w:tplc="72F6BF72">
      <w:numFmt w:val="bullet"/>
      <w:lvlText w:val="•"/>
      <w:lvlJc w:val="left"/>
      <w:pPr>
        <w:ind w:left="5080" w:hanging="204"/>
      </w:pPr>
      <w:rPr>
        <w:rFonts w:hint="default"/>
      </w:rPr>
    </w:lvl>
    <w:lvl w:ilvl="6" w:tplc="25023A2A">
      <w:numFmt w:val="bullet"/>
      <w:lvlText w:val="•"/>
      <w:lvlJc w:val="left"/>
      <w:pPr>
        <w:ind w:left="5996" w:hanging="204"/>
      </w:pPr>
      <w:rPr>
        <w:rFonts w:hint="default"/>
      </w:rPr>
    </w:lvl>
    <w:lvl w:ilvl="7" w:tplc="B888DA32">
      <w:numFmt w:val="bullet"/>
      <w:lvlText w:val="•"/>
      <w:lvlJc w:val="left"/>
      <w:pPr>
        <w:ind w:left="6912" w:hanging="204"/>
      </w:pPr>
      <w:rPr>
        <w:rFonts w:hint="default"/>
      </w:rPr>
    </w:lvl>
    <w:lvl w:ilvl="8" w:tplc="4A284A50">
      <w:numFmt w:val="bullet"/>
      <w:lvlText w:val="•"/>
      <w:lvlJc w:val="left"/>
      <w:pPr>
        <w:ind w:left="7828" w:hanging="204"/>
      </w:pPr>
      <w:rPr>
        <w:rFonts w:hint="default"/>
      </w:rPr>
    </w:lvl>
  </w:abstractNum>
  <w:abstractNum w:abstractNumId="21">
    <w:nsid w:val="3A7678D9"/>
    <w:multiLevelType w:val="hybridMultilevel"/>
    <w:tmpl w:val="E4A88E5A"/>
    <w:lvl w:ilvl="0" w:tplc="AD3A00C8">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54522376">
      <w:numFmt w:val="bullet"/>
      <w:lvlText w:val="•"/>
      <w:lvlJc w:val="left"/>
      <w:pPr>
        <w:ind w:left="1416" w:hanging="204"/>
      </w:pPr>
      <w:rPr>
        <w:rFonts w:hint="default"/>
      </w:rPr>
    </w:lvl>
    <w:lvl w:ilvl="2" w:tplc="EDD483C6">
      <w:numFmt w:val="bullet"/>
      <w:lvlText w:val="•"/>
      <w:lvlJc w:val="left"/>
      <w:pPr>
        <w:ind w:left="2332" w:hanging="204"/>
      </w:pPr>
      <w:rPr>
        <w:rFonts w:hint="default"/>
      </w:rPr>
    </w:lvl>
    <w:lvl w:ilvl="3" w:tplc="A8C28952">
      <w:numFmt w:val="bullet"/>
      <w:lvlText w:val="•"/>
      <w:lvlJc w:val="left"/>
      <w:pPr>
        <w:ind w:left="3248" w:hanging="204"/>
      </w:pPr>
      <w:rPr>
        <w:rFonts w:hint="default"/>
      </w:rPr>
    </w:lvl>
    <w:lvl w:ilvl="4" w:tplc="A35213B0">
      <w:numFmt w:val="bullet"/>
      <w:lvlText w:val="•"/>
      <w:lvlJc w:val="left"/>
      <w:pPr>
        <w:ind w:left="4164" w:hanging="204"/>
      </w:pPr>
      <w:rPr>
        <w:rFonts w:hint="default"/>
      </w:rPr>
    </w:lvl>
    <w:lvl w:ilvl="5" w:tplc="8A127014">
      <w:numFmt w:val="bullet"/>
      <w:lvlText w:val="•"/>
      <w:lvlJc w:val="left"/>
      <w:pPr>
        <w:ind w:left="5080" w:hanging="204"/>
      </w:pPr>
      <w:rPr>
        <w:rFonts w:hint="default"/>
      </w:rPr>
    </w:lvl>
    <w:lvl w:ilvl="6" w:tplc="282A4F52">
      <w:numFmt w:val="bullet"/>
      <w:lvlText w:val="•"/>
      <w:lvlJc w:val="left"/>
      <w:pPr>
        <w:ind w:left="5996" w:hanging="204"/>
      </w:pPr>
      <w:rPr>
        <w:rFonts w:hint="default"/>
      </w:rPr>
    </w:lvl>
    <w:lvl w:ilvl="7" w:tplc="81D4455C">
      <w:numFmt w:val="bullet"/>
      <w:lvlText w:val="•"/>
      <w:lvlJc w:val="left"/>
      <w:pPr>
        <w:ind w:left="6912" w:hanging="204"/>
      </w:pPr>
      <w:rPr>
        <w:rFonts w:hint="default"/>
      </w:rPr>
    </w:lvl>
    <w:lvl w:ilvl="8" w:tplc="46209170">
      <w:numFmt w:val="bullet"/>
      <w:lvlText w:val="•"/>
      <w:lvlJc w:val="left"/>
      <w:pPr>
        <w:ind w:left="7828" w:hanging="204"/>
      </w:pPr>
      <w:rPr>
        <w:rFonts w:hint="default"/>
      </w:rPr>
    </w:lvl>
  </w:abstractNum>
  <w:abstractNum w:abstractNumId="22">
    <w:nsid w:val="433E5906"/>
    <w:multiLevelType w:val="hybridMultilevel"/>
    <w:tmpl w:val="2730E352"/>
    <w:lvl w:ilvl="0" w:tplc="878204AC">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9D9263FA">
      <w:numFmt w:val="bullet"/>
      <w:lvlText w:val="•"/>
      <w:lvlJc w:val="left"/>
      <w:pPr>
        <w:ind w:left="1416" w:hanging="204"/>
      </w:pPr>
      <w:rPr>
        <w:rFonts w:hint="default"/>
      </w:rPr>
    </w:lvl>
    <w:lvl w:ilvl="2" w:tplc="C4F8D89E">
      <w:numFmt w:val="bullet"/>
      <w:lvlText w:val="•"/>
      <w:lvlJc w:val="left"/>
      <w:pPr>
        <w:ind w:left="2332" w:hanging="204"/>
      </w:pPr>
      <w:rPr>
        <w:rFonts w:hint="default"/>
      </w:rPr>
    </w:lvl>
    <w:lvl w:ilvl="3" w:tplc="B0EA879C">
      <w:numFmt w:val="bullet"/>
      <w:lvlText w:val="•"/>
      <w:lvlJc w:val="left"/>
      <w:pPr>
        <w:ind w:left="3248" w:hanging="204"/>
      </w:pPr>
      <w:rPr>
        <w:rFonts w:hint="default"/>
      </w:rPr>
    </w:lvl>
    <w:lvl w:ilvl="4" w:tplc="0152E150">
      <w:numFmt w:val="bullet"/>
      <w:lvlText w:val="•"/>
      <w:lvlJc w:val="left"/>
      <w:pPr>
        <w:ind w:left="4164" w:hanging="204"/>
      </w:pPr>
      <w:rPr>
        <w:rFonts w:hint="default"/>
      </w:rPr>
    </w:lvl>
    <w:lvl w:ilvl="5" w:tplc="6098371A">
      <w:numFmt w:val="bullet"/>
      <w:lvlText w:val="•"/>
      <w:lvlJc w:val="left"/>
      <w:pPr>
        <w:ind w:left="5080" w:hanging="204"/>
      </w:pPr>
      <w:rPr>
        <w:rFonts w:hint="default"/>
      </w:rPr>
    </w:lvl>
    <w:lvl w:ilvl="6" w:tplc="3A30D382">
      <w:numFmt w:val="bullet"/>
      <w:lvlText w:val="•"/>
      <w:lvlJc w:val="left"/>
      <w:pPr>
        <w:ind w:left="5996" w:hanging="204"/>
      </w:pPr>
      <w:rPr>
        <w:rFonts w:hint="default"/>
      </w:rPr>
    </w:lvl>
    <w:lvl w:ilvl="7" w:tplc="DC869C94">
      <w:numFmt w:val="bullet"/>
      <w:lvlText w:val="•"/>
      <w:lvlJc w:val="left"/>
      <w:pPr>
        <w:ind w:left="6912" w:hanging="204"/>
      </w:pPr>
      <w:rPr>
        <w:rFonts w:hint="default"/>
      </w:rPr>
    </w:lvl>
    <w:lvl w:ilvl="8" w:tplc="40487E04">
      <w:numFmt w:val="bullet"/>
      <w:lvlText w:val="•"/>
      <w:lvlJc w:val="left"/>
      <w:pPr>
        <w:ind w:left="7828" w:hanging="204"/>
      </w:pPr>
      <w:rPr>
        <w:rFonts w:hint="default"/>
      </w:rPr>
    </w:lvl>
  </w:abstractNum>
  <w:abstractNum w:abstractNumId="23">
    <w:nsid w:val="45DC5D7D"/>
    <w:multiLevelType w:val="hybridMultilevel"/>
    <w:tmpl w:val="AB267CB2"/>
    <w:lvl w:ilvl="0" w:tplc="00000003">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A277A62"/>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E2A5DE9"/>
    <w:multiLevelType w:val="hybridMultilevel"/>
    <w:tmpl w:val="658C08C2"/>
    <w:lvl w:ilvl="0" w:tplc="61F0C358">
      <w:start w:val="1"/>
      <w:numFmt w:val="bullet"/>
      <w:lvlText w:val="—"/>
      <w:lvlJc w:val="left"/>
      <w:pPr>
        <w:ind w:left="1073" w:hanging="360"/>
      </w:pPr>
      <w:rPr>
        <w:rFonts w:ascii="Times New Roman" w:hAnsi="Times New Roman" w:hint="default"/>
        <w:color w:val="auto"/>
      </w:rPr>
    </w:lvl>
    <w:lvl w:ilvl="1" w:tplc="04090019" w:tentative="1">
      <w:start w:val="1"/>
      <w:numFmt w:val="bullet"/>
      <w:lvlText w:val="o"/>
      <w:lvlJc w:val="left"/>
      <w:pPr>
        <w:ind w:left="1804" w:hanging="360"/>
      </w:pPr>
      <w:rPr>
        <w:rFonts w:ascii="Courier New" w:hAnsi="Courier New" w:hint="default"/>
      </w:rPr>
    </w:lvl>
    <w:lvl w:ilvl="2" w:tplc="0409001B" w:tentative="1">
      <w:start w:val="1"/>
      <w:numFmt w:val="bullet"/>
      <w:lvlText w:val=""/>
      <w:lvlJc w:val="left"/>
      <w:pPr>
        <w:ind w:left="2524" w:hanging="360"/>
      </w:pPr>
      <w:rPr>
        <w:rFonts w:ascii="Wingdings" w:hAnsi="Wingdings" w:hint="default"/>
      </w:rPr>
    </w:lvl>
    <w:lvl w:ilvl="3" w:tplc="0409000F" w:tentative="1">
      <w:start w:val="1"/>
      <w:numFmt w:val="bullet"/>
      <w:lvlText w:val=""/>
      <w:lvlJc w:val="left"/>
      <w:pPr>
        <w:ind w:left="3244" w:hanging="360"/>
      </w:pPr>
      <w:rPr>
        <w:rFonts w:ascii="Symbol" w:hAnsi="Symbol" w:hint="default"/>
      </w:rPr>
    </w:lvl>
    <w:lvl w:ilvl="4" w:tplc="04090019" w:tentative="1">
      <w:start w:val="1"/>
      <w:numFmt w:val="bullet"/>
      <w:lvlText w:val="o"/>
      <w:lvlJc w:val="left"/>
      <w:pPr>
        <w:ind w:left="3964" w:hanging="360"/>
      </w:pPr>
      <w:rPr>
        <w:rFonts w:ascii="Courier New" w:hAnsi="Courier New" w:hint="default"/>
      </w:rPr>
    </w:lvl>
    <w:lvl w:ilvl="5" w:tplc="0409001B" w:tentative="1">
      <w:start w:val="1"/>
      <w:numFmt w:val="bullet"/>
      <w:lvlText w:val=""/>
      <w:lvlJc w:val="left"/>
      <w:pPr>
        <w:ind w:left="4684" w:hanging="360"/>
      </w:pPr>
      <w:rPr>
        <w:rFonts w:ascii="Wingdings" w:hAnsi="Wingdings" w:hint="default"/>
      </w:rPr>
    </w:lvl>
    <w:lvl w:ilvl="6" w:tplc="0409000F" w:tentative="1">
      <w:start w:val="1"/>
      <w:numFmt w:val="bullet"/>
      <w:lvlText w:val=""/>
      <w:lvlJc w:val="left"/>
      <w:pPr>
        <w:ind w:left="5404" w:hanging="360"/>
      </w:pPr>
      <w:rPr>
        <w:rFonts w:ascii="Symbol" w:hAnsi="Symbol" w:hint="default"/>
      </w:rPr>
    </w:lvl>
    <w:lvl w:ilvl="7" w:tplc="04090019" w:tentative="1">
      <w:start w:val="1"/>
      <w:numFmt w:val="bullet"/>
      <w:lvlText w:val="o"/>
      <w:lvlJc w:val="left"/>
      <w:pPr>
        <w:ind w:left="6124" w:hanging="360"/>
      </w:pPr>
      <w:rPr>
        <w:rFonts w:ascii="Courier New" w:hAnsi="Courier New" w:hint="default"/>
      </w:rPr>
    </w:lvl>
    <w:lvl w:ilvl="8" w:tplc="0409001B" w:tentative="1">
      <w:start w:val="1"/>
      <w:numFmt w:val="bullet"/>
      <w:lvlText w:val=""/>
      <w:lvlJc w:val="left"/>
      <w:pPr>
        <w:ind w:left="6844" w:hanging="360"/>
      </w:pPr>
      <w:rPr>
        <w:rFonts w:ascii="Wingdings" w:hAnsi="Wingdings" w:hint="default"/>
      </w:rPr>
    </w:lvl>
  </w:abstractNum>
  <w:abstractNum w:abstractNumId="26">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nsid w:val="519461C9"/>
    <w:multiLevelType w:val="hybridMultilevel"/>
    <w:tmpl w:val="5EA091FE"/>
    <w:lvl w:ilvl="0" w:tplc="676C3AD2">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193A130E">
      <w:numFmt w:val="bullet"/>
      <w:lvlText w:val="•"/>
      <w:lvlJc w:val="left"/>
      <w:pPr>
        <w:ind w:left="1416" w:hanging="204"/>
      </w:pPr>
      <w:rPr>
        <w:rFonts w:hint="default"/>
      </w:rPr>
    </w:lvl>
    <w:lvl w:ilvl="2" w:tplc="5732A9C8">
      <w:numFmt w:val="bullet"/>
      <w:lvlText w:val="•"/>
      <w:lvlJc w:val="left"/>
      <w:pPr>
        <w:ind w:left="2332" w:hanging="204"/>
      </w:pPr>
      <w:rPr>
        <w:rFonts w:hint="default"/>
      </w:rPr>
    </w:lvl>
    <w:lvl w:ilvl="3" w:tplc="1024B2C0">
      <w:numFmt w:val="bullet"/>
      <w:lvlText w:val="•"/>
      <w:lvlJc w:val="left"/>
      <w:pPr>
        <w:ind w:left="3248" w:hanging="204"/>
      </w:pPr>
      <w:rPr>
        <w:rFonts w:hint="default"/>
      </w:rPr>
    </w:lvl>
    <w:lvl w:ilvl="4" w:tplc="1D406FF6">
      <w:numFmt w:val="bullet"/>
      <w:lvlText w:val="•"/>
      <w:lvlJc w:val="left"/>
      <w:pPr>
        <w:ind w:left="4164" w:hanging="204"/>
      </w:pPr>
      <w:rPr>
        <w:rFonts w:hint="default"/>
      </w:rPr>
    </w:lvl>
    <w:lvl w:ilvl="5" w:tplc="8EC46FDC">
      <w:numFmt w:val="bullet"/>
      <w:lvlText w:val="•"/>
      <w:lvlJc w:val="left"/>
      <w:pPr>
        <w:ind w:left="5080" w:hanging="204"/>
      </w:pPr>
      <w:rPr>
        <w:rFonts w:hint="default"/>
      </w:rPr>
    </w:lvl>
    <w:lvl w:ilvl="6" w:tplc="CEA4ECFE">
      <w:numFmt w:val="bullet"/>
      <w:lvlText w:val="•"/>
      <w:lvlJc w:val="left"/>
      <w:pPr>
        <w:ind w:left="5996" w:hanging="204"/>
      </w:pPr>
      <w:rPr>
        <w:rFonts w:hint="default"/>
      </w:rPr>
    </w:lvl>
    <w:lvl w:ilvl="7" w:tplc="744E5ED8">
      <w:numFmt w:val="bullet"/>
      <w:lvlText w:val="•"/>
      <w:lvlJc w:val="left"/>
      <w:pPr>
        <w:ind w:left="6912" w:hanging="204"/>
      </w:pPr>
      <w:rPr>
        <w:rFonts w:hint="default"/>
      </w:rPr>
    </w:lvl>
    <w:lvl w:ilvl="8" w:tplc="EC6CAE54">
      <w:numFmt w:val="bullet"/>
      <w:lvlText w:val="•"/>
      <w:lvlJc w:val="left"/>
      <w:pPr>
        <w:ind w:left="7828" w:hanging="204"/>
      </w:pPr>
      <w:rPr>
        <w:rFonts w:hint="default"/>
      </w:rPr>
    </w:lvl>
  </w:abstractNum>
  <w:abstractNum w:abstractNumId="28">
    <w:nsid w:val="55CA5CFD"/>
    <w:multiLevelType w:val="hybridMultilevel"/>
    <w:tmpl w:val="2E445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D34C23"/>
    <w:multiLevelType w:val="hybridMultilevel"/>
    <w:tmpl w:val="F1F025A6"/>
    <w:lvl w:ilvl="0" w:tplc="F66C3D02">
      <w:start w:val="1"/>
      <w:numFmt w:val="bullet"/>
      <w:lvlText w:val=""/>
      <w:lvlJc w:val="left"/>
      <w:pPr>
        <w:ind w:left="720" w:hanging="360"/>
      </w:pPr>
      <w:rPr>
        <w:rFonts w:ascii="Symbol" w:hAnsi="Symbol" w:hint="default"/>
      </w:rPr>
    </w:lvl>
    <w:lvl w:ilvl="1" w:tplc="9AA8C29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9509A1"/>
    <w:multiLevelType w:val="hybridMultilevel"/>
    <w:tmpl w:val="5C603CB0"/>
    <w:lvl w:ilvl="0" w:tplc="9544F244">
      <w:start w:val="1"/>
      <w:numFmt w:val="lowerRoman"/>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31">
    <w:nsid w:val="60C2475C"/>
    <w:multiLevelType w:val="hybridMultilevel"/>
    <w:tmpl w:val="A650FF7C"/>
    <w:lvl w:ilvl="0" w:tplc="DBC48664">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474EF89A">
      <w:numFmt w:val="bullet"/>
      <w:lvlText w:val="•"/>
      <w:lvlJc w:val="left"/>
      <w:pPr>
        <w:ind w:left="1416" w:hanging="204"/>
      </w:pPr>
      <w:rPr>
        <w:rFonts w:hint="default"/>
      </w:rPr>
    </w:lvl>
    <w:lvl w:ilvl="2" w:tplc="B6DCAB0A">
      <w:numFmt w:val="bullet"/>
      <w:lvlText w:val="•"/>
      <w:lvlJc w:val="left"/>
      <w:pPr>
        <w:ind w:left="2332" w:hanging="204"/>
      </w:pPr>
      <w:rPr>
        <w:rFonts w:hint="default"/>
      </w:rPr>
    </w:lvl>
    <w:lvl w:ilvl="3" w:tplc="13AE74BA">
      <w:numFmt w:val="bullet"/>
      <w:lvlText w:val="•"/>
      <w:lvlJc w:val="left"/>
      <w:pPr>
        <w:ind w:left="3248" w:hanging="204"/>
      </w:pPr>
      <w:rPr>
        <w:rFonts w:hint="default"/>
      </w:rPr>
    </w:lvl>
    <w:lvl w:ilvl="4" w:tplc="680C195E">
      <w:numFmt w:val="bullet"/>
      <w:lvlText w:val="•"/>
      <w:lvlJc w:val="left"/>
      <w:pPr>
        <w:ind w:left="4164" w:hanging="204"/>
      </w:pPr>
      <w:rPr>
        <w:rFonts w:hint="default"/>
      </w:rPr>
    </w:lvl>
    <w:lvl w:ilvl="5" w:tplc="AA7A99A0">
      <w:numFmt w:val="bullet"/>
      <w:lvlText w:val="•"/>
      <w:lvlJc w:val="left"/>
      <w:pPr>
        <w:ind w:left="5080" w:hanging="204"/>
      </w:pPr>
      <w:rPr>
        <w:rFonts w:hint="default"/>
      </w:rPr>
    </w:lvl>
    <w:lvl w:ilvl="6" w:tplc="235CE312">
      <w:numFmt w:val="bullet"/>
      <w:lvlText w:val="•"/>
      <w:lvlJc w:val="left"/>
      <w:pPr>
        <w:ind w:left="5996" w:hanging="204"/>
      </w:pPr>
      <w:rPr>
        <w:rFonts w:hint="default"/>
      </w:rPr>
    </w:lvl>
    <w:lvl w:ilvl="7" w:tplc="BD168232">
      <w:numFmt w:val="bullet"/>
      <w:lvlText w:val="•"/>
      <w:lvlJc w:val="left"/>
      <w:pPr>
        <w:ind w:left="6912" w:hanging="204"/>
      </w:pPr>
      <w:rPr>
        <w:rFonts w:hint="default"/>
      </w:rPr>
    </w:lvl>
    <w:lvl w:ilvl="8" w:tplc="333036B2">
      <w:numFmt w:val="bullet"/>
      <w:lvlText w:val="•"/>
      <w:lvlJc w:val="left"/>
      <w:pPr>
        <w:ind w:left="7828" w:hanging="204"/>
      </w:pPr>
      <w:rPr>
        <w:rFonts w:hint="default"/>
      </w:rPr>
    </w:lvl>
  </w:abstractNum>
  <w:abstractNum w:abstractNumId="32">
    <w:nsid w:val="624960D2"/>
    <w:multiLevelType w:val="multilevel"/>
    <w:tmpl w:val="2154FA38"/>
    <w:lvl w:ilvl="0">
      <w:start w:val="19"/>
      <w:numFmt w:val="decimal"/>
      <w:lvlText w:val="%1"/>
      <w:lvlJc w:val="left"/>
      <w:pPr>
        <w:ind w:left="275" w:hanging="348"/>
        <w:jc w:val="left"/>
      </w:pPr>
      <w:rPr>
        <w:rFonts w:hint="default"/>
      </w:rPr>
    </w:lvl>
    <w:lvl w:ilvl="1">
      <w:start w:val="1"/>
      <w:numFmt w:val="decimal"/>
      <w:lvlText w:val="%1.%2"/>
      <w:lvlJc w:val="left"/>
      <w:pPr>
        <w:ind w:left="275" w:hanging="348"/>
        <w:jc w:val="left"/>
      </w:pPr>
      <w:rPr>
        <w:rFonts w:ascii="Times New Roman" w:eastAsia="Times New Roman" w:hAnsi="Times New Roman" w:cs="Times New Roman" w:hint="default"/>
        <w:spacing w:val="-2"/>
        <w:w w:val="100"/>
        <w:sz w:val="18"/>
        <w:szCs w:val="18"/>
      </w:rPr>
    </w:lvl>
    <w:lvl w:ilvl="2">
      <w:numFmt w:val="bullet"/>
      <w:lvlText w:val="•"/>
      <w:lvlJc w:val="left"/>
      <w:pPr>
        <w:ind w:left="734" w:hanging="348"/>
      </w:pPr>
      <w:rPr>
        <w:rFonts w:hint="default"/>
      </w:rPr>
    </w:lvl>
    <w:lvl w:ilvl="3">
      <w:numFmt w:val="bullet"/>
      <w:lvlText w:val="•"/>
      <w:lvlJc w:val="left"/>
      <w:pPr>
        <w:ind w:left="961" w:hanging="348"/>
      </w:pPr>
      <w:rPr>
        <w:rFonts w:hint="default"/>
      </w:rPr>
    </w:lvl>
    <w:lvl w:ilvl="4">
      <w:numFmt w:val="bullet"/>
      <w:lvlText w:val="•"/>
      <w:lvlJc w:val="left"/>
      <w:pPr>
        <w:ind w:left="1188" w:hanging="348"/>
      </w:pPr>
      <w:rPr>
        <w:rFonts w:hint="default"/>
      </w:rPr>
    </w:lvl>
    <w:lvl w:ilvl="5">
      <w:numFmt w:val="bullet"/>
      <w:lvlText w:val="•"/>
      <w:lvlJc w:val="left"/>
      <w:pPr>
        <w:ind w:left="1415" w:hanging="348"/>
      </w:pPr>
      <w:rPr>
        <w:rFonts w:hint="default"/>
      </w:rPr>
    </w:lvl>
    <w:lvl w:ilvl="6">
      <w:numFmt w:val="bullet"/>
      <w:lvlText w:val="•"/>
      <w:lvlJc w:val="left"/>
      <w:pPr>
        <w:ind w:left="1642" w:hanging="348"/>
      </w:pPr>
      <w:rPr>
        <w:rFonts w:hint="default"/>
      </w:rPr>
    </w:lvl>
    <w:lvl w:ilvl="7">
      <w:numFmt w:val="bullet"/>
      <w:lvlText w:val="•"/>
      <w:lvlJc w:val="left"/>
      <w:pPr>
        <w:ind w:left="1869" w:hanging="348"/>
      </w:pPr>
      <w:rPr>
        <w:rFonts w:hint="default"/>
      </w:rPr>
    </w:lvl>
    <w:lvl w:ilvl="8">
      <w:numFmt w:val="bullet"/>
      <w:lvlText w:val="•"/>
      <w:lvlJc w:val="left"/>
      <w:pPr>
        <w:ind w:left="2096" w:hanging="348"/>
      </w:pPr>
      <w:rPr>
        <w:rFonts w:hint="default"/>
      </w:rPr>
    </w:lvl>
  </w:abstractNum>
  <w:abstractNum w:abstractNumId="33">
    <w:nsid w:val="66CC7416"/>
    <w:multiLevelType w:val="hybridMultilevel"/>
    <w:tmpl w:val="9B5A797C"/>
    <w:lvl w:ilvl="0" w:tplc="04A0BD18">
      <w:start w:val="1"/>
      <w:numFmt w:val="decimal"/>
      <w:lvlText w:val="(%1)"/>
      <w:lvlJc w:val="left"/>
      <w:pPr>
        <w:ind w:left="507" w:hanging="204"/>
        <w:jc w:val="left"/>
      </w:pPr>
      <w:rPr>
        <w:rFonts w:ascii="GillSans-Light" w:eastAsia="GillSans-Light" w:hAnsi="GillSans-Light" w:cs="GillSans-Light" w:hint="default"/>
        <w:spacing w:val="-2"/>
        <w:w w:val="99"/>
        <w:sz w:val="14"/>
        <w:szCs w:val="14"/>
      </w:rPr>
    </w:lvl>
    <w:lvl w:ilvl="1" w:tplc="B7724060">
      <w:numFmt w:val="bullet"/>
      <w:lvlText w:val="•"/>
      <w:lvlJc w:val="left"/>
      <w:pPr>
        <w:ind w:left="1416" w:hanging="204"/>
      </w:pPr>
      <w:rPr>
        <w:rFonts w:hint="default"/>
      </w:rPr>
    </w:lvl>
    <w:lvl w:ilvl="2" w:tplc="F25430CA">
      <w:numFmt w:val="bullet"/>
      <w:lvlText w:val="•"/>
      <w:lvlJc w:val="left"/>
      <w:pPr>
        <w:ind w:left="2332" w:hanging="204"/>
      </w:pPr>
      <w:rPr>
        <w:rFonts w:hint="default"/>
      </w:rPr>
    </w:lvl>
    <w:lvl w:ilvl="3" w:tplc="25C4316C">
      <w:numFmt w:val="bullet"/>
      <w:lvlText w:val="•"/>
      <w:lvlJc w:val="left"/>
      <w:pPr>
        <w:ind w:left="3248" w:hanging="204"/>
      </w:pPr>
      <w:rPr>
        <w:rFonts w:hint="default"/>
      </w:rPr>
    </w:lvl>
    <w:lvl w:ilvl="4" w:tplc="430C8702">
      <w:numFmt w:val="bullet"/>
      <w:lvlText w:val="•"/>
      <w:lvlJc w:val="left"/>
      <w:pPr>
        <w:ind w:left="4164" w:hanging="204"/>
      </w:pPr>
      <w:rPr>
        <w:rFonts w:hint="default"/>
      </w:rPr>
    </w:lvl>
    <w:lvl w:ilvl="5" w:tplc="D57EDE5C">
      <w:numFmt w:val="bullet"/>
      <w:lvlText w:val="•"/>
      <w:lvlJc w:val="left"/>
      <w:pPr>
        <w:ind w:left="5080" w:hanging="204"/>
      </w:pPr>
      <w:rPr>
        <w:rFonts w:hint="default"/>
      </w:rPr>
    </w:lvl>
    <w:lvl w:ilvl="6" w:tplc="2DAEC858">
      <w:numFmt w:val="bullet"/>
      <w:lvlText w:val="•"/>
      <w:lvlJc w:val="left"/>
      <w:pPr>
        <w:ind w:left="5996" w:hanging="204"/>
      </w:pPr>
      <w:rPr>
        <w:rFonts w:hint="default"/>
      </w:rPr>
    </w:lvl>
    <w:lvl w:ilvl="7" w:tplc="5022BCEC">
      <w:numFmt w:val="bullet"/>
      <w:lvlText w:val="•"/>
      <w:lvlJc w:val="left"/>
      <w:pPr>
        <w:ind w:left="6912" w:hanging="204"/>
      </w:pPr>
      <w:rPr>
        <w:rFonts w:hint="default"/>
      </w:rPr>
    </w:lvl>
    <w:lvl w:ilvl="8" w:tplc="471EAA80">
      <w:numFmt w:val="bullet"/>
      <w:lvlText w:val="•"/>
      <w:lvlJc w:val="left"/>
      <w:pPr>
        <w:ind w:left="7828" w:hanging="204"/>
      </w:pPr>
      <w:rPr>
        <w:rFonts w:hint="default"/>
      </w:rPr>
    </w:lvl>
  </w:abstractNum>
  <w:abstractNum w:abstractNumId="34">
    <w:nsid w:val="68E85ACA"/>
    <w:multiLevelType w:val="multilevel"/>
    <w:tmpl w:val="6C00A1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8FE14FC"/>
    <w:multiLevelType w:val="hybridMultilevel"/>
    <w:tmpl w:val="623065F4"/>
    <w:lvl w:ilvl="0" w:tplc="C914B272">
      <w:start w:val="2"/>
      <w:numFmt w:val="decimal"/>
      <w:lvlText w:val="%1)"/>
      <w:lvlJc w:val="left"/>
      <w:pPr>
        <w:ind w:left="3317" w:hanging="212"/>
        <w:jc w:val="left"/>
      </w:pPr>
      <w:rPr>
        <w:rFonts w:ascii="Times New Roman" w:eastAsia="Times New Roman" w:hAnsi="Times New Roman" w:cs="Times New Roman" w:hint="default"/>
        <w:spacing w:val="-2"/>
        <w:w w:val="96"/>
        <w:sz w:val="18"/>
        <w:szCs w:val="18"/>
      </w:rPr>
    </w:lvl>
    <w:lvl w:ilvl="1" w:tplc="5186F0EE">
      <w:numFmt w:val="bullet"/>
      <w:lvlText w:val="•"/>
      <w:lvlJc w:val="left"/>
      <w:pPr>
        <w:ind w:left="3317" w:hanging="180"/>
      </w:pPr>
      <w:rPr>
        <w:rFonts w:ascii="Arial Unicode MS" w:eastAsia="Arial Unicode MS" w:hAnsi="Arial Unicode MS" w:cs="Arial Unicode MS" w:hint="default"/>
        <w:w w:val="142"/>
        <w:sz w:val="18"/>
        <w:szCs w:val="18"/>
      </w:rPr>
    </w:lvl>
    <w:lvl w:ilvl="2" w:tplc="8F8E9EBE">
      <w:numFmt w:val="bullet"/>
      <w:lvlText w:val="•"/>
      <w:lvlJc w:val="left"/>
      <w:pPr>
        <w:ind w:left="4588" w:hanging="180"/>
      </w:pPr>
      <w:rPr>
        <w:rFonts w:hint="default"/>
      </w:rPr>
    </w:lvl>
    <w:lvl w:ilvl="3" w:tplc="46E06F1C">
      <w:numFmt w:val="bullet"/>
      <w:lvlText w:val="•"/>
      <w:lvlJc w:val="left"/>
      <w:pPr>
        <w:ind w:left="5222" w:hanging="180"/>
      </w:pPr>
      <w:rPr>
        <w:rFonts w:hint="default"/>
      </w:rPr>
    </w:lvl>
    <w:lvl w:ilvl="4" w:tplc="F8E290A6">
      <w:numFmt w:val="bullet"/>
      <w:lvlText w:val="•"/>
      <w:lvlJc w:val="left"/>
      <w:pPr>
        <w:ind w:left="5856" w:hanging="180"/>
      </w:pPr>
      <w:rPr>
        <w:rFonts w:hint="default"/>
      </w:rPr>
    </w:lvl>
    <w:lvl w:ilvl="5" w:tplc="DBB672FA">
      <w:numFmt w:val="bullet"/>
      <w:lvlText w:val="•"/>
      <w:lvlJc w:val="left"/>
      <w:pPr>
        <w:ind w:left="6490" w:hanging="180"/>
      </w:pPr>
      <w:rPr>
        <w:rFonts w:hint="default"/>
      </w:rPr>
    </w:lvl>
    <w:lvl w:ilvl="6" w:tplc="3A24D3B6">
      <w:numFmt w:val="bullet"/>
      <w:lvlText w:val="•"/>
      <w:lvlJc w:val="left"/>
      <w:pPr>
        <w:ind w:left="7124" w:hanging="180"/>
      </w:pPr>
      <w:rPr>
        <w:rFonts w:hint="default"/>
      </w:rPr>
    </w:lvl>
    <w:lvl w:ilvl="7" w:tplc="9328CA7C">
      <w:numFmt w:val="bullet"/>
      <w:lvlText w:val="•"/>
      <w:lvlJc w:val="left"/>
      <w:pPr>
        <w:ind w:left="7758" w:hanging="180"/>
      </w:pPr>
      <w:rPr>
        <w:rFonts w:hint="default"/>
      </w:rPr>
    </w:lvl>
    <w:lvl w:ilvl="8" w:tplc="B33CBB96">
      <w:numFmt w:val="bullet"/>
      <w:lvlText w:val="•"/>
      <w:lvlJc w:val="left"/>
      <w:pPr>
        <w:ind w:left="8392" w:hanging="180"/>
      </w:pPr>
      <w:rPr>
        <w:rFonts w:hint="default"/>
      </w:rPr>
    </w:lvl>
  </w:abstractNum>
  <w:abstractNum w:abstractNumId="36">
    <w:nsid w:val="69443415"/>
    <w:multiLevelType w:val="hybridMultilevel"/>
    <w:tmpl w:val="3EB64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nsid w:val="75CD0421"/>
    <w:multiLevelType w:val="multilevel"/>
    <w:tmpl w:val="664E30E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C517F41"/>
    <w:multiLevelType w:val="hybridMultilevel"/>
    <w:tmpl w:val="E6C24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D0341B6"/>
    <w:multiLevelType w:val="multilevel"/>
    <w:tmpl w:val="BE10F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6"/>
  </w:num>
  <w:num w:numId="2">
    <w:abstractNumId w:val="28"/>
  </w:num>
  <w:num w:numId="3">
    <w:abstractNumId w:val="15"/>
  </w:num>
  <w:num w:numId="4">
    <w:abstractNumId w:val="34"/>
  </w:num>
  <w:num w:numId="5">
    <w:abstractNumId w:val="5"/>
  </w:num>
  <w:num w:numId="6">
    <w:abstractNumId w:val="8"/>
  </w:num>
  <w:num w:numId="7">
    <w:abstractNumId w:val="40"/>
  </w:num>
  <w:num w:numId="8">
    <w:abstractNumId w:val="16"/>
  </w:num>
  <w:num w:numId="9">
    <w:abstractNumId w:val="37"/>
  </w:num>
  <w:num w:numId="10">
    <w:abstractNumId w:val="2"/>
  </w:num>
  <w:num w:numId="11">
    <w:abstractNumId w:val="37"/>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num>
  <w:num w:numId="13">
    <w:abstractNumId w:val="41"/>
  </w:num>
  <w:num w:numId="14">
    <w:abstractNumId w:val="38"/>
  </w:num>
  <w:num w:numId="15">
    <w:abstractNumId w:val="39"/>
  </w:num>
  <w:num w:numId="16">
    <w:abstractNumId w:val="29"/>
  </w:num>
  <w:num w:numId="17">
    <w:abstractNumId w:val="26"/>
  </w:num>
  <w:num w:numId="18">
    <w:abstractNumId w:val="11"/>
  </w:num>
  <w:num w:numId="19">
    <w:abstractNumId w:val="25"/>
    <w:lvlOverride w:ilvl="0">
      <w:startOverride w:val="1"/>
    </w:lvlOverride>
  </w:num>
  <w:num w:numId="20">
    <w:abstractNumId w:val="23"/>
  </w:num>
  <w:num w:numId="21">
    <w:abstractNumId w:val="30"/>
  </w:num>
  <w:num w:numId="22">
    <w:abstractNumId w:val="18"/>
  </w:num>
  <w:num w:numId="23">
    <w:abstractNumId w:val="6"/>
  </w:num>
  <w:num w:numId="24">
    <w:abstractNumId w:val="13"/>
  </w:num>
  <w:num w:numId="25">
    <w:abstractNumId w:val="9"/>
  </w:num>
  <w:num w:numId="26">
    <w:abstractNumId w:val="1"/>
  </w:num>
  <w:num w:numId="27">
    <w:abstractNumId w:val="3"/>
  </w:num>
  <w:num w:numId="28">
    <w:abstractNumId w:val="22"/>
  </w:num>
  <w:num w:numId="29">
    <w:abstractNumId w:val="33"/>
  </w:num>
  <w:num w:numId="30">
    <w:abstractNumId w:val="27"/>
  </w:num>
  <w:num w:numId="31">
    <w:abstractNumId w:val="21"/>
  </w:num>
  <w:num w:numId="32">
    <w:abstractNumId w:val="20"/>
  </w:num>
  <w:num w:numId="33">
    <w:abstractNumId w:val="17"/>
  </w:num>
  <w:num w:numId="34">
    <w:abstractNumId w:val="31"/>
  </w:num>
  <w:num w:numId="35">
    <w:abstractNumId w:val="32"/>
  </w:num>
  <w:num w:numId="36">
    <w:abstractNumId w:val="10"/>
  </w:num>
  <w:num w:numId="37">
    <w:abstractNumId w:val="35"/>
  </w:num>
  <w:num w:numId="38">
    <w:abstractNumId w:val="4"/>
  </w:num>
  <w:num w:numId="39">
    <w:abstractNumId w:val="14"/>
  </w:num>
  <w:num w:numId="40">
    <w:abstractNumId w:val="19"/>
  </w:num>
  <w:num w:numId="41">
    <w:abstractNumId w:val="7"/>
  </w:num>
  <w:num w:numId="42">
    <w:abstractNumId w:val="12"/>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20"/>
  <w:drawingGridHorizontalSpacing w:val="9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 perinata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516&lt;/item&gt;&lt;item&gt;518&lt;/item&gt;&lt;item&gt;519&lt;/item&gt;&lt;item&gt;520&lt;/item&gt;&lt;item&gt;522&lt;/item&gt;&lt;item&gt;523&lt;/item&gt;&lt;item&gt;524&lt;/item&gt;&lt;item&gt;525&lt;/item&gt;&lt;item&gt;527&lt;/item&gt;&lt;item&gt;528&lt;/item&gt;&lt;item&gt;529&lt;/item&gt;&lt;item&gt;531&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9&lt;/item&gt;&lt;item&gt;560&lt;/item&gt;&lt;item&gt;561&lt;/item&gt;&lt;item&gt;562&lt;/item&gt;&lt;item&gt;563&lt;/item&gt;&lt;item&gt;602&lt;/item&gt;&lt;item&gt;604&lt;/item&gt;&lt;/record-ids&gt;&lt;/item&gt;&lt;/Libraries&gt;"/>
  </w:docVars>
  <w:rsids>
    <w:rsidRoot w:val="00105BBD"/>
    <w:rsid w:val="000004B4"/>
    <w:rsid w:val="000014BA"/>
    <w:rsid w:val="0000185A"/>
    <w:rsid w:val="00001DCC"/>
    <w:rsid w:val="00001EC6"/>
    <w:rsid w:val="00002D05"/>
    <w:rsid w:val="00003BC1"/>
    <w:rsid w:val="0000556C"/>
    <w:rsid w:val="0000767A"/>
    <w:rsid w:val="0000767B"/>
    <w:rsid w:val="00007EE5"/>
    <w:rsid w:val="000103A3"/>
    <w:rsid w:val="0001075B"/>
    <w:rsid w:val="000113BF"/>
    <w:rsid w:val="00015215"/>
    <w:rsid w:val="00015663"/>
    <w:rsid w:val="000163F5"/>
    <w:rsid w:val="00016434"/>
    <w:rsid w:val="00020690"/>
    <w:rsid w:val="00020C7F"/>
    <w:rsid w:val="000219C1"/>
    <w:rsid w:val="000221A0"/>
    <w:rsid w:val="000235D8"/>
    <w:rsid w:val="00024748"/>
    <w:rsid w:val="00025C1A"/>
    <w:rsid w:val="000270B7"/>
    <w:rsid w:val="0003078F"/>
    <w:rsid w:val="00033066"/>
    <w:rsid w:val="000347BD"/>
    <w:rsid w:val="00035742"/>
    <w:rsid w:val="00035BEF"/>
    <w:rsid w:val="00035F6C"/>
    <w:rsid w:val="00037096"/>
    <w:rsid w:val="00037DAC"/>
    <w:rsid w:val="000401CA"/>
    <w:rsid w:val="000403FB"/>
    <w:rsid w:val="00040B43"/>
    <w:rsid w:val="00040CBD"/>
    <w:rsid w:val="00041344"/>
    <w:rsid w:val="00041495"/>
    <w:rsid w:val="00041602"/>
    <w:rsid w:val="00042217"/>
    <w:rsid w:val="0004247D"/>
    <w:rsid w:val="000426C0"/>
    <w:rsid w:val="0004630E"/>
    <w:rsid w:val="00046DC3"/>
    <w:rsid w:val="00047908"/>
    <w:rsid w:val="00051960"/>
    <w:rsid w:val="00051AAB"/>
    <w:rsid w:val="0005240F"/>
    <w:rsid w:val="000526AE"/>
    <w:rsid w:val="0005445D"/>
    <w:rsid w:val="00057602"/>
    <w:rsid w:val="00061057"/>
    <w:rsid w:val="0006175B"/>
    <w:rsid w:val="00061B7F"/>
    <w:rsid w:val="00062D93"/>
    <w:rsid w:val="000632BC"/>
    <w:rsid w:val="0006372A"/>
    <w:rsid w:val="00064A53"/>
    <w:rsid w:val="00065B91"/>
    <w:rsid w:val="0006629F"/>
    <w:rsid w:val="000665DF"/>
    <w:rsid w:val="00071091"/>
    <w:rsid w:val="00071586"/>
    <w:rsid w:val="00074075"/>
    <w:rsid w:val="0007443B"/>
    <w:rsid w:val="00074715"/>
    <w:rsid w:val="000750E1"/>
    <w:rsid w:val="00076D4B"/>
    <w:rsid w:val="000804EA"/>
    <w:rsid w:val="00081642"/>
    <w:rsid w:val="00081B57"/>
    <w:rsid w:val="00083AD4"/>
    <w:rsid w:val="00083B06"/>
    <w:rsid w:val="00085E19"/>
    <w:rsid w:val="000877CB"/>
    <w:rsid w:val="00090A80"/>
    <w:rsid w:val="0009286D"/>
    <w:rsid w:val="00092B40"/>
    <w:rsid w:val="00092EA1"/>
    <w:rsid w:val="00093DCD"/>
    <w:rsid w:val="000940DE"/>
    <w:rsid w:val="000961EC"/>
    <w:rsid w:val="00096F7D"/>
    <w:rsid w:val="000A0D99"/>
    <w:rsid w:val="000A16B1"/>
    <w:rsid w:val="000A1C2A"/>
    <w:rsid w:val="000A2378"/>
    <w:rsid w:val="000A32FE"/>
    <w:rsid w:val="000A3E40"/>
    <w:rsid w:val="000A4CCE"/>
    <w:rsid w:val="000A5835"/>
    <w:rsid w:val="000A6FFA"/>
    <w:rsid w:val="000A7C50"/>
    <w:rsid w:val="000B1009"/>
    <w:rsid w:val="000B1870"/>
    <w:rsid w:val="000B250E"/>
    <w:rsid w:val="000B4CBB"/>
    <w:rsid w:val="000B7642"/>
    <w:rsid w:val="000B7C54"/>
    <w:rsid w:val="000C0579"/>
    <w:rsid w:val="000C2E63"/>
    <w:rsid w:val="000C3D2D"/>
    <w:rsid w:val="000C4570"/>
    <w:rsid w:val="000D0ADD"/>
    <w:rsid w:val="000D0F65"/>
    <w:rsid w:val="000D13BB"/>
    <w:rsid w:val="000D314D"/>
    <w:rsid w:val="000D56D7"/>
    <w:rsid w:val="000D62D8"/>
    <w:rsid w:val="000D6361"/>
    <w:rsid w:val="000D6D8E"/>
    <w:rsid w:val="000D7280"/>
    <w:rsid w:val="000D775D"/>
    <w:rsid w:val="000E278D"/>
    <w:rsid w:val="000E3D8A"/>
    <w:rsid w:val="000E5C41"/>
    <w:rsid w:val="000E5CBC"/>
    <w:rsid w:val="000E62B8"/>
    <w:rsid w:val="000E751F"/>
    <w:rsid w:val="000F0108"/>
    <w:rsid w:val="000F1875"/>
    <w:rsid w:val="000F2D50"/>
    <w:rsid w:val="000F31AC"/>
    <w:rsid w:val="000F554C"/>
    <w:rsid w:val="00100E66"/>
    <w:rsid w:val="00102704"/>
    <w:rsid w:val="001044A4"/>
    <w:rsid w:val="00104641"/>
    <w:rsid w:val="001053AD"/>
    <w:rsid w:val="001058E8"/>
    <w:rsid w:val="00105BBD"/>
    <w:rsid w:val="0010670A"/>
    <w:rsid w:val="00106C88"/>
    <w:rsid w:val="001112CD"/>
    <w:rsid w:val="0011624C"/>
    <w:rsid w:val="00121589"/>
    <w:rsid w:val="00121626"/>
    <w:rsid w:val="00122D8D"/>
    <w:rsid w:val="00122E5E"/>
    <w:rsid w:val="00124404"/>
    <w:rsid w:val="001245B9"/>
    <w:rsid w:val="001264BD"/>
    <w:rsid w:val="00127201"/>
    <w:rsid w:val="00127844"/>
    <w:rsid w:val="00130BC9"/>
    <w:rsid w:val="001310AC"/>
    <w:rsid w:val="00131CD2"/>
    <w:rsid w:val="00132EB1"/>
    <w:rsid w:val="00134F59"/>
    <w:rsid w:val="0013554C"/>
    <w:rsid w:val="00136EE6"/>
    <w:rsid w:val="001370DD"/>
    <w:rsid w:val="001411FC"/>
    <w:rsid w:val="0014197C"/>
    <w:rsid w:val="001419BE"/>
    <w:rsid w:val="00142CFF"/>
    <w:rsid w:val="00143146"/>
    <w:rsid w:val="001445B3"/>
    <w:rsid w:val="0014615E"/>
    <w:rsid w:val="00146BE3"/>
    <w:rsid w:val="00150DB6"/>
    <w:rsid w:val="001528D1"/>
    <w:rsid w:val="00152D11"/>
    <w:rsid w:val="00154112"/>
    <w:rsid w:val="00162943"/>
    <w:rsid w:val="00162D1C"/>
    <w:rsid w:val="0016356B"/>
    <w:rsid w:val="00164E45"/>
    <w:rsid w:val="00165BEA"/>
    <w:rsid w:val="00165C24"/>
    <w:rsid w:val="00166EEB"/>
    <w:rsid w:val="001674A8"/>
    <w:rsid w:val="001701D8"/>
    <w:rsid w:val="0017128D"/>
    <w:rsid w:val="001713DE"/>
    <w:rsid w:val="00171A10"/>
    <w:rsid w:val="00171BFD"/>
    <w:rsid w:val="00172E70"/>
    <w:rsid w:val="00173F57"/>
    <w:rsid w:val="00176128"/>
    <w:rsid w:val="00177B13"/>
    <w:rsid w:val="0018168F"/>
    <w:rsid w:val="001818DA"/>
    <w:rsid w:val="001826E0"/>
    <w:rsid w:val="00184987"/>
    <w:rsid w:val="00185DCF"/>
    <w:rsid w:val="0018685F"/>
    <w:rsid w:val="0018730E"/>
    <w:rsid w:val="0018757B"/>
    <w:rsid w:val="00187EE6"/>
    <w:rsid w:val="00190683"/>
    <w:rsid w:val="001913E0"/>
    <w:rsid w:val="0019216A"/>
    <w:rsid w:val="00193639"/>
    <w:rsid w:val="00193690"/>
    <w:rsid w:val="00194718"/>
    <w:rsid w:val="00194787"/>
    <w:rsid w:val="00194D21"/>
    <w:rsid w:val="001957F1"/>
    <w:rsid w:val="001A043E"/>
    <w:rsid w:val="001A1A82"/>
    <w:rsid w:val="001A2046"/>
    <w:rsid w:val="001A3E01"/>
    <w:rsid w:val="001A4A51"/>
    <w:rsid w:val="001A5ABC"/>
    <w:rsid w:val="001A61F2"/>
    <w:rsid w:val="001A6A62"/>
    <w:rsid w:val="001B18BE"/>
    <w:rsid w:val="001B2852"/>
    <w:rsid w:val="001B3086"/>
    <w:rsid w:val="001B7247"/>
    <w:rsid w:val="001B7B0A"/>
    <w:rsid w:val="001C0DAC"/>
    <w:rsid w:val="001C14D2"/>
    <w:rsid w:val="001C2962"/>
    <w:rsid w:val="001C3DBD"/>
    <w:rsid w:val="001C4C3F"/>
    <w:rsid w:val="001C725F"/>
    <w:rsid w:val="001C76BB"/>
    <w:rsid w:val="001D23B4"/>
    <w:rsid w:val="001D28D0"/>
    <w:rsid w:val="001D2D69"/>
    <w:rsid w:val="001D3B85"/>
    <w:rsid w:val="001D5218"/>
    <w:rsid w:val="001D59B5"/>
    <w:rsid w:val="001D6941"/>
    <w:rsid w:val="001D69E5"/>
    <w:rsid w:val="001D7AC6"/>
    <w:rsid w:val="001E0B87"/>
    <w:rsid w:val="001E11E2"/>
    <w:rsid w:val="001E3130"/>
    <w:rsid w:val="001E4642"/>
    <w:rsid w:val="001E5D0D"/>
    <w:rsid w:val="001E5D3A"/>
    <w:rsid w:val="001E6EEB"/>
    <w:rsid w:val="001E75E2"/>
    <w:rsid w:val="001E7998"/>
    <w:rsid w:val="001F0796"/>
    <w:rsid w:val="001F13AF"/>
    <w:rsid w:val="001F2563"/>
    <w:rsid w:val="001F2754"/>
    <w:rsid w:val="001F378B"/>
    <w:rsid w:val="001F5765"/>
    <w:rsid w:val="001F6799"/>
    <w:rsid w:val="001F6F58"/>
    <w:rsid w:val="00201759"/>
    <w:rsid w:val="00202137"/>
    <w:rsid w:val="00203CA8"/>
    <w:rsid w:val="00205F85"/>
    <w:rsid w:val="00207E90"/>
    <w:rsid w:val="0021269C"/>
    <w:rsid w:val="002131E6"/>
    <w:rsid w:val="002134B7"/>
    <w:rsid w:val="0021366A"/>
    <w:rsid w:val="00213893"/>
    <w:rsid w:val="00214B07"/>
    <w:rsid w:val="00215B22"/>
    <w:rsid w:val="002162D5"/>
    <w:rsid w:val="00220219"/>
    <w:rsid w:val="00221DB5"/>
    <w:rsid w:val="00222455"/>
    <w:rsid w:val="002238D7"/>
    <w:rsid w:val="00223C1F"/>
    <w:rsid w:val="00224199"/>
    <w:rsid w:val="00224359"/>
    <w:rsid w:val="00224D0F"/>
    <w:rsid w:val="00225403"/>
    <w:rsid w:val="00225F49"/>
    <w:rsid w:val="00227035"/>
    <w:rsid w:val="00227A9E"/>
    <w:rsid w:val="00233661"/>
    <w:rsid w:val="002373D2"/>
    <w:rsid w:val="00240120"/>
    <w:rsid w:val="00240121"/>
    <w:rsid w:val="002416A5"/>
    <w:rsid w:val="00241EB2"/>
    <w:rsid w:val="002422C4"/>
    <w:rsid w:val="00242840"/>
    <w:rsid w:val="00245818"/>
    <w:rsid w:val="002463AA"/>
    <w:rsid w:val="0025193E"/>
    <w:rsid w:val="00251D05"/>
    <w:rsid w:val="002531D5"/>
    <w:rsid w:val="00253DFE"/>
    <w:rsid w:val="002559ED"/>
    <w:rsid w:val="0025670F"/>
    <w:rsid w:val="00261E55"/>
    <w:rsid w:val="0026287B"/>
    <w:rsid w:val="00263526"/>
    <w:rsid w:val="002638DB"/>
    <w:rsid w:val="00263BDC"/>
    <w:rsid w:val="00263CB8"/>
    <w:rsid w:val="00265B7E"/>
    <w:rsid w:val="00267C46"/>
    <w:rsid w:val="0027073A"/>
    <w:rsid w:val="00271F95"/>
    <w:rsid w:val="002724CB"/>
    <w:rsid w:val="00274B71"/>
    <w:rsid w:val="0027622E"/>
    <w:rsid w:val="002835F4"/>
    <w:rsid w:val="00284CA8"/>
    <w:rsid w:val="00284E39"/>
    <w:rsid w:val="00285339"/>
    <w:rsid w:val="0028551E"/>
    <w:rsid w:val="00290DE7"/>
    <w:rsid w:val="00296406"/>
    <w:rsid w:val="002A0C8F"/>
    <w:rsid w:val="002A2155"/>
    <w:rsid w:val="002A3BF0"/>
    <w:rsid w:val="002A3E07"/>
    <w:rsid w:val="002A5ABA"/>
    <w:rsid w:val="002B0675"/>
    <w:rsid w:val="002B3956"/>
    <w:rsid w:val="002B4B33"/>
    <w:rsid w:val="002C0A2B"/>
    <w:rsid w:val="002C123E"/>
    <w:rsid w:val="002C1341"/>
    <w:rsid w:val="002C193A"/>
    <w:rsid w:val="002C1F69"/>
    <w:rsid w:val="002C49DC"/>
    <w:rsid w:val="002C52BD"/>
    <w:rsid w:val="002C54CE"/>
    <w:rsid w:val="002D04CE"/>
    <w:rsid w:val="002D07FC"/>
    <w:rsid w:val="002D1021"/>
    <w:rsid w:val="002D12B0"/>
    <w:rsid w:val="002D2007"/>
    <w:rsid w:val="002D2F2E"/>
    <w:rsid w:val="002D5086"/>
    <w:rsid w:val="002D7338"/>
    <w:rsid w:val="002E0DC0"/>
    <w:rsid w:val="002E3690"/>
    <w:rsid w:val="002E4062"/>
    <w:rsid w:val="002E4713"/>
    <w:rsid w:val="002E61BB"/>
    <w:rsid w:val="002E63EB"/>
    <w:rsid w:val="002E72CD"/>
    <w:rsid w:val="002F0B49"/>
    <w:rsid w:val="002F1C27"/>
    <w:rsid w:val="002F224E"/>
    <w:rsid w:val="002F2D86"/>
    <w:rsid w:val="002F2FEB"/>
    <w:rsid w:val="002F4F4F"/>
    <w:rsid w:val="002F51F3"/>
    <w:rsid w:val="002F61AF"/>
    <w:rsid w:val="002F664F"/>
    <w:rsid w:val="002F6EE0"/>
    <w:rsid w:val="002F7188"/>
    <w:rsid w:val="0030127E"/>
    <w:rsid w:val="00301C8A"/>
    <w:rsid w:val="00302444"/>
    <w:rsid w:val="00303DC1"/>
    <w:rsid w:val="00304964"/>
    <w:rsid w:val="003066B9"/>
    <w:rsid w:val="003069CE"/>
    <w:rsid w:val="00307C31"/>
    <w:rsid w:val="003113E2"/>
    <w:rsid w:val="00312C46"/>
    <w:rsid w:val="0031506F"/>
    <w:rsid w:val="003158C6"/>
    <w:rsid w:val="0032008D"/>
    <w:rsid w:val="0032011A"/>
    <w:rsid w:val="00321030"/>
    <w:rsid w:val="00323A99"/>
    <w:rsid w:val="00324F5A"/>
    <w:rsid w:val="00325359"/>
    <w:rsid w:val="0032558C"/>
    <w:rsid w:val="0032794E"/>
    <w:rsid w:val="00330406"/>
    <w:rsid w:val="0033200E"/>
    <w:rsid w:val="00332A17"/>
    <w:rsid w:val="003335EF"/>
    <w:rsid w:val="0033395C"/>
    <w:rsid w:val="003355D7"/>
    <w:rsid w:val="00335927"/>
    <w:rsid w:val="0033638A"/>
    <w:rsid w:val="00336524"/>
    <w:rsid w:val="00336E0A"/>
    <w:rsid w:val="003433C7"/>
    <w:rsid w:val="00343BBA"/>
    <w:rsid w:val="00345B6A"/>
    <w:rsid w:val="003539B1"/>
    <w:rsid w:val="00354676"/>
    <w:rsid w:val="00355F7D"/>
    <w:rsid w:val="003574E0"/>
    <w:rsid w:val="00357C53"/>
    <w:rsid w:val="00360B16"/>
    <w:rsid w:val="00362EEB"/>
    <w:rsid w:val="00363085"/>
    <w:rsid w:val="003667EF"/>
    <w:rsid w:val="00371E1D"/>
    <w:rsid w:val="003742B1"/>
    <w:rsid w:val="00376CF5"/>
    <w:rsid w:val="00381FFD"/>
    <w:rsid w:val="003826FB"/>
    <w:rsid w:val="00383349"/>
    <w:rsid w:val="003840CE"/>
    <w:rsid w:val="00386041"/>
    <w:rsid w:val="00386559"/>
    <w:rsid w:val="003901A8"/>
    <w:rsid w:val="003903F8"/>
    <w:rsid w:val="00390B98"/>
    <w:rsid w:val="00391460"/>
    <w:rsid w:val="00395923"/>
    <w:rsid w:val="0039677C"/>
    <w:rsid w:val="003A03C9"/>
    <w:rsid w:val="003A191F"/>
    <w:rsid w:val="003A5772"/>
    <w:rsid w:val="003A5FD6"/>
    <w:rsid w:val="003A7F48"/>
    <w:rsid w:val="003B0AEB"/>
    <w:rsid w:val="003B142A"/>
    <w:rsid w:val="003B1829"/>
    <w:rsid w:val="003B1E9F"/>
    <w:rsid w:val="003B1FEF"/>
    <w:rsid w:val="003B3ED0"/>
    <w:rsid w:val="003B4540"/>
    <w:rsid w:val="003B49BA"/>
    <w:rsid w:val="003B6C6E"/>
    <w:rsid w:val="003B7956"/>
    <w:rsid w:val="003C023F"/>
    <w:rsid w:val="003C06C1"/>
    <w:rsid w:val="003C1768"/>
    <w:rsid w:val="003C281C"/>
    <w:rsid w:val="003C2DE5"/>
    <w:rsid w:val="003C30B3"/>
    <w:rsid w:val="003C3DD4"/>
    <w:rsid w:val="003C4763"/>
    <w:rsid w:val="003C52ED"/>
    <w:rsid w:val="003C59CE"/>
    <w:rsid w:val="003C78F5"/>
    <w:rsid w:val="003D0CFB"/>
    <w:rsid w:val="003D44CB"/>
    <w:rsid w:val="003D4D5A"/>
    <w:rsid w:val="003D6707"/>
    <w:rsid w:val="003D72AE"/>
    <w:rsid w:val="003E1BFD"/>
    <w:rsid w:val="003E1DF5"/>
    <w:rsid w:val="003E248E"/>
    <w:rsid w:val="003E3FF5"/>
    <w:rsid w:val="003E5574"/>
    <w:rsid w:val="003E6660"/>
    <w:rsid w:val="003E7130"/>
    <w:rsid w:val="003E7EEC"/>
    <w:rsid w:val="003F0986"/>
    <w:rsid w:val="003F23C4"/>
    <w:rsid w:val="003F43A4"/>
    <w:rsid w:val="003F4AB3"/>
    <w:rsid w:val="003F7F34"/>
    <w:rsid w:val="00400386"/>
    <w:rsid w:val="00400665"/>
    <w:rsid w:val="00401BD2"/>
    <w:rsid w:val="00403794"/>
    <w:rsid w:val="00403FAA"/>
    <w:rsid w:val="00404608"/>
    <w:rsid w:val="00404853"/>
    <w:rsid w:val="004102CF"/>
    <w:rsid w:val="004104F6"/>
    <w:rsid w:val="0041257F"/>
    <w:rsid w:val="00415396"/>
    <w:rsid w:val="00415C4B"/>
    <w:rsid w:val="0042026C"/>
    <w:rsid w:val="00421C56"/>
    <w:rsid w:val="00421CD5"/>
    <w:rsid w:val="00421E5C"/>
    <w:rsid w:val="00423D40"/>
    <w:rsid w:val="00424DF7"/>
    <w:rsid w:val="0042506E"/>
    <w:rsid w:val="00427749"/>
    <w:rsid w:val="00427C0B"/>
    <w:rsid w:val="00427CC8"/>
    <w:rsid w:val="00427D9F"/>
    <w:rsid w:val="0043124F"/>
    <w:rsid w:val="00432772"/>
    <w:rsid w:val="00433DE2"/>
    <w:rsid w:val="00436F69"/>
    <w:rsid w:val="00442557"/>
    <w:rsid w:val="00444391"/>
    <w:rsid w:val="004459F7"/>
    <w:rsid w:val="00446EB4"/>
    <w:rsid w:val="00446F8A"/>
    <w:rsid w:val="0044760D"/>
    <w:rsid w:val="00447A86"/>
    <w:rsid w:val="004507E3"/>
    <w:rsid w:val="00451775"/>
    <w:rsid w:val="004525F0"/>
    <w:rsid w:val="00452F4B"/>
    <w:rsid w:val="0045339D"/>
    <w:rsid w:val="004547DD"/>
    <w:rsid w:val="00455626"/>
    <w:rsid w:val="00455932"/>
    <w:rsid w:val="00456ECE"/>
    <w:rsid w:val="004578B0"/>
    <w:rsid w:val="0046108D"/>
    <w:rsid w:val="0046335F"/>
    <w:rsid w:val="004638BF"/>
    <w:rsid w:val="00470E37"/>
    <w:rsid w:val="004726BC"/>
    <w:rsid w:val="00472C9E"/>
    <w:rsid w:val="00474D23"/>
    <w:rsid w:val="00474F86"/>
    <w:rsid w:val="004754DF"/>
    <w:rsid w:val="00476C1D"/>
    <w:rsid w:val="00476DB8"/>
    <w:rsid w:val="00476F8F"/>
    <w:rsid w:val="00481541"/>
    <w:rsid w:val="0048161F"/>
    <w:rsid w:val="00482208"/>
    <w:rsid w:val="004824CF"/>
    <w:rsid w:val="00482F2E"/>
    <w:rsid w:val="004858CF"/>
    <w:rsid w:val="004860E6"/>
    <w:rsid w:val="00487F4D"/>
    <w:rsid w:val="00490624"/>
    <w:rsid w:val="00491DAF"/>
    <w:rsid w:val="004922CE"/>
    <w:rsid w:val="00492516"/>
    <w:rsid w:val="00495AE7"/>
    <w:rsid w:val="00496287"/>
    <w:rsid w:val="00496300"/>
    <w:rsid w:val="00497FEE"/>
    <w:rsid w:val="004A28E8"/>
    <w:rsid w:val="004A449A"/>
    <w:rsid w:val="004A4FAE"/>
    <w:rsid w:val="004A5194"/>
    <w:rsid w:val="004A5AD5"/>
    <w:rsid w:val="004A5DAF"/>
    <w:rsid w:val="004A62EE"/>
    <w:rsid w:val="004A6733"/>
    <w:rsid w:val="004A7685"/>
    <w:rsid w:val="004A7B94"/>
    <w:rsid w:val="004A7F30"/>
    <w:rsid w:val="004B07B8"/>
    <w:rsid w:val="004B2557"/>
    <w:rsid w:val="004B3D80"/>
    <w:rsid w:val="004B48C5"/>
    <w:rsid w:val="004C0C75"/>
    <w:rsid w:val="004C0C98"/>
    <w:rsid w:val="004C0F3A"/>
    <w:rsid w:val="004C44AE"/>
    <w:rsid w:val="004C5B93"/>
    <w:rsid w:val="004C63D1"/>
    <w:rsid w:val="004D0C7A"/>
    <w:rsid w:val="004D177F"/>
    <w:rsid w:val="004D2535"/>
    <w:rsid w:val="004D2747"/>
    <w:rsid w:val="004D37DE"/>
    <w:rsid w:val="004D5998"/>
    <w:rsid w:val="004D61C8"/>
    <w:rsid w:val="004D6B8B"/>
    <w:rsid w:val="004D7DF8"/>
    <w:rsid w:val="004E045A"/>
    <w:rsid w:val="004E3B6E"/>
    <w:rsid w:val="004E3E4B"/>
    <w:rsid w:val="004E3EC9"/>
    <w:rsid w:val="004E4317"/>
    <w:rsid w:val="004E4F45"/>
    <w:rsid w:val="004E7B5E"/>
    <w:rsid w:val="004F0A78"/>
    <w:rsid w:val="004F1AE6"/>
    <w:rsid w:val="004F2ACE"/>
    <w:rsid w:val="004F3006"/>
    <w:rsid w:val="004F3025"/>
    <w:rsid w:val="004F61BC"/>
    <w:rsid w:val="004F631F"/>
    <w:rsid w:val="0050201E"/>
    <w:rsid w:val="0050339C"/>
    <w:rsid w:val="0050495A"/>
    <w:rsid w:val="00505BBA"/>
    <w:rsid w:val="00510092"/>
    <w:rsid w:val="00511B0F"/>
    <w:rsid w:val="005154D3"/>
    <w:rsid w:val="0051677A"/>
    <w:rsid w:val="0051679E"/>
    <w:rsid w:val="00517011"/>
    <w:rsid w:val="005170B2"/>
    <w:rsid w:val="00520C47"/>
    <w:rsid w:val="00522BA3"/>
    <w:rsid w:val="005238CB"/>
    <w:rsid w:val="0052402C"/>
    <w:rsid w:val="005241C6"/>
    <w:rsid w:val="00524D52"/>
    <w:rsid w:val="005250E9"/>
    <w:rsid w:val="00525C46"/>
    <w:rsid w:val="0052658E"/>
    <w:rsid w:val="005276D9"/>
    <w:rsid w:val="005306F9"/>
    <w:rsid w:val="00530C8E"/>
    <w:rsid w:val="00533D72"/>
    <w:rsid w:val="00534A74"/>
    <w:rsid w:val="00535E7E"/>
    <w:rsid w:val="0053606D"/>
    <w:rsid w:val="00536728"/>
    <w:rsid w:val="0054101F"/>
    <w:rsid w:val="00541EB5"/>
    <w:rsid w:val="005438CE"/>
    <w:rsid w:val="00543946"/>
    <w:rsid w:val="00544114"/>
    <w:rsid w:val="00544D58"/>
    <w:rsid w:val="0054614D"/>
    <w:rsid w:val="0054751C"/>
    <w:rsid w:val="0054794F"/>
    <w:rsid w:val="00547B63"/>
    <w:rsid w:val="00547D7C"/>
    <w:rsid w:val="005509D2"/>
    <w:rsid w:val="00553CC0"/>
    <w:rsid w:val="00555163"/>
    <w:rsid w:val="005559F9"/>
    <w:rsid w:val="005604FB"/>
    <w:rsid w:val="005627BA"/>
    <w:rsid w:val="00563E17"/>
    <w:rsid w:val="00564D8B"/>
    <w:rsid w:val="00565589"/>
    <w:rsid w:val="00571C56"/>
    <w:rsid w:val="00571D6D"/>
    <w:rsid w:val="00573D9C"/>
    <w:rsid w:val="005740E8"/>
    <w:rsid w:val="0057584E"/>
    <w:rsid w:val="005773A4"/>
    <w:rsid w:val="00577463"/>
    <w:rsid w:val="00577464"/>
    <w:rsid w:val="005775F6"/>
    <w:rsid w:val="0058164F"/>
    <w:rsid w:val="00582281"/>
    <w:rsid w:val="00583E29"/>
    <w:rsid w:val="00585AF3"/>
    <w:rsid w:val="005873C7"/>
    <w:rsid w:val="0059037D"/>
    <w:rsid w:val="00594E73"/>
    <w:rsid w:val="00594E94"/>
    <w:rsid w:val="00595F5F"/>
    <w:rsid w:val="005A01C4"/>
    <w:rsid w:val="005A21E6"/>
    <w:rsid w:val="005A2228"/>
    <w:rsid w:val="005A2A3B"/>
    <w:rsid w:val="005A3AD3"/>
    <w:rsid w:val="005A3C96"/>
    <w:rsid w:val="005A4E0B"/>
    <w:rsid w:val="005A4F95"/>
    <w:rsid w:val="005A6D42"/>
    <w:rsid w:val="005A728C"/>
    <w:rsid w:val="005B2386"/>
    <w:rsid w:val="005B26F8"/>
    <w:rsid w:val="005B3375"/>
    <w:rsid w:val="005B364A"/>
    <w:rsid w:val="005B3F24"/>
    <w:rsid w:val="005B505A"/>
    <w:rsid w:val="005B7CE5"/>
    <w:rsid w:val="005C50A0"/>
    <w:rsid w:val="005C54D7"/>
    <w:rsid w:val="005D1487"/>
    <w:rsid w:val="005D1FD9"/>
    <w:rsid w:val="005D2714"/>
    <w:rsid w:val="005D3CEE"/>
    <w:rsid w:val="005D7DB0"/>
    <w:rsid w:val="005E2189"/>
    <w:rsid w:val="005E5089"/>
    <w:rsid w:val="005E6C7F"/>
    <w:rsid w:val="005E7B72"/>
    <w:rsid w:val="005F0693"/>
    <w:rsid w:val="005F077D"/>
    <w:rsid w:val="005F216D"/>
    <w:rsid w:val="005F2C26"/>
    <w:rsid w:val="005F4DE5"/>
    <w:rsid w:val="005F57EE"/>
    <w:rsid w:val="005F5FC9"/>
    <w:rsid w:val="005F781B"/>
    <w:rsid w:val="00600090"/>
    <w:rsid w:val="00602A2D"/>
    <w:rsid w:val="00602F2B"/>
    <w:rsid w:val="00603B7F"/>
    <w:rsid w:val="00605248"/>
    <w:rsid w:val="00606689"/>
    <w:rsid w:val="00607536"/>
    <w:rsid w:val="00610BDD"/>
    <w:rsid w:val="00610DE3"/>
    <w:rsid w:val="006112DF"/>
    <w:rsid w:val="0061140D"/>
    <w:rsid w:val="006117F5"/>
    <w:rsid w:val="0061200E"/>
    <w:rsid w:val="006123F2"/>
    <w:rsid w:val="00614A7E"/>
    <w:rsid w:val="0061577B"/>
    <w:rsid w:val="0062095A"/>
    <w:rsid w:val="00627152"/>
    <w:rsid w:val="006314D1"/>
    <w:rsid w:val="006316F3"/>
    <w:rsid w:val="00633552"/>
    <w:rsid w:val="00634257"/>
    <w:rsid w:val="00634704"/>
    <w:rsid w:val="006353F3"/>
    <w:rsid w:val="00636F57"/>
    <w:rsid w:val="00637165"/>
    <w:rsid w:val="006379E3"/>
    <w:rsid w:val="00637BAF"/>
    <w:rsid w:val="00641F45"/>
    <w:rsid w:val="006422CD"/>
    <w:rsid w:val="006424CC"/>
    <w:rsid w:val="00642C68"/>
    <w:rsid w:val="00644505"/>
    <w:rsid w:val="00644593"/>
    <w:rsid w:val="0064516D"/>
    <w:rsid w:val="00645577"/>
    <w:rsid w:val="00646873"/>
    <w:rsid w:val="006477F6"/>
    <w:rsid w:val="00647B59"/>
    <w:rsid w:val="00651235"/>
    <w:rsid w:val="00651955"/>
    <w:rsid w:val="00653743"/>
    <w:rsid w:val="00653E46"/>
    <w:rsid w:val="006547DC"/>
    <w:rsid w:val="00655E62"/>
    <w:rsid w:val="006608E0"/>
    <w:rsid w:val="00660E70"/>
    <w:rsid w:val="006615D9"/>
    <w:rsid w:val="006622F1"/>
    <w:rsid w:val="00663087"/>
    <w:rsid w:val="006669E2"/>
    <w:rsid w:val="006700EA"/>
    <w:rsid w:val="0067096C"/>
    <w:rsid w:val="00670A9A"/>
    <w:rsid w:val="00670EDF"/>
    <w:rsid w:val="00672A4C"/>
    <w:rsid w:val="00674878"/>
    <w:rsid w:val="00675CBF"/>
    <w:rsid w:val="006768D7"/>
    <w:rsid w:val="00676B4C"/>
    <w:rsid w:val="0067747D"/>
    <w:rsid w:val="00682137"/>
    <w:rsid w:val="00682FB0"/>
    <w:rsid w:val="00683D17"/>
    <w:rsid w:val="0068470E"/>
    <w:rsid w:val="00686885"/>
    <w:rsid w:val="00687DCA"/>
    <w:rsid w:val="00687F5F"/>
    <w:rsid w:val="00690C37"/>
    <w:rsid w:val="00690FA7"/>
    <w:rsid w:val="00692CFD"/>
    <w:rsid w:val="00692F01"/>
    <w:rsid w:val="00697178"/>
    <w:rsid w:val="006A18F8"/>
    <w:rsid w:val="006A247D"/>
    <w:rsid w:val="006A5D2E"/>
    <w:rsid w:val="006A7030"/>
    <w:rsid w:val="006B2524"/>
    <w:rsid w:val="006B3BFC"/>
    <w:rsid w:val="006B47F5"/>
    <w:rsid w:val="006B4DDD"/>
    <w:rsid w:val="006B655F"/>
    <w:rsid w:val="006B73B8"/>
    <w:rsid w:val="006B78C4"/>
    <w:rsid w:val="006C0008"/>
    <w:rsid w:val="006C0049"/>
    <w:rsid w:val="006C0231"/>
    <w:rsid w:val="006C1FEC"/>
    <w:rsid w:val="006C28A0"/>
    <w:rsid w:val="006C2FD6"/>
    <w:rsid w:val="006C3EBE"/>
    <w:rsid w:val="006C4821"/>
    <w:rsid w:val="006C663E"/>
    <w:rsid w:val="006C7084"/>
    <w:rsid w:val="006C7DF5"/>
    <w:rsid w:val="006D4325"/>
    <w:rsid w:val="006D50B8"/>
    <w:rsid w:val="006D5B45"/>
    <w:rsid w:val="006D5E1A"/>
    <w:rsid w:val="006D6526"/>
    <w:rsid w:val="006E09ED"/>
    <w:rsid w:val="006E2378"/>
    <w:rsid w:val="006E2FD3"/>
    <w:rsid w:val="006E5733"/>
    <w:rsid w:val="006E5DA7"/>
    <w:rsid w:val="006E7671"/>
    <w:rsid w:val="006E7E1E"/>
    <w:rsid w:val="006F06DC"/>
    <w:rsid w:val="006F13AB"/>
    <w:rsid w:val="006F2932"/>
    <w:rsid w:val="006F3261"/>
    <w:rsid w:val="006F34FD"/>
    <w:rsid w:val="006F3FF7"/>
    <w:rsid w:val="006F4A01"/>
    <w:rsid w:val="006F4F67"/>
    <w:rsid w:val="006F5012"/>
    <w:rsid w:val="0070056D"/>
    <w:rsid w:val="0070100A"/>
    <w:rsid w:val="00702E63"/>
    <w:rsid w:val="0070492C"/>
    <w:rsid w:val="00706D6C"/>
    <w:rsid w:val="00710079"/>
    <w:rsid w:val="00710DC7"/>
    <w:rsid w:val="007113CD"/>
    <w:rsid w:val="00712B4A"/>
    <w:rsid w:val="00712CE1"/>
    <w:rsid w:val="0071303C"/>
    <w:rsid w:val="007133F0"/>
    <w:rsid w:val="0071353E"/>
    <w:rsid w:val="00713790"/>
    <w:rsid w:val="0071443D"/>
    <w:rsid w:val="0071463A"/>
    <w:rsid w:val="00715F81"/>
    <w:rsid w:val="00720EB6"/>
    <w:rsid w:val="00722348"/>
    <w:rsid w:val="00722372"/>
    <w:rsid w:val="00722616"/>
    <w:rsid w:val="00722AC1"/>
    <w:rsid w:val="00723479"/>
    <w:rsid w:val="0072374C"/>
    <w:rsid w:val="00723DD8"/>
    <w:rsid w:val="0072408C"/>
    <w:rsid w:val="00724619"/>
    <w:rsid w:val="0072501D"/>
    <w:rsid w:val="00725FD8"/>
    <w:rsid w:val="00726205"/>
    <w:rsid w:val="0072649B"/>
    <w:rsid w:val="00726A20"/>
    <w:rsid w:val="00726CE5"/>
    <w:rsid w:val="00727BA6"/>
    <w:rsid w:val="0073068E"/>
    <w:rsid w:val="00731A6F"/>
    <w:rsid w:val="00732120"/>
    <w:rsid w:val="0073228A"/>
    <w:rsid w:val="00732829"/>
    <w:rsid w:val="00732C3B"/>
    <w:rsid w:val="00733376"/>
    <w:rsid w:val="0073574B"/>
    <w:rsid w:val="007357C7"/>
    <w:rsid w:val="00735FAD"/>
    <w:rsid w:val="007361A7"/>
    <w:rsid w:val="00737D4B"/>
    <w:rsid w:val="00740152"/>
    <w:rsid w:val="00740494"/>
    <w:rsid w:val="00741D62"/>
    <w:rsid w:val="0074338C"/>
    <w:rsid w:val="00743EFD"/>
    <w:rsid w:val="00743F1B"/>
    <w:rsid w:val="007447B7"/>
    <w:rsid w:val="00744DFF"/>
    <w:rsid w:val="00744FCD"/>
    <w:rsid w:val="0074653B"/>
    <w:rsid w:val="007469B2"/>
    <w:rsid w:val="00747D26"/>
    <w:rsid w:val="007519C8"/>
    <w:rsid w:val="00752902"/>
    <w:rsid w:val="00752C38"/>
    <w:rsid w:val="00752EE4"/>
    <w:rsid w:val="007537BD"/>
    <w:rsid w:val="00754155"/>
    <w:rsid w:val="00754546"/>
    <w:rsid w:val="00756270"/>
    <w:rsid w:val="0075712E"/>
    <w:rsid w:val="00760FB9"/>
    <w:rsid w:val="00761028"/>
    <w:rsid w:val="00761E28"/>
    <w:rsid w:val="007624CD"/>
    <w:rsid w:val="0076317E"/>
    <w:rsid w:val="00763684"/>
    <w:rsid w:val="0076414E"/>
    <w:rsid w:val="00764398"/>
    <w:rsid w:val="007646B3"/>
    <w:rsid w:val="00765DB2"/>
    <w:rsid w:val="00765F65"/>
    <w:rsid w:val="0076653B"/>
    <w:rsid w:val="007668A8"/>
    <w:rsid w:val="00766DB5"/>
    <w:rsid w:val="00770FCC"/>
    <w:rsid w:val="0078059C"/>
    <w:rsid w:val="00783E52"/>
    <w:rsid w:val="0078746D"/>
    <w:rsid w:val="00787767"/>
    <w:rsid w:val="007902CF"/>
    <w:rsid w:val="007919AA"/>
    <w:rsid w:val="007935F4"/>
    <w:rsid w:val="00794267"/>
    <w:rsid w:val="007957A3"/>
    <w:rsid w:val="00795CE7"/>
    <w:rsid w:val="00797110"/>
    <w:rsid w:val="007971D3"/>
    <w:rsid w:val="007A0684"/>
    <w:rsid w:val="007A133D"/>
    <w:rsid w:val="007A1AF6"/>
    <w:rsid w:val="007A1F5B"/>
    <w:rsid w:val="007A2948"/>
    <w:rsid w:val="007A38C8"/>
    <w:rsid w:val="007A77C0"/>
    <w:rsid w:val="007A7A87"/>
    <w:rsid w:val="007B0042"/>
    <w:rsid w:val="007B0439"/>
    <w:rsid w:val="007B1E3C"/>
    <w:rsid w:val="007B1F4A"/>
    <w:rsid w:val="007B2353"/>
    <w:rsid w:val="007B2F5B"/>
    <w:rsid w:val="007B58F3"/>
    <w:rsid w:val="007B60A3"/>
    <w:rsid w:val="007B750D"/>
    <w:rsid w:val="007B7C9B"/>
    <w:rsid w:val="007C1554"/>
    <w:rsid w:val="007C23D3"/>
    <w:rsid w:val="007C2715"/>
    <w:rsid w:val="007C2897"/>
    <w:rsid w:val="007C28A3"/>
    <w:rsid w:val="007C3AA9"/>
    <w:rsid w:val="007C3B78"/>
    <w:rsid w:val="007C3BFB"/>
    <w:rsid w:val="007C4BB0"/>
    <w:rsid w:val="007C643B"/>
    <w:rsid w:val="007C6535"/>
    <w:rsid w:val="007C73F6"/>
    <w:rsid w:val="007C7E10"/>
    <w:rsid w:val="007D042E"/>
    <w:rsid w:val="007D0C70"/>
    <w:rsid w:val="007D0F46"/>
    <w:rsid w:val="007D228F"/>
    <w:rsid w:val="007D3D70"/>
    <w:rsid w:val="007D578F"/>
    <w:rsid w:val="007D5ADB"/>
    <w:rsid w:val="007D5EA2"/>
    <w:rsid w:val="007D63A8"/>
    <w:rsid w:val="007D7FCA"/>
    <w:rsid w:val="007E41E3"/>
    <w:rsid w:val="007E4462"/>
    <w:rsid w:val="007E5AC0"/>
    <w:rsid w:val="007E5CF4"/>
    <w:rsid w:val="007E6185"/>
    <w:rsid w:val="007E62B9"/>
    <w:rsid w:val="007E643B"/>
    <w:rsid w:val="007E678A"/>
    <w:rsid w:val="007E7F74"/>
    <w:rsid w:val="007F14E3"/>
    <w:rsid w:val="007F3131"/>
    <w:rsid w:val="007F4BC4"/>
    <w:rsid w:val="007F5F80"/>
    <w:rsid w:val="007F693C"/>
    <w:rsid w:val="007F7E69"/>
    <w:rsid w:val="008003C6"/>
    <w:rsid w:val="00801F12"/>
    <w:rsid w:val="00801FC8"/>
    <w:rsid w:val="00802D17"/>
    <w:rsid w:val="0080322F"/>
    <w:rsid w:val="00803AEA"/>
    <w:rsid w:val="00803F59"/>
    <w:rsid w:val="0080529E"/>
    <w:rsid w:val="00805FBB"/>
    <w:rsid w:val="00806DB6"/>
    <w:rsid w:val="00806EC8"/>
    <w:rsid w:val="0080712C"/>
    <w:rsid w:val="00807226"/>
    <w:rsid w:val="0080749E"/>
    <w:rsid w:val="00810443"/>
    <w:rsid w:val="00812BC9"/>
    <w:rsid w:val="00815128"/>
    <w:rsid w:val="008158EC"/>
    <w:rsid w:val="00816B55"/>
    <w:rsid w:val="008202E9"/>
    <w:rsid w:val="008219D8"/>
    <w:rsid w:val="00823EA5"/>
    <w:rsid w:val="00824B35"/>
    <w:rsid w:val="0082530D"/>
    <w:rsid w:val="00825908"/>
    <w:rsid w:val="00830237"/>
    <w:rsid w:val="00831BA8"/>
    <w:rsid w:val="00831F94"/>
    <w:rsid w:val="00832AB4"/>
    <w:rsid w:val="00834818"/>
    <w:rsid w:val="008360F6"/>
    <w:rsid w:val="00837CA2"/>
    <w:rsid w:val="00841077"/>
    <w:rsid w:val="008411DE"/>
    <w:rsid w:val="00841D3E"/>
    <w:rsid w:val="00842A37"/>
    <w:rsid w:val="00842C5E"/>
    <w:rsid w:val="0084652F"/>
    <w:rsid w:val="00846ACB"/>
    <w:rsid w:val="00847FA8"/>
    <w:rsid w:val="00851006"/>
    <w:rsid w:val="008523C8"/>
    <w:rsid w:val="00852C9A"/>
    <w:rsid w:val="00853328"/>
    <w:rsid w:val="00853627"/>
    <w:rsid w:val="00853A7B"/>
    <w:rsid w:val="00853AAA"/>
    <w:rsid w:val="00853BEA"/>
    <w:rsid w:val="00854907"/>
    <w:rsid w:val="008578AF"/>
    <w:rsid w:val="008579B0"/>
    <w:rsid w:val="008608E7"/>
    <w:rsid w:val="0086483D"/>
    <w:rsid w:val="00866C1B"/>
    <w:rsid w:val="00867164"/>
    <w:rsid w:val="00867AF6"/>
    <w:rsid w:val="008707E4"/>
    <w:rsid w:val="00870E83"/>
    <w:rsid w:val="00871573"/>
    <w:rsid w:val="008734F7"/>
    <w:rsid w:val="008747B7"/>
    <w:rsid w:val="00875AAB"/>
    <w:rsid w:val="008772B0"/>
    <w:rsid w:val="008774F0"/>
    <w:rsid w:val="0088084C"/>
    <w:rsid w:val="00880EB6"/>
    <w:rsid w:val="008829C0"/>
    <w:rsid w:val="00882DCD"/>
    <w:rsid w:val="00883510"/>
    <w:rsid w:val="008864A3"/>
    <w:rsid w:val="00886A8E"/>
    <w:rsid w:val="008874AA"/>
    <w:rsid w:val="008902C8"/>
    <w:rsid w:val="0089194E"/>
    <w:rsid w:val="00891A2C"/>
    <w:rsid w:val="00891DCA"/>
    <w:rsid w:val="008931F5"/>
    <w:rsid w:val="00893FA5"/>
    <w:rsid w:val="00894990"/>
    <w:rsid w:val="00894C44"/>
    <w:rsid w:val="00895B2B"/>
    <w:rsid w:val="00895F5F"/>
    <w:rsid w:val="00896895"/>
    <w:rsid w:val="00897311"/>
    <w:rsid w:val="008A0789"/>
    <w:rsid w:val="008A07C3"/>
    <w:rsid w:val="008A26D6"/>
    <w:rsid w:val="008A292D"/>
    <w:rsid w:val="008A3AE5"/>
    <w:rsid w:val="008A50C1"/>
    <w:rsid w:val="008A6294"/>
    <w:rsid w:val="008A7C14"/>
    <w:rsid w:val="008A7CB6"/>
    <w:rsid w:val="008B2383"/>
    <w:rsid w:val="008B47FB"/>
    <w:rsid w:val="008C40B8"/>
    <w:rsid w:val="008C5016"/>
    <w:rsid w:val="008C54BC"/>
    <w:rsid w:val="008C5778"/>
    <w:rsid w:val="008C7E11"/>
    <w:rsid w:val="008D05F4"/>
    <w:rsid w:val="008D08E5"/>
    <w:rsid w:val="008D3A6E"/>
    <w:rsid w:val="008D3DAB"/>
    <w:rsid w:val="008D625D"/>
    <w:rsid w:val="008D65C7"/>
    <w:rsid w:val="008D704A"/>
    <w:rsid w:val="008D7B99"/>
    <w:rsid w:val="008D7FE5"/>
    <w:rsid w:val="008E1A0C"/>
    <w:rsid w:val="008E3BB1"/>
    <w:rsid w:val="008E417E"/>
    <w:rsid w:val="008E4A5E"/>
    <w:rsid w:val="008E57B4"/>
    <w:rsid w:val="008E5832"/>
    <w:rsid w:val="008E58C3"/>
    <w:rsid w:val="008E6D79"/>
    <w:rsid w:val="008F041D"/>
    <w:rsid w:val="008F05C1"/>
    <w:rsid w:val="008F118C"/>
    <w:rsid w:val="008F12B3"/>
    <w:rsid w:val="008F13EC"/>
    <w:rsid w:val="008F1676"/>
    <w:rsid w:val="008F2533"/>
    <w:rsid w:val="008F3082"/>
    <w:rsid w:val="008F35A8"/>
    <w:rsid w:val="008F38B6"/>
    <w:rsid w:val="008F3B67"/>
    <w:rsid w:val="008F76C6"/>
    <w:rsid w:val="00900BF0"/>
    <w:rsid w:val="00901B03"/>
    <w:rsid w:val="0090275D"/>
    <w:rsid w:val="009032D3"/>
    <w:rsid w:val="0090368A"/>
    <w:rsid w:val="0090373F"/>
    <w:rsid w:val="00903FEB"/>
    <w:rsid w:val="0090489A"/>
    <w:rsid w:val="0090569D"/>
    <w:rsid w:val="0090629F"/>
    <w:rsid w:val="00906C57"/>
    <w:rsid w:val="009072B5"/>
    <w:rsid w:val="00907416"/>
    <w:rsid w:val="00911E46"/>
    <w:rsid w:val="00911EF4"/>
    <w:rsid w:val="00912ACF"/>
    <w:rsid w:val="009139CF"/>
    <w:rsid w:val="00913F8A"/>
    <w:rsid w:val="009144BD"/>
    <w:rsid w:val="009152FA"/>
    <w:rsid w:val="00915A1C"/>
    <w:rsid w:val="00915BA2"/>
    <w:rsid w:val="00915F97"/>
    <w:rsid w:val="00916090"/>
    <w:rsid w:val="00916937"/>
    <w:rsid w:val="00917C6C"/>
    <w:rsid w:val="00920027"/>
    <w:rsid w:val="0092096B"/>
    <w:rsid w:val="00920AA9"/>
    <w:rsid w:val="00920CC2"/>
    <w:rsid w:val="0092105F"/>
    <w:rsid w:val="00921716"/>
    <w:rsid w:val="0092210B"/>
    <w:rsid w:val="00922A09"/>
    <w:rsid w:val="00922C33"/>
    <w:rsid w:val="00922DA1"/>
    <w:rsid w:val="00924922"/>
    <w:rsid w:val="00925350"/>
    <w:rsid w:val="009275C4"/>
    <w:rsid w:val="00927C87"/>
    <w:rsid w:val="0093013A"/>
    <w:rsid w:val="009304C4"/>
    <w:rsid w:val="00932BC3"/>
    <w:rsid w:val="00932F39"/>
    <w:rsid w:val="00933453"/>
    <w:rsid w:val="009348F2"/>
    <w:rsid w:val="009349AC"/>
    <w:rsid w:val="00934A86"/>
    <w:rsid w:val="00934F47"/>
    <w:rsid w:val="00935289"/>
    <w:rsid w:val="00936860"/>
    <w:rsid w:val="009374D7"/>
    <w:rsid w:val="00937B6A"/>
    <w:rsid w:val="00937C9D"/>
    <w:rsid w:val="0094195F"/>
    <w:rsid w:val="00943202"/>
    <w:rsid w:val="00943973"/>
    <w:rsid w:val="009459E0"/>
    <w:rsid w:val="0094603F"/>
    <w:rsid w:val="009514EC"/>
    <w:rsid w:val="0095221D"/>
    <w:rsid w:val="00953561"/>
    <w:rsid w:val="009548F9"/>
    <w:rsid w:val="00960546"/>
    <w:rsid w:val="00965D6B"/>
    <w:rsid w:val="00965EA2"/>
    <w:rsid w:val="00967DBA"/>
    <w:rsid w:val="009706BB"/>
    <w:rsid w:val="00974C1C"/>
    <w:rsid w:val="00975472"/>
    <w:rsid w:val="0097677C"/>
    <w:rsid w:val="009819AF"/>
    <w:rsid w:val="00982584"/>
    <w:rsid w:val="00984420"/>
    <w:rsid w:val="0098517E"/>
    <w:rsid w:val="009870CE"/>
    <w:rsid w:val="00987241"/>
    <w:rsid w:val="00987B47"/>
    <w:rsid w:val="009945D0"/>
    <w:rsid w:val="009970BF"/>
    <w:rsid w:val="009A062A"/>
    <w:rsid w:val="009A0645"/>
    <w:rsid w:val="009A4541"/>
    <w:rsid w:val="009A4E5E"/>
    <w:rsid w:val="009A5A26"/>
    <w:rsid w:val="009A5B3F"/>
    <w:rsid w:val="009A5D1A"/>
    <w:rsid w:val="009A6A68"/>
    <w:rsid w:val="009B0C7C"/>
    <w:rsid w:val="009B1A72"/>
    <w:rsid w:val="009B3F91"/>
    <w:rsid w:val="009B5111"/>
    <w:rsid w:val="009C02BE"/>
    <w:rsid w:val="009C0598"/>
    <w:rsid w:val="009C0E5B"/>
    <w:rsid w:val="009C100D"/>
    <w:rsid w:val="009C1ED1"/>
    <w:rsid w:val="009C2DBC"/>
    <w:rsid w:val="009C39EC"/>
    <w:rsid w:val="009C3AB4"/>
    <w:rsid w:val="009C3B28"/>
    <w:rsid w:val="009C45B5"/>
    <w:rsid w:val="009C4881"/>
    <w:rsid w:val="009C536E"/>
    <w:rsid w:val="009C53D9"/>
    <w:rsid w:val="009C672A"/>
    <w:rsid w:val="009C748E"/>
    <w:rsid w:val="009C7A2F"/>
    <w:rsid w:val="009D1229"/>
    <w:rsid w:val="009D29CF"/>
    <w:rsid w:val="009D3724"/>
    <w:rsid w:val="009D3F00"/>
    <w:rsid w:val="009D65C4"/>
    <w:rsid w:val="009D6D64"/>
    <w:rsid w:val="009E0A00"/>
    <w:rsid w:val="009E123A"/>
    <w:rsid w:val="009E3F45"/>
    <w:rsid w:val="009E48FA"/>
    <w:rsid w:val="009E654D"/>
    <w:rsid w:val="009F2B16"/>
    <w:rsid w:val="009F53A4"/>
    <w:rsid w:val="009F717C"/>
    <w:rsid w:val="009F7CEB"/>
    <w:rsid w:val="00A00BA2"/>
    <w:rsid w:val="00A011AF"/>
    <w:rsid w:val="00A01744"/>
    <w:rsid w:val="00A0394D"/>
    <w:rsid w:val="00A03A75"/>
    <w:rsid w:val="00A114D0"/>
    <w:rsid w:val="00A1223D"/>
    <w:rsid w:val="00A131C4"/>
    <w:rsid w:val="00A1336D"/>
    <w:rsid w:val="00A133DD"/>
    <w:rsid w:val="00A14D3C"/>
    <w:rsid w:val="00A20A7F"/>
    <w:rsid w:val="00A300F8"/>
    <w:rsid w:val="00A309B2"/>
    <w:rsid w:val="00A31B73"/>
    <w:rsid w:val="00A33DA1"/>
    <w:rsid w:val="00A34095"/>
    <w:rsid w:val="00A3490D"/>
    <w:rsid w:val="00A36B22"/>
    <w:rsid w:val="00A402ED"/>
    <w:rsid w:val="00A40554"/>
    <w:rsid w:val="00A40BA6"/>
    <w:rsid w:val="00A41800"/>
    <w:rsid w:val="00A42F6E"/>
    <w:rsid w:val="00A44470"/>
    <w:rsid w:val="00A45ACF"/>
    <w:rsid w:val="00A461E4"/>
    <w:rsid w:val="00A46965"/>
    <w:rsid w:val="00A47BBB"/>
    <w:rsid w:val="00A512E0"/>
    <w:rsid w:val="00A516F7"/>
    <w:rsid w:val="00A51D5A"/>
    <w:rsid w:val="00A56E44"/>
    <w:rsid w:val="00A629D5"/>
    <w:rsid w:val="00A633D8"/>
    <w:rsid w:val="00A64E06"/>
    <w:rsid w:val="00A6592C"/>
    <w:rsid w:val="00A65B04"/>
    <w:rsid w:val="00A70693"/>
    <w:rsid w:val="00A70BFB"/>
    <w:rsid w:val="00A71292"/>
    <w:rsid w:val="00A7480B"/>
    <w:rsid w:val="00A7537A"/>
    <w:rsid w:val="00A76750"/>
    <w:rsid w:val="00A769A4"/>
    <w:rsid w:val="00A76D5F"/>
    <w:rsid w:val="00A77528"/>
    <w:rsid w:val="00A800D5"/>
    <w:rsid w:val="00A808EB"/>
    <w:rsid w:val="00A81158"/>
    <w:rsid w:val="00A81BD7"/>
    <w:rsid w:val="00A8259D"/>
    <w:rsid w:val="00A8268C"/>
    <w:rsid w:val="00A841ED"/>
    <w:rsid w:val="00A84342"/>
    <w:rsid w:val="00A85B64"/>
    <w:rsid w:val="00A9204E"/>
    <w:rsid w:val="00A92172"/>
    <w:rsid w:val="00A92453"/>
    <w:rsid w:val="00A938E0"/>
    <w:rsid w:val="00A95B13"/>
    <w:rsid w:val="00A966B2"/>
    <w:rsid w:val="00AA36AD"/>
    <w:rsid w:val="00AA3FBE"/>
    <w:rsid w:val="00AA4E00"/>
    <w:rsid w:val="00AA624B"/>
    <w:rsid w:val="00AB0F60"/>
    <w:rsid w:val="00AB426B"/>
    <w:rsid w:val="00AB46DA"/>
    <w:rsid w:val="00AB619D"/>
    <w:rsid w:val="00AB67D8"/>
    <w:rsid w:val="00AB7BFE"/>
    <w:rsid w:val="00AC0544"/>
    <w:rsid w:val="00AC1D42"/>
    <w:rsid w:val="00AC2D9C"/>
    <w:rsid w:val="00AC4084"/>
    <w:rsid w:val="00AC47B6"/>
    <w:rsid w:val="00AC5487"/>
    <w:rsid w:val="00AC6143"/>
    <w:rsid w:val="00AC6721"/>
    <w:rsid w:val="00AC6BE5"/>
    <w:rsid w:val="00AD0295"/>
    <w:rsid w:val="00AD2000"/>
    <w:rsid w:val="00AD205E"/>
    <w:rsid w:val="00AD223C"/>
    <w:rsid w:val="00AD31B3"/>
    <w:rsid w:val="00AD3ADF"/>
    <w:rsid w:val="00AD4D00"/>
    <w:rsid w:val="00AD56A2"/>
    <w:rsid w:val="00AD7DE8"/>
    <w:rsid w:val="00AE0C7F"/>
    <w:rsid w:val="00AE1E15"/>
    <w:rsid w:val="00AE3376"/>
    <w:rsid w:val="00AE3BE3"/>
    <w:rsid w:val="00AE4D0A"/>
    <w:rsid w:val="00AE6C54"/>
    <w:rsid w:val="00AF1EC5"/>
    <w:rsid w:val="00AF2711"/>
    <w:rsid w:val="00AF2E08"/>
    <w:rsid w:val="00AF3610"/>
    <w:rsid w:val="00AF6214"/>
    <w:rsid w:val="00AF671F"/>
    <w:rsid w:val="00AF6BB9"/>
    <w:rsid w:val="00AF7586"/>
    <w:rsid w:val="00AF7F54"/>
    <w:rsid w:val="00B00C3F"/>
    <w:rsid w:val="00B01191"/>
    <w:rsid w:val="00B0223E"/>
    <w:rsid w:val="00B0487A"/>
    <w:rsid w:val="00B04A81"/>
    <w:rsid w:val="00B05F14"/>
    <w:rsid w:val="00B067BF"/>
    <w:rsid w:val="00B0748F"/>
    <w:rsid w:val="00B07B7F"/>
    <w:rsid w:val="00B123B2"/>
    <w:rsid w:val="00B12922"/>
    <w:rsid w:val="00B146FC"/>
    <w:rsid w:val="00B155AC"/>
    <w:rsid w:val="00B17268"/>
    <w:rsid w:val="00B17795"/>
    <w:rsid w:val="00B20860"/>
    <w:rsid w:val="00B21FFF"/>
    <w:rsid w:val="00B22E53"/>
    <w:rsid w:val="00B2355A"/>
    <w:rsid w:val="00B23CE2"/>
    <w:rsid w:val="00B25602"/>
    <w:rsid w:val="00B25771"/>
    <w:rsid w:val="00B262D4"/>
    <w:rsid w:val="00B264C3"/>
    <w:rsid w:val="00B26D56"/>
    <w:rsid w:val="00B279DA"/>
    <w:rsid w:val="00B27BFD"/>
    <w:rsid w:val="00B27EA9"/>
    <w:rsid w:val="00B3009E"/>
    <w:rsid w:val="00B313E1"/>
    <w:rsid w:val="00B319F4"/>
    <w:rsid w:val="00B31CFA"/>
    <w:rsid w:val="00B323A9"/>
    <w:rsid w:val="00B32559"/>
    <w:rsid w:val="00B32C44"/>
    <w:rsid w:val="00B34FFF"/>
    <w:rsid w:val="00B36C38"/>
    <w:rsid w:val="00B3700B"/>
    <w:rsid w:val="00B37500"/>
    <w:rsid w:val="00B37656"/>
    <w:rsid w:val="00B428C3"/>
    <w:rsid w:val="00B43090"/>
    <w:rsid w:val="00B44F9B"/>
    <w:rsid w:val="00B516EF"/>
    <w:rsid w:val="00B5179D"/>
    <w:rsid w:val="00B51948"/>
    <w:rsid w:val="00B51FC6"/>
    <w:rsid w:val="00B60190"/>
    <w:rsid w:val="00B6077D"/>
    <w:rsid w:val="00B6118D"/>
    <w:rsid w:val="00B622B7"/>
    <w:rsid w:val="00B63EC3"/>
    <w:rsid w:val="00B644AB"/>
    <w:rsid w:val="00B64E8C"/>
    <w:rsid w:val="00B64F82"/>
    <w:rsid w:val="00B67CB9"/>
    <w:rsid w:val="00B7076E"/>
    <w:rsid w:val="00B70C40"/>
    <w:rsid w:val="00B72FA6"/>
    <w:rsid w:val="00B73843"/>
    <w:rsid w:val="00B7555B"/>
    <w:rsid w:val="00B76AB1"/>
    <w:rsid w:val="00B76D29"/>
    <w:rsid w:val="00B77197"/>
    <w:rsid w:val="00B80999"/>
    <w:rsid w:val="00B816DA"/>
    <w:rsid w:val="00B81DBE"/>
    <w:rsid w:val="00B821DF"/>
    <w:rsid w:val="00B822E2"/>
    <w:rsid w:val="00B82D16"/>
    <w:rsid w:val="00B8310E"/>
    <w:rsid w:val="00B83B34"/>
    <w:rsid w:val="00B8575D"/>
    <w:rsid w:val="00B85BE8"/>
    <w:rsid w:val="00B91D20"/>
    <w:rsid w:val="00B92903"/>
    <w:rsid w:val="00B94267"/>
    <w:rsid w:val="00B95DA5"/>
    <w:rsid w:val="00B97162"/>
    <w:rsid w:val="00BA1747"/>
    <w:rsid w:val="00BA17D9"/>
    <w:rsid w:val="00BA2997"/>
    <w:rsid w:val="00BA3053"/>
    <w:rsid w:val="00BA5CDE"/>
    <w:rsid w:val="00BA7ACD"/>
    <w:rsid w:val="00BB0538"/>
    <w:rsid w:val="00BB0A32"/>
    <w:rsid w:val="00BB1789"/>
    <w:rsid w:val="00BB24C8"/>
    <w:rsid w:val="00BB2BFC"/>
    <w:rsid w:val="00BB3DA7"/>
    <w:rsid w:val="00BB5F5E"/>
    <w:rsid w:val="00BB7645"/>
    <w:rsid w:val="00BC0380"/>
    <w:rsid w:val="00BC12AE"/>
    <w:rsid w:val="00BC1EE6"/>
    <w:rsid w:val="00BC2121"/>
    <w:rsid w:val="00BC2C90"/>
    <w:rsid w:val="00BC4ECC"/>
    <w:rsid w:val="00BC50D6"/>
    <w:rsid w:val="00BC5B2B"/>
    <w:rsid w:val="00BD1F6D"/>
    <w:rsid w:val="00BD3410"/>
    <w:rsid w:val="00BD3715"/>
    <w:rsid w:val="00BD4257"/>
    <w:rsid w:val="00BD5DA4"/>
    <w:rsid w:val="00BD61D3"/>
    <w:rsid w:val="00BD63F4"/>
    <w:rsid w:val="00BD687B"/>
    <w:rsid w:val="00BD7020"/>
    <w:rsid w:val="00BD7FEB"/>
    <w:rsid w:val="00BE0B24"/>
    <w:rsid w:val="00BE1A13"/>
    <w:rsid w:val="00BE2802"/>
    <w:rsid w:val="00BE3493"/>
    <w:rsid w:val="00BE3643"/>
    <w:rsid w:val="00BE4E43"/>
    <w:rsid w:val="00BE6A43"/>
    <w:rsid w:val="00BF0CD4"/>
    <w:rsid w:val="00BF124A"/>
    <w:rsid w:val="00BF1CB8"/>
    <w:rsid w:val="00BF1E8A"/>
    <w:rsid w:val="00BF298C"/>
    <w:rsid w:val="00BF2C25"/>
    <w:rsid w:val="00BF3458"/>
    <w:rsid w:val="00BF3956"/>
    <w:rsid w:val="00BF6B86"/>
    <w:rsid w:val="00BF7C75"/>
    <w:rsid w:val="00C00CCB"/>
    <w:rsid w:val="00C0424A"/>
    <w:rsid w:val="00C04706"/>
    <w:rsid w:val="00C054B7"/>
    <w:rsid w:val="00C0685B"/>
    <w:rsid w:val="00C1055C"/>
    <w:rsid w:val="00C10771"/>
    <w:rsid w:val="00C1224A"/>
    <w:rsid w:val="00C12B5B"/>
    <w:rsid w:val="00C12F92"/>
    <w:rsid w:val="00C13493"/>
    <w:rsid w:val="00C144ED"/>
    <w:rsid w:val="00C1665C"/>
    <w:rsid w:val="00C174D4"/>
    <w:rsid w:val="00C2202B"/>
    <w:rsid w:val="00C22738"/>
    <w:rsid w:val="00C22D34"/>
    <w:rsid w:val="00C22D38"/>
    <w:rsid w:val="00C235A8"/>
    <w:rsid w:val="00C251A9"/>
    <w:rsid w:val="00C2722A"/>
    <w:rsid w:val="00C31B78"/>
    <w:rsid w:val="00C33CE6"/>
    <w:rsid w:val="00C33E07"/>
    <w:rsid w:val="00C33E72"/>
    <w:rsid w:val="00C34A9B"/>
    <w:rsid w:val="00C34EF4"/>
    <w:rsid w:val="00C34F7E"/>
    <w:rsid w:val="00C35865"/>
    <w:rsid w:val="00C377D1"/>
    <w:rsid w:val="00C37AB1"/>
    <w:rsid w:val="00C37AE0"/>
    <w:rsid w:val="00C37C7E"/>
    <w:rsid w:val="00C40B99"/>
    <w:rsid w:val="00C425D1"/>
    <w:rsid w:val="00C42FC9"/>
    <w:rsid w:val="00C43C33"/>
    <w:rsid w:val="00C4456F"/>
    <w:rsid w:val="00C4469A"/>
    <w:rsid w:val="00C46867"/>
    <w:rsid w:val="00C47192"/>
    <w:rsid w:val="00C50219"/>
    <w:rsid w:val="00C50B98"/>
    <w:rsid w:val="00C51758"/>
    <w:rsid w:val="00C54A9E"/>
    <w:rsid w:val="00C552CA"/>
    <w:rsid w:val="00C563DD"/>
    <w:rsid w:val="00C576E9"/>
    <w:rsid w:val="00C635A9"/>
    <w:rsid w:val="00C63D85"/>
    <w:rsid w:val="00C64F67"/>
    <w:rsid w:val="00C6575F"/>
    <w:rsid w:val="00C71745"/>
    <w:rsid w:val="00C718BC"/>
    <w:rsid w:val="00C75D69"/>
    <w:rsid w:val="00C773E7"/>
    <w:rsid w:val="00C77828"/>
    <w:rsid w:val="00C77FE4"/>
    <w:rsid w:val="00C80361"/>
    <w:rsid w:val="00C80373"/>
    <w:rsid w:val="00C805C2"/>
    <w:rsid w:val="00C844E8"/>
    <w:rsid w:val="00C8524B"/>
    <w:rsid w:val="00C862E4"/>
    <w:rsid w:val="00C87952"/>
    <w:rsid w:val="00C928B1"/>
    <w:rsid w:val="00C93540"/>
    <w:rsid w:val="00C9387E"/>
    <w:rsid w:val="00C93FAE"/>
    <w:rsid w:val="00C9731B"/>
    <w:rsid w:val="00CA0499"/>
    <w:rsid w:val="00CA059D"/>
    <w:rsid w:val="00CA11F7"/>
    <w:rsid w:val="00CA243A"/>
    <w:rsid w:val="00CA2A8E"/>
    <w:rsid w:val="00CA2B01"/>
    <w:rsid w:val="00CA2B2A"/>
    <w:rsid w:val="00CA2CBB"/>
    <w:rsid w:val="00CA42D4"/>
    <w:rsid w:val="00CA4986"/>
    <w:rsid w:val="00CA4BBA"/>
    <w:rsid w:val="00CA7D94"/>
    <w:rsid w:val="00CB1C60"/>
    <w:rsid w:val="00CB37FB"/>
    <w:rsid w:val="00CB61FF"/>
    <w:rsid w:val="00CC0B33"/>
    <w:rsid w:val="00CD0746"/>
    <w:rsid w:val="00CD09FD"/>
    <w:rsid w:val="00CD13A5"/>
    <w:rsid w:val="00CD2110"/>
    <w:rsid w:val="00CD3B68"/>
    <w:rsid w:val="00CD4B16"/>
    <w:rsid w:val="00CE0D52"/>
    <w:rsid w:val="00CE0D58"/>
    <w:rsid w:val="00CE1450"/>
    <w:rsid w:val="00CE1682"/>
    <w:rsid w:val="00CE1D54"/>
    <w:rsid w:val="00CE2246"/>
    <w:rsid w:val="00CE37B6"/>
    <w:rsid w:val="00CE6952"/>
    <w:rsid w:val="00CE6F99"/>
    <w:rsid w:val="00CE7325"/>
    <w:rsid w:val="00CF09C8"/>
    <w:rsid w:val="00CF118A"/>
    <w:rsid w:val="00CF1AB9"/>
    <w:rsid w:val="00CF54C5"/>
    <w:rsid w:val="00D00ABB"/>
    <w:rsid w:val="00D01098"/>
    <w:rsid w:val="00D020E4"/>
    <w:rsid w:val="00D02291"/>
    <w:rsid w:val="00D04A93"/>
    <w:rsid w:val="00D06359"/>
    <w:rsid w:val="00D067DE"/>
    <w:rsid w:val="00D06806"/>
    <w:rsid w:val="00D07231"/>
    <w:rsid w:val="00D10178"/>
    <w:rsid w:val="00D102C0"/>
    <w:rsid w:val="00D11EDB"/>
    <w:rsid w:val="00D11FF7"/>
    <w:rsid w:val="00D12DD6"/>
    <w:rsid w:val="00D1398D"/>
    <w:rsid w:val="00D13F45"/>
    <w:rsid w:val="00D141B3"/>
    <w:rsid w:val="00D15FD5"/>
    <w:rsid w:val="00D2182B"/>
    <w:rsid w:val="00D21D09"/>
    <w:rsid w:val="00D237DE"/>
    <w:rsid w:val="00D243EF"/>
    <w:rsid w:val="00D246A4"/>
    <w:rsid w:val="00D25CDA"/>
    <w:rsid w:val="00D25FF2"/>
    <w:rsid w:val="00D275C0"/>
    <w:rsid w:val="00D31798"/>
    <w:rsid w:val="00D31D70"/>
    <w:rsid w:val="00D33BCE"/>
    <w:rsid w:val="00D34A1C"/>
    <w:rsid w:val="00D35659"/>
    <w:rsid w:val="00D35FB6"/>
    <w:rsid w:val="00D36963"/>
    <w:rsid w:val="00D370D3"/>
    <w:rsid w:val="00D4165C"/>
    <w:rsid w:val="00D44B48"/>
    <w:rsid w:val="00D45698"/>
    <w:rsid w:val="00D459A7"/>
    <w:rsid w:val="00D4644A"/>
    <w:rsid w:val="00D47A57"/>
    <w:rsid w:val="00D50398"/>
    <w:rsid w:val="00D50D3B"/>
    <w:rsid w:val="00D52F51"/>
    <w:rsid w:val="00D52FD3"/>
    <w:rsid w:val="00D5526E"/>
    <w:rsid w:val="00D55349"/>
    <w:rsid w:val="00D55B6C"/>
    <w:rsid w:val="00D56134"/>
    <w:rsid w:val="00D5644F"/>
    <w:rsid w:val="00D56A87"/>
    <w:rsid w:val="00D60F4E"/>
    <w:rsid w:val="00D619E3"/>
    <w:rsid w:val="00D629EC"/>
    <w:rsid w:val="00D632A4"/>
    <w:rsid w:val="00D633A2"/>
    <w:rsid w:val="00D665FC"/>
    <w:rsid w:val="00D67393"/>
    <w:rsid w:val="00D67441"/>
    <w:rsid w:val="00D70D29"/>
    <w:rsid w:val="00D712CF"/>
    <w:rsid w:val="00D726DD"/>
    <w:rsid w:val="00D7664A"/>
    <w:rsid w:val="00D76C90"/>
    <w:rsid w:val="00D77EF0"/>
    <w:rsid w:val="00D8115F"/>
    <w:rsid w:val="00D83ADF"/>
    <w:rsid w:val="00D83FFA"/>
    <w:rsid w:val="00D85B9C"/>
    <w:rsid w:val="00D903DF"/>
    <w:rsid w:val="00D905F2"/>
    <w:rsid w:val="00D90F07"/>
    <w:rsid w:val="00D914B3"/>
    <w:rsid w:val="00D91A36"/>
    <w:rsid w:val="00D929D4"/>
    <w:rsid w:val="00D9585C"/>
    <w:rsid w:val="00D96460"/>
    <w:rsid w:val="00D9740C"/>
    <w:rsid w:val="00DA1E86"/>
    <w:rsid w:val="00DA388E"/>
    <w:rsid w:val="00DA7441"/>
    <w:rsid w:val="00DA79F7"/>
    <w:rsid w:val="00DB280D"/>
    <w:rsid w:val="00DB2E3E"/>
    <w:rsid w:val="00DB430D"/>
    <w:rsid w:val="00DB690D"/>
    <w:rsid w:val="00DB7269"/>
    <w:rsid w:val="00DB7758"/>
    <w:rsid w:val="00DB7996"/>
    <w:rsid w:val="00DC1DE4"/>
    <w:rsid w:val="00DC1F91"/>
    <w:rsid w:val="00DC2A7E"/>
    <w:rsid w:val="00DC3479"/>
    <w:rsid w:val="00DC39A0"/>
    <w:rsid w:val="00DC3F40"/>
    <w:rsid w:val="00DC4AC9"/>
    <w:rsid w:val="00DC5D45"/>
    <w:rsid w:val="00DC6053"/>
    <w:rsid w:val="00DC772E"/>
    <w:rsid w:val="00DC78EA"/>
    <w:rsid w:val="00DD0C57"/>
    <w:rsid w:val="00DD14F8"/>
    <w:rsid w:val="00DD1693"/>
    <w:rsid w:val="00DD1E0E"/>
    <w:rsid w:val="00DD2313"/>
    <w:rsid w:val="00DD4B0F"/>
    <w:rsid w:val="00DD7610"/>
    <w:rsid w:val="00DD76D2"/>
    <w:rsid w:val="00DE1175"/>
    <w:rsid w:val="00DE1C3B"/>
    <w:rsid w:val="00DE315B"/>
    <w:rsid w:val="00DE3619"/>
    <w:rsid w:val="00DE3643"/>
    <w:rsid w:val="00DE3DAD"/>
    <w:rsid w:val="00DE4044"/>
    <w:rsid w:val="00DE57A6"/>
    <w:rsid w:val="00DE615F"/>
    <w:rsid w:val="00DE641F"/>
    <w:rsid w:val="00DF0348"/>
    <w:rsid w:val="00DF0A2D"/>
    <w:rsid w:val="00DF2025"/>
    <w:rsid w:val="00DF230D"/>
    <w:rsid w:val="00DF2D01"/>
    <w:rsid w:val="00DF4723"/>
    <w:rsid w:val="00DF4816"/>
    <w:rsid w:val="00E01355"/>
    <w:rsid w:val="00E017BE"/>
    <w:rsid w:val="00E01892"/>
    <w:rsid w:val="00E05D7B"/>
    <w:rsid w:val="00E06CD7"/>
    <w:rsid w:val="00E101FD"/>
    <w:rsid w:val="00E202D8"/>
    <w:rsid w:val="00E2134C"/>
    <w:rsid w:val="00E23111"/>
    <w:rsid w:val="00E23428"/>
    <w:rsid w:val="00E2351D"/>
    <w:rsid w:val="00E24E4B"/>
    <w:rsid w:val="00E25E27"/>
    <w:rsid w:val="00E2613E"/>
    <w:rsid w:val="00E26156"/>
    <w:rsid w:val="00E26AD2"/>
    <w:rsid w:val="00E277FD"/>
    <w:rsid w:val="00E2790B"/>
    <w:rsid w:val="00E33D24"/>
    <w:rsid w:val="00E34095"/>
    <w:rsid w:val="00E3590E"/>
    <w:rsid w:val="00E364F2"/>
    <w:rsid w:val="00E3689E"/>
    <w:rsid w:val="00E37033"/>
    <w:rsid w:val="00E374E9"/>
    <w:rsid w:val="00E400FC"/>
    <w:rsid w:val="00E40986"/>
    <w:rsid w:val="00E41501"/>
    <w:rsid w:val="00E41E06"/>
    <w:rsid w:val="00E41FB3"/>
    <w:rsid w:val="00E4215B"/>
    <w:rsid w:val="00E4275A"/>
    <w:rsid w:val="00E43870"/>
    <w:rsid w:val="00E46614"/>
    <w:rsid w:val="00E47377"/>
    <w:rsid w:val="00E47A6E"/>
    <w:rsid w:val="00E47E8F"/>
    <w:rsid w:val="00E5108F"/>
    <w:rsid w:val="00E52F0D"/>
    <w:rsid w:val="00E5402F"/>
    <w:rsid w:val="00E540C1"/>
    <w:rsid w:val="00E558F3"/>
    <w:rsid w:val="00E56AF6"/>
    <w:rsid w:val="00E575AD"/>
    <w:rsid w:val="00E628C2"/>
    <w:rsid w:val="00E63D41"/>
    <w:rsid w:val="00E65599"/>
    <w:rsid w:val="00E663BE"/>
    <w:rsid w:val="00E66954"/>
    <w:rsid w:val="00E66B58"/>
    <w:rsid w:val="00E7090C"/>
    <w:rsid w:val="00E70FD4"/>
    <w:rsid w:val="00E731B3"/>
    <w:rsid w:val="00E73898"/>
    <w:rsid w:val="00E74310"/>
    <w:rsid w:val="00E74C71"/>
    <w:rsid w:val="00E759E6"/>
    <w:rsid w:val="00E7612F"/>
    <w:rsid w:val="00E763E9"/>
    <w:rsid w:val="00E7653B"/>
    <w:rsid w:val="00E81EDA"/>
    <w:rsid w:val="00E82404"/>
    <w:rsid w:val="00E84051"/>
    <w:rsid w:val="00E847AD"/>
    <w:rsid w:val="00E90173"/>
    <w:rsid w:val="00E9023D"/>
    <w:rsid w:val="00E90368"/>
    <w:rsid w:val="00E90F60"/>
    <w:rsid w:val="00E915B6"/>
    <w:rsid w:val="00E920BC"/>
    <w:rsid w:val="00E923CA"/>
    <w:rsid w:val="00E948E4"/>
    <w:rsid w:val="00E971B7"/>
    <w:rsid w:val="00EA059C"/>
    <w:rsid w:val="00EA1E4C"/>
    <w:rsid w:val="00EA212D"/>
    <w:rsid w:val="00EA3135"/>
    <w:rsid w:val="00EA3932"/>
    <w:rsid w:val="00EA5B2D"/>
    <w:rsid w:val="00EA69EE"/>
    <w:rsid w:val="00EA6EAA"/>
    <w:rsid w:val="00EB0009"/>
    <w:rsid w:val="00EB0F54"/>
    <w:rsid w:val="00EB216C"/>
    <w:rsid w:val="00EB4B94"/>
    <w:rsid w:val="00EB5EA9"/>
    <w:rsid w:val="00EB68DF"/>
    <w:rsid w:val="00EC0956"/>
    <w:rsid w:val="00EC143A"/>
    <w:rsid w:val="00EC149C"/>
    <w:rsid w:val="00EC2D85"/>
    <w:rsid w:val="00EC305D"/>
    <w:rsid w:val="00EC3133"/>
    <w:rsid w:val="00EC3396"/>
    <w:rsid w:val="00EC6131"/>
    <w:rsid w:val="00EC63E7"/>
    <w:rsid w:val="00EC6D7F"/>
    <w:rsid w:val="00ED18AC"/>
    <w:rsid w:val="00ED1CE2"/>
    <w:rsid w:val="00ED31A4"/>
    <w:rsid w:val="00ED3501"/>
    <w:rsid w:val="00ED399E"/>
    <w:rsid w:val="00ED3ED0"/>
    <w:rsid w:val="00ED3F82"/>
    <w:rsid w:val="00ED4AB9"/>
    <w:rsid w:val="00ED5055"/>
    <w:rsid w:val="00ED559E"/>
    <w:rsid w:val="00ED58F7"/>
    <w:rsid w:val="00ED5E9B"/>
    <w:rsid w:val="00ED6968"/>
    <w:rsid w:val="00ED6E01"/>
    <w:rsid w:val="00EE172A"/>
    <w:rsid w:val="00EE570D"/>
    <w:rsid w:val="00EE6B49"/>
    <w:rsid w:val="00EE78D3"/>
    <w:rsid w:val="00EF30D3"/>
    <w:rsid w:val="00EF3391"/>
    <w:rsid w:val="00EF5E26"/>
    <w:rsid w:val="00EF65F0"/>
    <w:rsid w:val="00EF6605"/>
    <w:rsid w:val="00F03A12"/>
    <w:rsid w:val="00F04602"/>
    <w:rsid w:val="00F0565E"/>
    <w:rsid w:val="00F05D43"/>
    <w:rsid w:val="00F06287"/>
    <w:rsid w:val="00F10021"/>
    <w:rsid w:val="00F12861"/>
    <w:rsid w:val="00F142E8"/>
    <w:rsid w:val="00F169B7"/>
    <w:rsid w:val="00F17A78"/>
    <w:rsid w:val="00F20DB7"/>
    <w:rsid w:val="00F20F05"/>
    <w:rsid w:val="00F2135D"/>
    <w:rsid w:val="00F21BA2"/>
    <w:rsid w:val="00F227EF"/>
    <w:rsid w:val="00F238F7"/>
    <w:rsid w:val="00F23E88"/>
    <w:rsid w:val="00F25FF0"/>
    <w:rsid w:val="00F273B1"/>
    <w:rsid w:val="00F27B4F"/>
    <w:rsid w:val="00F3015B"/>
    <w:rsid w:val="00F3147D"/>
    <w:rsid w:val="00F32C30"/>
    <w:rsid w:val="00F348C6"/>
    <w:rsid w:val="00F40BB5"/>
    <w:rsid w:val="00F40F62"/>
    <w:rsid w:val="00F43204"/>
    <w:rsid w:val="00F436DF"/>
    <w:rsid w:val="00F44B3B"/>
    <w:rsid w:val="00F44D1C"/>
    <w:rsid w:val="00F507EA"/>
    <w:rsid w:val="00F508EF"/>
    <w:rsid w:val="00F53831"/>
    <w:rsid w:val="00F54BFF"/>
    <w:rsid w:val="00F57177"/>
    <w:rsid w:val="00F61C83"/>
    <w:rsid w:val="00F620D4"/>
    <w:rsid w:val="00F636B4"/>
    <w:rsid w:val="00F64761"/>
    <w:rsid w:val="00F65DA9"/>
    <w:rsid w:val="00F66959"/>
    <w:rsid w:val="00F70E6B"/>
    <w:rsid w:val="00F71BE4"/>
    <w:rsid w:val="00F7223C"/>
    <w:rsid w:val="00F72403"/>
    <w:rsid w:val="00F730EA"/>
    <w:rsid w:val="00F73F6F"/>
    <w:rsid w:val="00F77136"/>
    <w:rsid w:val="00F816C7"/>
    <w:rsid w:val="00F81869"/>
    <w:rsid w:val="00F81A14"/>
    <w:rsid w:val="00F820C2"/>
    <w:rsid w:val="00F8242A"/>
    <w:rsid w:val="00F85B38"/>
    <w:rsid w:val="00F85B62"/>
    <w:rsid w:val="00F85F12"/>
    <w:rsid w:val="00F87D63"/>
    <w:rsid w:val="00F9129C"/>
    <w:rsid w:val="00F91386"/>
    <w:rsid w:val="00F913DF"/>
    <w:rsid w:val="00F918BD"/>
    <w:rsid w:val="00F926B8"/>
    <w:rsid w:val="00F95934"/>
    <w:rsid w:val="00FA22D5"/>
    <w:rsid w:val="00FA3762"/>
    <w:rsid w:val="00FA3C7B"/>
    <w:rsid w:val="00FA64BA"/>
    <w:rsid w:val="00FA6F0A"/>
    <w:rsid w:val="00FA792D"/>
    <w:rsid w:val="00FB15C8"/>
    <w:rsid w:val="00FB18DC"/>
    <w:rsid w:val="00FB1A16"/>
    <w:rsid w:val="00FB2210"/>
    <w:rsid w:val="00FB4C56"/>
    <w:rsid w:val="00FC15A5"/>
    <w:rsid w:val="00FC21A1"/>
    <w:rsid w:val="00FC379A"/>
    <w:rsid w:val="00FC410A"/>
    <w:rsid w:val="00FC6589"/>
    <w:rsid w:val="00FD0D13"/>
    <w:rsid w:val="00FD113C"/>
    <w:rsid w:val="00FD1D24"/>
    <w:rsid w:val="00FD5050"/>
    <w:rsid w:val="00FD5E8C"/>
    <w:rsid w:val="00FD65C5"/>
    <w:rsid w:val="00FD7D7D"/>
    <w:rsid w:val="00FE2E5B"/>
    <w:rsid w:val="00FE4E07"/>
    <w:rsid w:val="00FF15FD"/>
    <w:rsid w:val="00FF26CF"/>
    <w:rsid w:val="00FF2724"/>
    <w:rsid w:val="00FF3465"/>
    <w:rsid w:val="00FF707A"/>
    <w:rsid w:val="00FF7E5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1EA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408C"/>
    <w:pPr>
      <w:spacing w:after="60" w:line="240" w:lineRule="exact"/>
    </w:pPr>
    <w:rPr>
      <w:rFonts w:ascii="Trebuchet MS" w:hAnsi="Trebuchet MS"/>
      <w:sz w:val="18"/>
    </w:rPr>
  </w:style>
  <w:style w:type="paragraph" w:styleId="Heading1">
    <w:name w:val="heading 1"/>
    <w:basedOn w:val="Normal"/>
    <w:next w:val="Normal"/>
    <w:link w:val="Heading1Char"/>
    <w:uiPriority w:val="9"/>
    <w:qFormat/>
    <w:rsid w:val="007B2353"/>
    <w:pPr>
      <w:keepNext/>
      <w:keepLines/>
      <w:numPr>
        <w:numId w:val="9"/>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353"/>
    <w:pPr>
      <w:keepNext/>
      <w:keepLines/>
      <w:numPr>
        <w:ilvl w:val="1"/>
        <w:numId w:val="9"/>
      </w:numPr>
      <w:spacing w:before="120" w:line="240" w:lineRule="auto"/>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79D"/>
    <w:pPr>
      <w:keepNext/>
      <w:keepLines/>
      <w:numPr>
        <w:ilvl w:val="2"/>
        <w:numId w:val="9"/>
      </w:numPr>
      <w:spacing w:before="120" w:line="240" w:lineRule="auto"/>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7B2353"/>
    <w:pPr>
      <w:keepNext/>
      <w:keepLines/>
      <w:spacing w:before="40" w:after="0"/>
      <w:outlineLvl w:val="3"/>
    </w:pPr>
    <w:rPr>
      <w:rFonts w:asciiTheme="majorHAnsi" w:eastAsiaTheme="majorEastAsia" w:hAnsiTheme="majorHAnsi" w:cstheme="majorBidi"/>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235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qFormat/>
    <w:rsid w:val="00187EE6"/>
    <w:pPr>
      <w:keepNext/>
      <w:numPr>
        <w:ilvl w:val="7"/>
        <w:numId w:val="9"/>
      </w:numPr>
      <w:spacing w:before="40" w:after="40" w:line="280" w:lineRule="exact"/>
      <w:jc w:val="center"/>
      <w:outlineLvl w:val="7"/>
    </w:pPr>
    <w:rPr>
      <w:rFonts w:ascii="Century Gothic" w:eastAsia="Times New Roman" w:hAnsi="Century Gothic" w:cs="Times New Roman"/>
      <w:b/>
      <w:lang w:val="en-AU"/>
    </w:rPr>
  </w:style>
  <w:style w:type="paragraph" w:styleId="Heading9">
    <w:name w:val="heading 9"/>
    <w:basedOn w:val="Normal"/>
    <w:next w:val="Normal"/>
    <w:link w:val="Heading9Char"/>
    <w:uiPriority w:val="99"/>
    <w:qFormat/>
    <w:rsid w:val="00187EE6"/>
    <w:pPr>
      <w:keepNext/>
      <w:numPr>
        <w:ilvl w:val="8"/>
        <w:numId w:val="9"/>
      </w:numPr>
      <w:spacing w:before="40" w:after="40" w:line="280" w:lineRule="exact"/>
      <w:jc w:val="center"/>
      <w:outlineLvl w:val="8"/>
    </w:pPr>
    <w:rPr>
      <w:rFonts w:ascii="Century Gothic" w:eastAsia="Times New Roman" w:hAnsi="Century Gothic" w:cs="Times New Roman"/>
      <w:b/>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1"/>
    <w:qFormat/>
    <w:rsid w:val="00105BBD"/>
    <w:pPr>
      <w:ind w:left="720"/>
      <w:contextualSpacing/>
    </w:pPr>
    <w:rPr>
      <w:rFonts w:ascii="Times New Roman" w:eastAsia="Times New Roman" w:hAnsi="Times New Roman" w:cs="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1"/>
    <w:rsid w:val="007B23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1"/>
    <w:rsid w:val="007B23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11E2"/>
    <w:rPr>
      <w:rFonts w:asciiTheme="majorHAnsi" w:eastAsiaTheme="majorEastAsia" w:hAnsiTheme="majorHAnsi" w:cstheme="majorBidi"/>
      <w:color w:val="1F3763" w:themeColor="accent1" w:themeShade="7F"/>
      <w:sz w:val="22"/>
      <w:szCs w:val="22"/>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cs="Times New Roman"/>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qFormat/>
    <w:rsid w:val="00C77FE4"/>
    <w:pPr>
      <w:keepNext/>
      <w:tabs>
        <w:tab w:val="right" w:leader="dot" w:pos="9010"/>
      </w:tabs>
      <w:ind w:left="567" w:hanging="567"/>
    </w:pPr>
    <w:rPr>
      <w:noProof/>
      <w:lang w:val="en-AU"/>
    </w:rPr>
  </w:style>
  <w:style w:type="paragraph" w:styleId="TOC2">
    <w:name w:val="toc 2"/>
    <w:basedOn w:val="Normal"/>
    <w:next w:val="Normal"/>
    <w:autoRedefine/>
    <w:uiPriority w:val="39"/>
    <w:unhideWhenUsed/>
    <w:qFormat/>
    <w:rsid w:val="00B067BF"/>
    <w:pPr>
      <w:tabs>
        <w:tab w:val="right" w:leader="dot" w:pos="9010"/>
      </w:tabs>
      <w:ind w:left="993" w:hanging="426"/>
    </w:pPr>
    <w:rPr>
      <w:noProof/>
      <w:lang w:val="en-AU"/>
    </w:rPr>
  </w:style>
  <w:style w:type="paragraph" w:styleId="TOC3">
    <w:name w:val="toc 3"/>
    <w:basedOn w:val="Normal"/>
    <w:next w:val="Normal"/>
    <w:autoRedefine/>
    <w:uiPriority w:val="39"/>
    <w:unhideWhenUsed/>
    <w:qFormat/>
    <w:rsid w:val="00B067BF"/>
    <w:pPr>
      <w:tabs>
        <w:tab w:val="right" w:leader="dot" w:pos="9010"/>
      </w:tabs>
      <w:ind w:left="1701" w:hanging="708"/>
    </w:pPr>
    <w:rPr>
      <w:noProof/>
      <w:lang w:val="en-AU"/>
    </w:rPr>
  </w:style>
  <w:style w:type="paragraph" w:styleId="TOC4">
    <w:name w:val="toc 4"/>
    <w:basedOn w:val="Normal"/>
    <w:next w:val="Normal"/>
    <w:autoRedefine/>
    <w:uiPriority w:val="39"/>
    <w:unhideWhenUsed/>
    <w:rsid w:val="002D04CE"/>
    <w:pPr>
      <w:ind w:left="720"/>
    </w:pPr>
  </w:style>
  <w:style w:type="paragraph" w:styleId="TOC5">
    <w:name w:val="toc 5"/>
    <w:basedOn w:val="Normal"/>
    <w:next w:val="Normal"/>
    <w:autoRedefine/>
    <w:uiPriority w:val="39"/>
    <w:unhideWhenUsed/>
    <w:rsid w:val="002D04CE"/>
    <w:pPr>
      <w:ind w:left="960"/>
    </w:p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uiPriority w:val="59"/>
    <w:rsid w:val="00A629D5"/>
    <w:pPr>
      <w:spacing w:before="60" w:after="60" w:line="260" w:lineRule="exact"/>
    </w:pPr>
    <w:rPr>
      <w:rFonts w:ascii="Times New Roman" w:eastAsia="Times New Roman" w:hAnsi="Times New Roman" w:cs="Times New Roman"/>
      <w:lang w:val="en-AU"/>
    </w:rPr>
    <w:tblPr>
      <w:tblInd w:w="0" w:type="dxa"/>
      <w:tblBorders>
        <w:top w:val="single" w:sz="4" w:space="0" w:color="3B3474"/>
        <w:bottom w:val="single" w:sz="4" w:space="0" w:color="3B3474"/>
        <w:insideH w:val="single" w:sz="4" w:space="0" w:color="3B3474"/>
      </w:tblBorders>
      <w:tblCellMar>
        <w:top w:w="0" w:type="dxa"/>
        <w:left w:w="108" w:type="dxa"/>
        <w:bottom w:w="0" w:type="dxa"/>
        <w:right w:w="108" w:type="dxa"/>
      </w:tblCellMar>
    </w:tblPr>
  </w:style>
  <w:style w:type="paragraph" w:customStyle="1" w:styleId="EndNoteBibliographyTitle">
    <w:name w:val="EndNote Bibliography Title"/>
    <w:basedOn w:val="Normal"/>
    <w:rsid w:val="00A629D5"/>
    <w:pPr>
      <w:jc w:val="center"/>
    </w:pPr>
    <w:rPr>
      <w:rFonts w:ascii="Calibri Light" w:hAnsi="Calibri Light"/>
      <w:sz w:val="26"/>
      <w:lang w:val="en-US"/>
    </w:rPr>
  </w:style>
  <w:style w:type="paragraph" w:customStyle="1" w:styleId="EndNoteBibliography">
    <w:name w:val="EndNote Bibliography"/>
    <w:basedOn w:val="Normal"/>
    <w:rsid w:val="008774F0"/>
    <w:pPr>
      <w:spacing w:line="240" w:lineRule="auto"/>
      <w:ind w:left="720" w:hanging="720"/>
    </w:pPr>
    <w:rPr>
      <w:rFonts w:ascii="Calibri Light" w:hAnsi="Calibri Light"/>
      <w:sz w:val="26"/>
      <w:lang w:val="en-US"/>
    </w:rPr>
  </w:style>
  <w:style w:type="paragraph" w:customStyle="1" w:styleId="p1">
    <w:name w:val="p1"/>
    <w:basedOn w:val="Normal"/>
    <w:rsid w:val="00A629D5"/>
    <w:rPr>
      <w:rFonts w:ascii="Helvetica" w:hAnsi="Helvetica" w:cs="Times New Roman"/>
      <w:sz w:val="14"/>
      <w:szCs w:val="14"/>
      <w:lang w:eastAsia="en-GB"/>
    </w:rPr>
  </w:style>
  <w:style w:type="paragraph" w:customStyle="1" w:styleId="Tablecell">
    <w:name w:val="Table cell"/>
    <w:basedOn w:val="Normal"/>
    <w:link w:val="TablecellChar"/>
    <w:uiPriority w:val="99"/>
    <w:rsid w:val="00A629D5"/>
    <w:pPr>
      <w:keepLines/>
      <w:spacing w:before="40" w:after="40"/>
    </w:pPr>
    <w:rPr>
      <w:rFonts w:eastAsia="Times New Roman" w:cs="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3"/>
      </w:numPr>
      <w:spacing w:before="60" w:line="260" w:lineRule="exact"/>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rPr>
  </w:style>
  <w:style w:type="character" w:customStyle="1" w:styleId="textref">
    <w:name w:val="textref"/>
    <w:basedOn w:val="DefaultParagraphFont"/>
    <w:uiPriority w:val="99"/>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7B2353"/>
    <w:rPr>
      <w:rFonts w:asciiTheme="majorHAnsi" w:eastAsiaTheme="majorEastAsia" w:hAnsiTheme="majorHAnsi" w:cstheme="majorBidi"/>
      <w:i/>
      <w:iCs/>
      <w:color w:val="2F5496" w:themeColor="accent1" w:themeShade="BF"/>
      <w:sz w:val="21"/>
      <w:szCs w:val="21"/>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line="240" w:lineRule="auto"/>
    </w:pPr>
    <w:rPr>
      <w:rFonts w:ascii="Times New Roman" w:hAnsi="Times New Roman" w:cs="Times New Roman"/>
      <w:sz w:val="24"/>
      <w:lang w:eastAsia="en-GB"/>
    </w:rPr>
  </w:style>
  <w:style w:type="paragraph" w:customStyle="1" w:styleId="details">
    <w:name w:val="details"/>
    <w:basedOn w:val="Normal"/>
    <w:rsid w:val="00A3490D"/>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Heading6Char">
    <w:name w:val="Heading 6 Char"/>
    <w:basedOn w:val="DefaultParagraphFont"/>
    <w:link w:val="Heading6"/>
    <w:uiPriority w:val="9"/>
    <w:semiHidden/>
    <w:rsid w:val="007B2353"/>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7B2353"/>
    <w:rPr>
      <w:rFonts w:asciiTheme="majorHAnsi" w:eastAsiaTheme="majorEastAsia" w:hAnsiTheme="majorHAnsi" w:cstheme="majorBidi"/>
      <w:i/>
      <w:iCs/>
      <w:color w:val="1F3763" w:themeColor="accent1" w:themeShade="7F"/>
      <w:sz w:val="18"/>
    </w:rPr>
  </w:style>
  <w:style w:type="paragraph" w:customStyle="1" w:styleId="p2">
    <w:name w:val="p2"/>
    <w:basedOn w:val="Normal"/>
    <w:rsid w:val="00645577"/>
    <w:pPr>
      <w:spacing w:after="120" w:line="182" w:lineRule="atLeast"/>
      <w:jc w:val="both"/>
    </w:pPr>
    <w:rPr>
      <w:rFonts w:ascii="Times" w:hAnsi="Times" w:cs="Times New Roman"/>
      <w:sz w:val="17"/>
      <w:szCs w:val="17"/>
      <w:lang w:eastAsia="en-GB"/>
    </w:rPr>
  </w:style>
  <w:style w:type="paragraph" w:customStyle="1" w:styleId="p3">
    <w:name w:val="p3"/>
    <w:basedOn w:val="Normal"/>
    <w:rsid w:val="00645577"/>
    <w:pPr>
      <w:spacing w:after="14" w:line="240" w:lineRule="auto"/>
    </w:pPr>
    <w:rPr>
      <w:rFonts w:ascii="Times" w:hAnsi="Times" w:cs="Times New Roman"/>
      <w:sz w:val="17"/>
      <w:szCs w:val="17"/>
      <w:lang w:eastAsia="en-GB"/>
    </w:rPr>
  </w:style>
  <w:style w:type="paragraph" w:customStyle="1" w:styleId="p4">
    <w:name w:val="p4"/>
    <w:basedOn w:val="Normal"/>
    <w:rsid w:val="00645577"/>
    <w:pPr>
      <w:spacing w:after="0" w:line="240" w:lineRule="auto"/>
    </w:pPr>
    <w:rPr>
      <w:rFonts w:ascii="Times" w:hAnsi="Times" w:cs="Times New Roman"/>
      <w:sz w:val="17"/>
      <w:szCs w:val="17"/>
      <w:lang w:eastAsia="en-GB"/>
    </w:rPr>
  </w:style>
  <w:style w:type="paragraph" w:customStyle="1" w:styleId="p5">
    <w:name w:val="p5"/>
    <w:basedOn w:val="Normal"/>
    <w:rsid w:val="00645577"/>
    <w:pPr>
      <w:spacing w:after="0" w:line="240" w:lineRule="auto"/>
    </w:pPr>
    <w:rPr>
      <w:rFonts w:ascii="Times" w:hAnsi="Times" w:cs="Times New Roman"/>
      <w:sz w:val="17"/>
      <w:szCs w:val="17"/>
      <w:lang w:eastAsia="en-GB"/>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15"/>
      </w:numPr>
      <w:ind w:left="709" w:hanging="345"/>
    </w:pPr>
  </w:style>
  <w:style w:type="paragraph" w:customStyle="1" w:styleId="subbullet">
    <w:name w:val="subbullet"/>
    <w:basedOn w:val="Normal"/>
    <w:uiPriority w:val="99"/>
    <w:qFormat/>
    <w:rsid w:val="00C71745"/>
    <w:rPr>
      <w:lang w:eastAsia="en-GB"/>
    </w:rPr>
  </w:style>
  <w:style w:type="character" w:styleId="Hyperlink">
    <w:name w:val="Hyperlink"/>
    <w:basedOn w:val="DefaultParagraphFont"/>
    <w:uiPriority w:val="99"/>
    <w:unhideWhenUsed/>
    <w:rsid w:val="001528D1"/>
    <w:rPr>
      <w:i/>
      <w:color w:val="70AD47" w:themeColor="accent6"/>
      <w:u w:val="single"/>
    </w:rPr>
  </w:style>
  <w:style w:type="paragraph" w:styleId="BodyText">
    <w:name w:val="Body Text"/>
    <w:basedOn w:val="Normal"/>
    <w:link w:val="BodyTextChar"/>
    <w:uiPriority w:val="1"/>
    <w:unhideWhenUsed/>
    <w:qFormat/>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1"/>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17"/>
      </w:numPr>
    </w:pPr>
  </w:style>
  <w:style w:type="paragraph" w:customStyle="1" w:styleId="sof-title">
    <w:name w:val="sof-title"/>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paragraph" w:customStyle="1" w:styleId="first-letter">
    <w:name w:val="first-letter"/>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rFonts w:ascii="Trebuchet MS" w:hAnsi="Trebuchet MS"/>
      <w:bCs/>
      <w:i/>
      <w:iCs/>
      <w:sz w:val="18"/>
      <w:szCs w:val="18"/>
    </w:rPr>
  </w:style>
  <w:style w:type="paragraph" w:customStyle="1" w:styleId="Title1">
    <w:name w:val="Title1"/>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desc">
    <w:name w:val="desc"/>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jrnl">
    <w:name w:val="jrnl"/>
    <w:basedOn w:val="DefaultParagraphFont"/>
    <w:rsid w:val="002E3690"/>
  </w:style>
  <w:style w:type="character" w:styleId="FollowedHyperlink">
    <w:name w:val="FollowedHyperlink"/>
    <w:basedOn w:val="DefaultParagraphFont"/>
    <w:uiPriority w:val="99"/>
    <w:semiHidden/>
    <w:unhideWhenUsed/>
    <w:rsid w:val="007F3131"/>
    <w:rPr>
      <w:color w:val="954F72" w:themeColor="followedHyperlink"/>
      <w:u w:val="single"/>
    </w:rPr>
  </w:style>
  <w:style w:type="paragraph" w:customStyle="1" w:styleId="Title2">
    <w:name w:val="Title2"/>
    <w:basedOn w:val="Normal"/>
    <w:rsid w:val="006C663E"/>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source">
    <w:name w:val="source"/>
    <w:basedOn w:val="Normal"/>
    <w:uiPriority w:val="99"/>
    <w:rsid w:val="004F61BC"/>
    <w:pPr>
      <w:keepLines/>
      <w:tabs>
        <w:tab w:val="left" w:pos="993"/>
      </w:tabs>
      <w:spacing w:before="40" w:after="180" w:line="240" w:lineRule="auto"/>
      <w:ind w:left="709" w:hanging="709"/>
    </w:pPr>
    <w:rPr>
      <w:rFonts w:ascii="Century Gothic" w:hAnsi="Century Gothic" w:cs="Times New Roman"/>
      <w:noProof/>
      <w:sz w:val="16"/>
      <w:szCs w:val="16"/>
      <w:lang w:val="en-US"/>
    </w:rPr>
  </w:style>
  <w:style w:type="paragraph" w:customStyle="1" w:styleId="DHSBulletText">
    <w:name w:val="DHS Bullet Text"/>
    <w:basedOn w:val="Normal"/>
    <w:next w:val="Normal"/>
    <w:rsid w:val="004F61BC"/>
    <w:pPr>
      <w:widowControl w:val="0"/>
      <w:numPr>
        <w:numId w:val="20"/>
      </w:numPr>
      <w:tabs>
        <w:tab w:val="clear" w:pos="360"/>
      </w:tabs>
      <w:overflowPunct w:val="0"/>
      <w:autoSpaceDE w:val="0"/>
      <w:autoSpaceDN w:val="0"/>
      <w:adjustRightInd w:val="0"/>
      <w:spacing w:after="120" w:line="240" w:lineRule="auto"/>
      <w:textAlignment w:val="baseline"/>
    </w:pPr>
    <w:rPr>
      <w:rFonts w:ascii="Verdana" w:eastAsia="Times New Roman" w:hAnsi="Verdana" w:cs="Times New Roman"/>
      <w:szCs w:val="20"/>
      <w:lang w:val="en-AU"/>
    </w:rPr>
  </w:style>
  <w:style w:type="paragraph" w:customStyle="1" w:styleId="Tableheader">
    <w:name w:val="Table header"/>
    <w:basedOn w:val="Tablecell"/>
    <w:uiPriority w:val="99"/>
    <w:qFormat/>
    <w:rsid w:val="006F2932"/>
    <w:pPr>
      <w:keepNext/>
      <w:spacing w:line="240" w:lineRule="auto"/>
      <w:ind w:left="1134" w:hanging="1134"/>
    </w:pPr>
    <w:rPr>
      <w:b/>
      <w:color w:val="000000"/>
      <w:szCs w:val="16"/>
    </w:rPr>
  </w:style>
  <w:style w:type="paragraph" w:customStyle="1" w:styleId="TableName">
    <w:name w:val="TableName"/>
    <w:basedOn w:val="Normal"/>
    <w:uiPriority w:val="99"/>
    <w:rsid w:val="006F2932"/>
    <w:pPr>
      <w:keepNext/>
      <w:spacing w:before="240" w:after="120" w:line="240" w:lineRule="auto"/>
      <w:ind w:left="993" w:hanging="993"/>
    </w:pPr>
    <w:rPr>
      <w:rFonts w:eastAsia="Times New Roman" w:cs="Times New Roman"/>
      <w:b/>
      <w:szCs w:val="18"/>
      <w:lang w:val="en-AU"/>
    </w:rPr>
  </w:style>
  <w:style w:type="character" w:customStyle="1" w:styleId="comma">
    <w:name w:val="comma"/>
    <w:basedOn w:val="DefaultParagraphFont"/>
    <w:rsid w:val="008E1A0C"/>
  </w:style>
  <w:style w:type="character" w:customStyle="1" w:styleId="s1">
    <w:name w:val="s1"/>
    <w:basedOn w:val="DefaultParagraphFont"/>
    <w:rsid w:val="00EC0956"/>
    <w:rPr>
      <w:rFonts w:ascii="Times" w:hAnsi="Times" w:hint="default"/>
      <w:sz w:val="14"/>
      <w:szCs w:val="14"/>
    </w:rPr>
  </w:style>
  <w:style w:type="paragraph" w:styleId="BalloonText">
    <w:name w:val="Balloon Text"/>
    <w:basedOn w:val="Normal"/>
    <w:link w:val="BalloonTextChar"/>
    <w:uiPriority w:val="99"/>
    <w:semiHidden/>
    <w:unhideWhenUsed/>
    <w:rsid w:val="00BE3643"/>
    <w:pPr>
      <w:spacing w:after="0" w:line="240" w:lineRule="auto"/>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BE3643"/>
    <w:rPr>
      <w:rFonts w:ascii="Times New Roman" w:hAnsi="Times New Roman" w:cs="Times New Roman"/>
      <w:sz w:val="18"/>
      <w:szCs w:val="18"/>
    </w:rPr>
  </w:style>
  <w:style w:type="paragraph" w:styleId="Header">
    <w:name w:val="header"/>
    <w:basedOn w:val="Normal"/>
    <w:link w:val="HeaderChar"/>
    <w:uiPriority w:val="99"/>
    <w:unhideWhenUsed/>
    <w:rsid w:val="002B06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675"/>
    <w:rPr>
      <w:rFonts w:ascii="Trebuchet MS" w:hAnsi="Trebuchet MS"/>
      <w:sz w:val="18"/>
    </w:rPr>
  </w:style>
  <w:style w:type="paragraph" w:styleId="Footer">
    <w:name w:val="footer"/>
    <w:basedOn w:val="Normal"/>
    <w:link w:val="FooterChar"/>
    <w:uiPriority w:val="99"/>
    <w:unhideWhenUsed/>
    <w:rsid w:val="002B06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675"/>
    <w:rPr>
      <w:rFonts w:ascii="Trebuchet MS" w:hAnsi="Trebuchet MS"/>
      <w:sz w:val="18"/>
    </w:rPr>
  </w:style>
  <w:style w:type="character" w:styleId="PageNumber">
    <w:name w:val="page number"/>
    <w:basedOn w:val="DefaultParagraphFont"/>
    <w:uiPriority w:val="99"/>
    <w:semiHidden/>
    <w:unhideWhenUsed/>
    <w:rsid w:val="002B0675"/>
  </w:style>
  <w:style w:type="paragraph" w:customStyle="1" w:styleId="TableParagraph">
    <w:name w:val="Table Paragraph"/>
    <w:basedOn w:val="Normal"/>
    <w:uiPriority w:val="1"/>
    <w:qFormat/>
    <w:rsid w:val="00B00C3F"/>
    <w:pPr>
      <w:widowControl w:val="0"/>
      <w:autoSpaceDE w:val="0"/>
      <w:autoSpaceDN w:val="0"/>
      <w:spacing w:after="0" w:line="240" w:lineRule="auto"/>
    </w:pPr>
    <w:rPr>
      <w:rFonts w:ascii="GillSans-Light" w:eastAsia="GillSans-Light" w:hAnsi="GillSans-Light" w:cs="GillSans-Light"/>
      <w:sz w:val="22"/>
      <w:szCs w:val="22"/>
      <w:lang w:val="en-US"/>
    </w:rPr>
  </w:style>
  <w:style w:type="character" w:styleId="CommentReference">
    <w:name w:val="annotation reference"/>
    <w:basedOn w:val="DefaultParagraphFont"/>
    <w:uiPriority w:val="99"/>
    <w:semiHidden/>
    <w:unhideWhenUsed/>
    <w:rsid w:val="00B01191"/>
    <w:rPr>
      <w:sz w:val="16"/>
      <w:szCs w:val="16"/>
    </w:rPr>
  </w:style>
  <w:style w:type="paragraph" w:styleId="CommentText">
    <w:name w:val="annotation text"/>
    <w:basedOn w:val="Normal"/>
    <w:link w:val="CommentTextChar"/>
    <w:uiPriority w:val="99"/>
    <w:semiHidden/>
    <w:unhideWhenUsed/>
    <w:rsid w:val="00B01191"/>
    <w:pPr>
      <w:spacing w:line="240" w:lineRule="auto"/>
    </w:pPr>
    <w:rPr>
      <w:sz w:val="20"/>
      <w:szCs w:val="20"/>
    </w:rPr>
  </w:style>
  <w:style w:type="character" w:customStyle="1" w:styleId="CommentTextChar">
    <w:name w:val="Comment Text Char"/>
    <w:basedOn w:val="DefaultParagraphFont"/>
    <w:link w:val="CommentText"/>
    <w:uiPriority w:val="99"/>
    <w:semiHidden/>
    <w:rsid w:val="00B01191"/>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B01191"/>
    <w:rPr>
      <w:b/>
      <w:bCs/>
    </w:rPr>
  </w:style>
  <w:style w:type="character" w:customStyle="1" w:styleId="CommentSubjectChar">
    <w:name w:val="Comment Subject Char"/>
    <w:basedOn w:val="CommentTextChar"/>
    <w:link w:val="CommentSubject"/>
    <w:uiPriority w:val="99"/>
    <w:semiHidden/>
    <w:rsid w:val="00B01191"/>
    <w:rPr>
      <w:rFonts w:ascii="Trebuchet MS" w:hAnsi="Trebuchet MS"/>
      <w:b/>
      <w:bCs/>
      <w:sz w:val="20"/>
      <w:szCs w:val="20"/>
    </w:rPr>
  </w:style>
  <w:style w:type="paragraph" w:styleId="Revision">
    <w:name w:val="Revision"/>
    <w:hidden/>
    <w:uiPriority w:val="99"/>
    <w:semiHidden/>
    <w:rsid w:val="00A76750"/>
    <w:rPr>
      <w:rFonts w:ascii="Trebuchet MS" w:hAnsi="Trebuchet M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2718">
      <w:bodyDiv w:val="1"/>
      <w:marLeft w:val="0"/>
      <w:marRight w:val="0"/>
      <w:marTop w:val="0"/>
      <w:marBottom w:val="0"/>
      <w:divBdr>
        <w:top w:val="none" w:sz="0" w:space="0" w:color="auto"/>
        <w:left w:val="none" w:sz="0" w:space="0" w:color="auto"/>
        <w:bottom w:val="none" w:sz="0" w:space="0" w:color="auto"/>
        <w:right w:val="none" w:sz="0" w:space="0" w:color="auto"/>
      </w:divBdr>
    </w:div>
    <w:div w:id="16935115">
      <w:bodyDiv w:val="1"/>
      <w:marLeft w:val="0"/>
      <w:marRight w:val="0"/>
      <w:marTop w:val="0"/>
      <w:marBottom w:val="0"/>
      <w:divBdr>
        <w:top w:val="none" w:sz="0" w:space="0" w:color="auto"/>
        <w:left w:val="none" w:sz="0" w:space="0" w:color="auto"/>
        <w:bottom w:val="none" w:sz="0" w:space="0" w:color="auto"/>
        <w:right w:val="none" w:sz="0" w:space="0" w:color="auto"/>
      </w:divBdr>
    </w:div>
    <w:div w:id="19623262">
      <w:bodyDiv w:val="1"/>
      <w:marLeft w:val="0"/>
      <w:marRight w:val="0"/>
      <w:marTop w:val="0"/>
      <w:marBottom w:val="0"/>
      <w:divBdr>
        <w:top w:val="none" w:sz="0" w:space="0" w:color="auto"/>
        <w:left w:val="none" w:sz="0" w:space="0" w:color="auto"/>
        <w:bottom w:val="none" w:sz="0" w:space="0" w:color="auto"/>
        <w:right w:val="none" w:sz="0" w:space="0" w:color="auto"/>
      </w:divBdr>
    </w:div>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25372960">
      <w:bodyDiv w:val="1"/>
      <w:marLeft w:val="0"/>
      <w:marRight w:val="0"/>
      <w:marTop w:val="0"/>
      <w:marBottom w:val="0"/>
      <w:divBdr>
        <w:top w:val="none" w:sz="0" w:space="0" w:color="auto"/>
        <w:left w:val="none" w:sz="0" w:space="0" w:color="auto"/>
        <w:bottom w:val="none" w:sz="0" w:space="0" w:color="auto"/>
        <w:right w:val="none" w:sz="0" w:space="0" w:color="auto"/>
      </w:divBdr>
    </w:div>
    <w:div w:id="27687761">
      <w:bodyDiv w:val="1"/>
      <w:marLeft w:val="0"/>
      <w:marRight w:val="0"/>
      <w:marTop w:val="0"/>
      <w:marBottom w:val="0"/>
      <w:divBdr>
        <w:top w:val="none" w:sz="0" w:space="0" w:color="auto"/>
        <w:left w:val="none" w:sz="0" w:space="0" w:color="auto"/>
        <w:bottom w:val="none" w:sz="0" w:space="0" w:color="auto"/>
        <w:right w:val="none" w:sz="0" w:space="0" w:color="auto"/>
      </w:divBdr>
    </w:div>
    <w:div w:id="50857697">
      <w:bodyDiv w:val="1"/>
      <w:marLeft w:val="0"/>
      <w:marRight w:val="0"/>
      <w:marTop w:val="0"/>
      <w:marBottom w:val="0"/>
      <w:divBdr>
        <w:top w:val="none" w:sz="0" w:space="0" w:color="auto"/>
        <w:left w:val="none" w:sz="0" w:space="0" w:color="auto"/>
        <w:bottom w:val="none" w:sz="0" w:space="0" w:color="auto"/>
        <w:right w:val="none" w:sz="0" w:space="0" w:color="auto"/>
      </w:divBdr>
    </w:div>
    <w:div w:id="54932985">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67699234">
      <w:bodyDiv w:val="1"/>
      <w:marLeft w:val="0"/>
      <w:marRight w:val="0"/>
      <w:marTop w:val="0"/>
      <w:marBottom w:val="0"/>
      <w:divBdr>
        <w:top w:val="none" w:sz="0" w:space="0" w:color="auto"/>
        <w:left w:val="none" w:sz="0" w:space="0" w:color="auto"/>
        <w:bottom w:val="none" w:sz="0" w:space="0" w:color="auto"/>
        <w:right w:val="none" w:sz="0" w:space="0" w:color="auto"/>
      </w:divBdr>
    </w:div>
    <w:div w:id="98454058">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104231260">
      <w:bodyDiv w:val="1"/>
      <w:marLeft w:val="0"/>
      <w:marRight w:val="0"/>
      <w:marTop w:val="0"/>
      <w:marBottom w:val="0"/>
      <w:divBdr>
        <w:top w:val="none" w:sz="0" w:space="0" w:color="auto"/>
        <w:left w:val="none" w:sz="0" w:space="0" w:color="auto"/>
        <w:bottom w:val="none" w:sz="0" w:space="0" w:color="auto"/>
        <w:right w:val="none" w:sz="0" w:space="0" w:color="auto"/>
      </w:divBdr>
    </w:div>
    <w:div w:id="115803171">
      <w:bodyDiv w:val="1"/>
      <w:marLeft w:val="0"/>
      <w:marRight w:val="0"/>
      <w:marTop w:val="0"/>
      <w:marBottom w:val="0"/>
      <w:divBdr>
        <w:top w:val="none" w:sz="0" w:space="0" w:color="auto"/>
        <w:left w:val="none" w:sz="0" w:space="0" w:color="auto"/>
        <w:bottom w:val="none" w:sz="0" w:space="0" w:color="auto"/>
        <w:right w:val="none" w:sz="0" w:space="0" w:color="auto"/>
      </w:divBdr>
    </w:div>
    <w:div w:id="121047279">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35607714">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71729379">
      <w:bodyDiv w:val="1"/>
      <w:marLeft w:val="0"/>
      <w:marRight w:val="0"/>
      <w:marTop w:val="0"/>
      <w:marBottom w:val="0"/>
      <w:divBdr>
        <w:top w:val="none" w:sz="0" w:space="0" w:color="auto"/>
        <w:left w:val="none" w:sz="0" w:space="0" w:color="auto"/>
        <w:bottom w:val="none" w:sz="0" w:space="0" w:color="auto"/>
        <w:right w:val="none" w:sz="0" w:space="0" w:color="auto"/>
      </w:divBdr>
    </w:div>
    <w:div w:id="172032379">
      <w:bodyDiv w:val="1"/>
      <w:marLeft w:val="0"/>
      <w:marRight w:val="0"/>
      <w:marTop w:val="0"/>
      <w:marBottom w:val="0"/>
      <w:divBdr>
        <w:top w:val="none" w:sz="0" w:space="0" w:color="auto"/>
        <w:left w:val="none" w:sz="0" w:space="0" w:color="auto"/>
        <w:bottom w:val="none" w:sz="0" w:space="0" w:color="auto"/>
        <w:right w:val="none" w:sz="0" w:space="0" w:color="auto"/>
      </w:divBdr>
    </w:div>
    <w:div w:id="172916621">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193541265">
      <w:bodyDiv w:val="1"/>
      <w:marLeft w:val="0"/>
      <w:marRight w:val="0"/>
      <w:marTop w:val="0"/>
      <w:marBottom w:val="0"/>
      <w:divBdr>
        <w:top w:val="none" w:sz="0" w:space="0" w:color="auto"/>
        <w:left w:val="none" w:sz="0" w:space="0" w:color="auto"/>
        <w:bottom w:val="none" w:sz="0" w:space="0" w:color="auto"/>
        <w:right w:val="none" w:sz="0" w:space="0" w:color="auto"/>
      </w:divBdr>
    </w:div>
    <w:div w:id="211305359">
      <w:bodyDiv w:val="1"/>
      <w:marLeft w:val="0"/>
      <w:marRight w:val="0"/>
      <w:marTop w:val="0"/>
      <w:marBottom w:val="0"/>
      <w:divBdr>
        <w:top w:val="none" w:sz="0" w:space="0" w:color="auto"/>
        <w:left w:val="none" w:sz="0" w:space="0" w:color="auto"/>
        <w:bottom w:val="none" w:sz="0" w:space="0" w:color="auto"/>
        <w:right w:val="none" w:sz="0" w:space="0" w:color="auto"/>
      </w:divBdr>
    </w:div>
    <w:div w:id="216867336">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44266203">
      <w:bodyDiv w:val="1"/>
      <w:marLeft w:val="0"/>
      <w:marRight w:val="0"/>
      <w:marTop w:val="0"/>
      <w:marBottom w:val="0"/>
      <w:divBdr>
        <w:top w:val="none" w:sz="0" w:space="0" w:color="auto"/>
        <w:left w:val="none" w:sz="0" w:space="0" w:color="auto"/>
        <w:bottom w:val="none" w:sz="0" w:space="0" w:color="auto"/>
        <w:right w:val="none" w:sz="0" w:space="0" w:color="auto"/>
      </w:divBdr>
    </w:div>
    <w:div w:id="245962952">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300233184">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01663448">
      <w:bodyDiv w:val="1"/>
      <w:marLeft w:val="0"/>
      <w:marRight w:val="0"/>
      <w:marTop w:val="0"/>
      <w:marBottom w:val="0"/>
      <w:divBdr>
        <w:top w:val="none" w:sz="0" w:space="0" w:color="auto"/>
        <w:left w:val="none" w:sz="0" w:space="0" w:color="auto"/>
        <w:bottom w:val="none" w:sz="0" w:space="0" w:color="auto"/>
        <w:right w:val="none" w:sz="0" w:space="0" w:color="auto"/>
      </w:divBdr>
    </w:div>
    <w:div w:id="308746793">
      <w:bodyDiv w:val="1"/>
      <w:marLeft w:val="0"/>
      <w:marRight w:val="0"/>
      <w:marTop w:val="0"/>
      <w:marBottom w:val="0"/>
      <w:divBdr>
        <w:top w:val="none" w:sz="0" w:space="0" w:color="auto"/>
        <w:left w:val="none" w:sz="0" w:space="0" w:color="auto"/>
        <w:bottom w:val="none" w:sz="0" w:space="0" w:color="auto"/>
        <w:right w:val="none" w:sz="0" w:space="0" w:color="auto"/>
      </w:divBdr>
    </w:div>
    <w:div w:id="309293478">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27245679">
      <w:bodyDiv w:val="1"/>
      <w:marLeft w:val="0"/>
      <w:marRight w:val="0"/>
      <w:marTop w:val="0"/>
      <w:marBottom w:val="0"/>
      <w:divBdr>
        <w:top w:val="none" w:sz="0" w:space="0" w:color="auto"/>
        <w:left w:val="none" w:sz="0" w:space="0" w:color="auto"/>
        <w:bottom w:val="none" w:sz="0" w:space="0" w:color="auto"/>
        <w:right w:val="none" w:sz="0" w:space="0" w:color="auto"/>
      </w:divBdr>
    </w:div>
    <w:div w:id="328602302">
      <w:bodyDiv w:val="1"/>
      <w:marLeft w:val="0"/>
      <w:marRight w:val="0"/>
      <w:marTop w:val="0"/>
      <w:marBottom w:val="0"/>
      <w:divBdr>
        <w:top w:val="none" w:sz="0" w:space="0" w:color="auto"/>
        <w:left w:val="none" w:sz="0" w:space="0" w:color="auto"/>
        <w:bottom w:val="none" w:sz="0" w:space="0" w:color="auto"/>
        <w:right w:val="none" w:sz="0" w:space="0" w:color="auto"/>
      </w:divBdr>
    </w:div>
    <w:div w:id="336425377">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803950">
      <w:bodyDiv w:val="1"/>
      <w:marLeft w:val="0"/>
      <w:marRight w:val="0"/>
      <w:marTop w:val="0"/>
      <w:marBottom w:val="0"/>
      <w:divBdr>
        <w:top w:val="none" w:sz="0" w:space="0" w:color="auto"/>
        <w:left w:val="none" w:sz="0" w:space="0" w:color="auto"/>
        <w:bottom w:val="none" w:sz="0" w:space="0" w:color="auto"/>
        <w:right w:val="none" w:sz="0" w:space="0" w:color="auto"/>
      </w:divBdr>
    </w:div>
    <w:div w:id="357514550">
      <w:bodyDiv w:val="1"/>
      <w:marLeft w:val="0"/>
      <w:marRight w:val="0"/>
      <w:marTop w:val="0"/>
      <w:marBottom w:val="0"/>
      <w:divBdr>
        <w:top w:val="none" w:sz="0" w:space="0" w:color="auto"/>
        <w:left w:val="none" w:sz="0" w:space="0" w:color="auto"/>
        <w:bottom w:val="none" w:sz="0" w:space="0" w:color="auto"/>
        <w:right w:val="none" w:sz="0" w:space="0" w:color="auto"/>
      </w:divBdr>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71269275">
      <w:bodyDiv w:val="1"/>
      <w:marLeft w:val="0"/>
      <w:marRight w:val="0"/>
      <w:marTop w:val="0"/>
      <w:marBottom w:val="0"/>
      <w:divBdr>
        <w:top w:val="none" w:sz="0" w:space="0" w:color="auto"/>
        <w:left w:val="none" w:sz="0" w:space="0" w:color="auto"/>
        <w:bottom w:val="none" w:sz="0" w:space="0" w:color="auto"/>
        <w:right w:val="none" w:sz="0" w:space="0" w:color="auto"/>
      </w:divBdr>
    </w:div>
    <w:div w:id="380906967">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89428908">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391468722">
      <w:bodyDiv w:val="1"/>
      <w:marLeft w:val="0"/>
      <w:marRight w:val="0"/>
      <w:marTop w:val="0"/>
      <w:marBottom w:val="0"/>
      <w:divBdr>
        <w:top w:val="none" w:sz="0" w:space="0" w:color="auto"/>
        <w:left w:val="none" w:sz="0" w:space="0" w:color="auto"/>
        <w:bottom w:val="none" w:sz="0" w:space="0" w:color="auto"/>
        <w:right w:val="none" w:sz="0" w:space="0" w:color="auto"/>
      </w:divBdr>
    </w:div>
    <w:div w:id="391739444">
      <w:bodyDiv w:val="1"/>
      <w:marLeft w:val="0"/>
      <w:marRight w:val="0"/>
      <w:marTop w:val="0"/>
      <w:marBottom w:val="0"/>
      <w:divBdr>
        <w:top w:val="none" w:sz="0" w:space="0" w:color="auto"/>
        <w:left w:val="none" w:sz="0" w:space="0" w:color="auto"/>
        <w:bottom w:val="none" w:sz="0" w:space="0" w:color="auto"/>
        <w:right w:val="none" w:sz="0" w:space="0" w:color="auto"/>
      </w:divBdr>
    </w:div>
    <w:div w:id="392627450">
      <w:bodyDiv w:val="1"/>
      <w:marLeft w:val="0"/>
      <w:marRight w:val="0"/>
      <w:marTop w:val="0"/>
      <w:marBottom w:val="0"/>
      <w:divBdr>
        <w:top w:val="none" w:sz="0" w:space="0" w:color="auto"/>
        <w:left w:val="none" w:sz="0" w:space="0" w:color="auto"/>
        <w:bottom w:val="none" w:sz="0" w:space="0" w:color="auto"/>
        <w:right w:val="none" w:sz="0" w:space="0" w:color="auto"/>
      </w:divBdr>
    </w:div>
    <w:div w:id="396710743">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16174894">
      <w:bodyDiv w:val="1"/>
      <w:marLeft w:val="0"/>
      <w:marRight w:val="0"/>
      <w:marTop w:val="0"/>
      <w:marBottom w:val="0"/>
      <w:divBdr>
        <w:top w:val="none" w:sz="0" w:space="0" w:color="auto"/>
        <w:left w:val="none" w:sz="0" w:space="0" w:color="auto"/>
        <w:bottom w:val="none" w:sz="0" w:space="0" w:color="auto"/>
        <w:right w:val="none" w:sz="0" w:space="0" w:color="auto"/>
      </w:divBdr>
    </w:div>
    <w:div w:id="419452552">
      <w:bodyDiv w:val="1"/>
      <w:marLeft w:val="0"/>
      <w:marRight w:val="0"/>
      <w:marTop w:val="0"/>
      <w:marBottom w:val="0"/>
      <w:divBdr>
        <w:top w:val="none" w:sz="0" w:space="0" w:color="auto"/>
        <w:left w:val="none" w:sz="0" w:space="0" w:color="auto"/>
        <w:bottom w:val="none" w:sz="0" w:space="0" w:color="auto"/>
        <w:right w:val="none" w:sz="0" w:space="0" w:color="auto"/>
      </w:divBdr>
    </w:div>
    <w:div w:id="431978299">
      <w:bodyDiv w:val="1"/>
      <w:marLeft w:val="0"/>
      <w:marRight w:val="0"/>
      <w:marTop w:val="0"/>
      <w:marBottom w:val="0"/>
      <w:divBdr>
        <w:top w:val="none" w:sz="0" w:space="0" w:color="auto"/>
        <w:left w:val="none" w:sz="0" w:space="0" w:color="auto"/>
        <w:bottom w:val="none" w:sz="0" w:space="0" w:color="auto"/>
        <w:right w:val="none" w:sz="0" w:space="0" w:color="auto"/>
      </w:divBdr>
    </w:div>
    <w:div w:id="445318064">
      <w:bodyDiv w:val="1"/>
      <w:marLeft w:val="0"/>
      <w:marRight w:val="0"/>
      <w:marTop w:val="0"/>
      <w:marBottom w:val="0"/>
      <w:divBdr>
        <w:top w:val="none" w:sz="0" w:space="0" w:color="auto"/>
        <w:left w:val="none" w:sz="0" w:space="0" w:color="auto"/>
        <w:bottom w:val="none" w:sz="0" w:space="0" w:color="auto"/>
        <w:right w:val="none" w:sz="0" w:space="0" w:color="auto"/>
      </w:divBdr>
    </w:div>
    <w:div w:id="446973449">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49740499">
      <w:bodyDiv w:val="1"/>
      <w:marLeft w:val="0"/>
      <w:marRight w:val="0"/>
      <w:marTop w:val="0"/>
      <w:marBottom w:val="0"/>
      <w:divBdr>
        <w:top w:val="none" w:sz="0" w:space="0" w:color="auto"/>
        <w:left w:val="none" w:sz="0" w:space="0" w:color="auto"/>
        <w:bottom w:val="none" w:sz="0" w:space="0" w:color="auto"/>
        <w:right w:val="none" w:sz="0" w:space="0" w:color="auto"/>
      </w:divBdr>
    </w:div>
    <w:div w:id="456333575">
      <w:bodyDiv w:val="1"/>
      <w:marLeft w:val="0"/>
      <w:marRight w:val="0"/>
      <w:marTop w:val="0"/>
      <w:marBottom w:val="0"/>
      <w:divBdr>
        <w:top w:val="none" w:sz="0" w:space="0" w:color="auto"/>
        <w:left w:val="none" w:sz="0" w:space="0" w:color="auto"/>
        <w:bottom w:val="none" w:sz="0" w:space="0" w:color="auto"/>
        <w:right w:val="none" w:sz="0" w:space="0" w:color="auto"/>
      </w:divBdr>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71677608">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523634413">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35852641">
      <w:bodyDiv w:val="1"/>
      <w:marLeft w:val="0"/>
      <w:marRight w:val="0"/>
      <w:marTop w:val="0"/>
      <w:marBottom w:val="0"/>
      <w:divBdr>
        <w:top w:val="none" w:sz="0" w:space="0" w:color="auto"/>
        <w:left w:val="none" w:sz="0" w:space="0" w:color="auto"/>
        <w:bottom w:val="none" w:sz="0" w:space="0" w:color="auto"/>
        <w:right w:val="none" w:sz="0" w:space="0" w:color="auto"/>
      </w:divBdr>
    </w:div>
    <w:div w:id="556938235">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90091592">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606885747">
      <w:bodyDiv w:val="1"/>
      <w:marLeft w:val="0"/>
      <w:marRight w:val="0"/>
      <w:marTop w:val="0"/>
      <w:marBottom w:val="0"/>
      <w:divBdr>
        <w:top w:val="none" w:sz="0" w:space="0" w:color="auto"/>
        <w:left w:val="none" w:sz="0" w:space="0" w:color="auto"/>
        <w:bottom w:val="none" w:sz="0" w:space="0" w:color="auto"/>
        <w:right w:val="none" w:sz="0" w:space="0" w:color="auto"/>
      </w:divBdr>
    </w:div>
    <w:div w:id="617955439">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27513628">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39304042">
      <w:bodyDiv w:val="1"/>
      <w:marLeft w:val="0"/>
      <w:marRight w:val="0"/>
      <w:marTop w:val="0"/>
      <w:marBottom w:val="0"/>
      <w:divBdr>
        <w:top w:val="none" w:sz="0" w:space="0" w:color="auto"/>
        <w:left w:val="none" w:sz="0" w:space="0" w:color="auto"/>
        <w:bottom w:val="none" w:sz="0" w:space="0" w:color="auto"/>
        <w:right w:val="none" w:sz="0" w:space="0" w:color="auto"/>
      </w:divBdr>
    </w:div>
    <w:div w:id="641010213">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55492730">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672951961">
      <w:bodyDiv w:val="1"/>
      <w:marLeft w:val="0"/>
      <w:marRight w:val="0"/>
      <w:marTop w:val="0"/>
      <w:marBottom w:val="0"/>
      <w:divBdr>
        <w:top w:val="none" w:sz="0" w:space="0" w:color="auto"/>
        <w:left w:val="none" w:sz="0" w:space="0" w:color="auto"/>
        <w:bottom w:val="none" w:sz="0" w:space="0" w:color="auto"/>
        <w:right w:val="none" w:sz="0" w:space="0" w:color="auto"/>
      </w:divBdr>
    </w:div>
    <w:div w:id="691029504">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12458749">
      <w:bodyDiv w:val="1"/>
      <w:marLeft w:val="0"/>
      <w:marRight w:val="0"/>
      <w:marTop w:val="0"/>
      <w:marBottom w:val="0"/>
      <w:divBdr>
        <w:top w:val="none" w:sz="0" w:space="0" w:color="auto"/>
        <w:left w:val="none" w:sz="0" w:space="0" w:color="auto"/>
        <w:bottom w:val="none" w:sz="0" w:space="0" w:color="auto"/>
        <w:right w:val="none" w:sz="0" w:space="0" w:color="auto"/>
      </w:divBdr>
    </w:div>
    <w:div w:id="715617446">
      <w:bodyDiv w:val="1"/>
      <w:marLeft w:val="0"/>
      <w:marRight w:val="0"/>
      <w:marTop w:val="0"/>
      <w:marBottom w:val="0"/>
      <w:divBdr>
        <w:top w:val="none" w:sz="0" w:space="0" w:color="auto"/>
        <w:left w:val="none" w:sz="0" w:space="0" w:color="auto"/>
        <w:bottom w:val="none" w:sz="0" w:space="0" w:color="auto"/>
        <w:right w:val="none" w:sz="0" w:space="0" w:color="auto"/>
      </w:divBdr>
    </w:div>
    <w:div w:id="718284925">
      <w:bodyDiv w:val="1"/>
      <w:marLeft w:val="0"/>
      <w:marRight w:val="0"/>
      <w:marTop w:val="0"/>
      <w:marBottom w:val="0"/>
      <w:divBdr>
        <w:top w:val="none" w:sz="0" w:space="0" w:color="auto"/>
        <w:left w:val="none" w:sz="0" w:space="0" w:color="auto"/>
        <w:bottom w:val="none" w:sz="0" w:space="0" w:color="auto"/>
        <w:right w:val="none" w:sz="0" w:space="0" w:color="auto"/>
      </w:divBdr>
    </w:div>
    <w:div w:id="725908219">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38744991">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91244451">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796752470">
      <w:bodyDiv w:val="1"/>
      <w:marLeft w:val="0"/>
      <w:marRight w:val="0"/>
      <w:marTop w:val="0"/>
      <w:marBottom w:val="0"/>
      <w:divBdr>
        <w:top w:val="none" w:sz="0" w:space="0" w:color="auto"/>
        <w:left w:val="none" w:sz="0" w:space="0" w:color="auto"/>
        <w:bottom w:val="none" w:sz="0" w:space="0" w:color="auto"/>
        <w:right w:val="none" w:sz="0" w:space="0" w:color="auto"/>
      </w:divBdr>
    </w:div>
    <w:div w:id="797532070">
      <w:bodyDiv w:val="1"/>
      <w:marLeft w:val="0"/>
      <w:marRight w:val="0"/>
      <w:marTop w:val="0"/>
      <w:marBottom w:val="0"/>
      <w:divBdr>
        <w:top w:val="none" w:sz="0" w:space="0" w:color="auto"/>
        <w:left w:val="none" w:sz="0" w:space="0" w:color="auto"/>
        <w:bottom w:val="none" w:sz="0" w:space="0" w:color="auto"/>
        <w:right w:val="none" w:sz="0" w:space="0" w:color="auto"/>
      </w:divBdr>
    </w:div>
    <w:div w:id="801309349">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30104134">
      <w:bodyDiv w:val="1"/>
      <w:marLeft w:val="0"/>
      <w:marRight w:val="0"/>
      <w:marTop w:val="0"/>
      <w:marBottom w:val="0"/>
      <w:divBdr>
        <w:top w:val="none" w:sz="0" w:space="0" w:color="auto"/>
        <w:left w:val="none" w:sz="0" w:space="0" w:color="auto"/>
        <w:bottom w:val="none" w:sz="0" w:space="0" w:color="auto"/>
        <w:right w:val="none" w:sz="0" w:space="0" w:color="auto"/>
      </w:divBdr>
    </w:div>
    <w:div w:id="834296530">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69536356">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83641794">
      <w:bodyDiv w:val="1"/>
      <w:marLeft w:val="0"/>
      <w:marRight w:val="0"/>
      <w:marTop w:val="0"/>
      <w:marBottom w:val="0"/>
      <w:divBdr>
        <w:top w:val="none" w:sz="0" w:space="0" w:color="auto"/>
        <w:left w:val="none" w:sz="0" w:space="0" w:color="auto"/>
        <w:bottom w:val="none" w:sz="0" w:space="0" w:color="auto"/>
        <w:right w:val="none" w:sz="0" w:space="0" w:color="auto"/>
      </w:divBdr>
    </w:div>
    <w:div w:id="889539481">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894314351">
      <w:bodyDiv w:val="1"/>
      <w:marLeft w:val="0"/>
      <w:marRight w:val="0"/>
      <w:marTop w:val="0"/>
      <w:marBottom w:val="0"/>
      <w:divBdr>
        <w:top w:val="none" w:sz="0" w:space="0" w:color="auto"/>
        <w:left w:val="none" w:sz="0" w:space="0" w:color="auto"/>
        <w:bottom w:val="none" w:sz="0" w:space="0" w:color="auto"/>
        <w:right w:val="none" w:sz="0" w:space="0" w:color="auto"/>
      </w:divBdr>
    </w:div>
    <w:div w:id="900824066">
      <w:bodyDiv w:val="1"/>
      <w:marLeft w:val="0"/>
      <w:marRight w:val="0"/>
      <w:marTop w:val="0"/>
      <w:marBottom w:val="0"/>
      <w:divBdr>
        <w:top w:val="none" w:sz="0" w:space="0" w:color="auto"/>
        <w:left w:val="none" w:sz="0" w:space="0" w:color="auto"/>
        <w:bottom w:val="none" w:sz="0" w:space="0" w:color="auto"/>
        <w:right w:val="none" w:sz="0" w:space="0" w:color="auto"/>
      </w:divBdr>
    </w:div>
    <w:div w:id="906191320">
      <w:bodyDiv w:val="1"/>
      <w:marLeft w:val="0"/>
      <w:marRight w:val="0"/>
      <w:marTop w:val="0"/>
      <w:marBottom w:val="0"/>
      <w:divBdr>
        <w:top w:val="none" w:sz="0" w:space="0" w:color="auto"/>
        <w:left w:val="none" w:sz="0" w:space="0" w:color="auto"/>
        <w:bottom w:val="none" w:sz="0" w:space="0" w:color="auto"/>
        <w:right w:val="none" w:sz="0" w:space="0" w:color="auto"/>
      </w:divBdr>
    </w:div>
    <w:div w:id="924265675">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59654211">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969244623">
      <w:bodyDiv w:val="1"/>
      <w:marLeft w:val="0"/>
      <w:marRight w:val="0"/>
      <w:marTop w:val="0"/>
      <w:marBottom w:val="0"/>
      <w:divBdr>
        <w:top w:val="none" w:sz="0" w:space="0" w:color="auto"/>
        <w:left w:val="none" w:sz="0" w:space="0" w:color="auto"/>
        <w:bottom w:val="none" w:sz="0" w:space="0" w:color="auto"/>
        <w:right w:val="none" w:sz="0" w:space="0" w:color="auto"/>
      </w:divBdr>
    </w:div>
    <w:div w:id="978731670">
      <w:bodyDiv w:val="1"/>
      <w:marLeft w:val="0"/>
      <w:marRight w:val="0"/>
      <w:marTop w:val="0"/>
      <w:marBottom w:val="0"/>
      <w:divBdr>
        <w:top w:val="none" w:sz="0" w:space="0" w:color="auto"/>
        <w:left w:val="none" w:sz="0" w:space="0" w:color="auto"/>
        <w:bottom w:val="none" w:sz="0" w:space="0" w:color="auto"/>
        <w:right w:val="none" w:sz="0" w:space="0" w:color="auto"/>
      </w:divBdr>
    </w:div>
    <w:div w:id="998967600">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4865262">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10109514">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20817366">
      <w:bodyDiv w:val="1"/>
      <w:marLeft w:val="0"/>
      <w:marRight w:val="0"/>
      <w:marTop w:val="0"/>
      <w:marBottom w:val="0"/>
      <w:divBdr>
        <w:top w:val="none" w:sz="0" w:space="0" w:color="auto"/>
        <w:left w:val="none" w:sz="0" w:space="0" w:color="auto"/>
        <w:bottom w:val="none" w:sz="0" w:space="0" w:color="auto"/>
        <w:right w:val="none" w:sz="0" w:space="0" w:color="auto"/>
      </w:divBdr>
    </w:div>
    <w:div w:id="1021082070">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50763171">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059204955">
      <w:bodyDiv w:val="1"/>
      <w:marLeft w:val="0"/>
      <w:marRight w:val="0"/>
      <w:marTop w:val="0"/>
      <w:marBottom w:val="0"/>
      <w:divBdr>
        <w:top w:val="none" w:sz="0" w:space="0" w:color="auto"/>
        <w:left w:val="none" w:sz="0" w:space="0" w:color="auto"/>
        <w:bottom w:val="none" w:sz="0" w:space="0" w:color="auto"/>
        <w:right w:val="none" w:sz="0" w:space="0" w:color="auto"/>
      </w:divBdr>
    </w:div>
    <w:div w:id="1074084347">
      <w:bodyDiv w:val="1"/>
      <w:marLeft w:val="0"/>
      <w:marRight w:val="0"/>
      <w:marTop w:val="0"/>
      <w:marBottom w:val="0"/>
      <w:divBdr>
        <w:top w:val="none" w:sz="0" w:space="0" w:color="auto"/>
        <w:left w:val="none" w:sz="0" w:space="0" w:color="auto"/>
        <w:bottom w:val="none" w:sz="0" w:space="0" w:color="auto"/>
        <w:right w:val="none" w:sz="0" w:space="0" w:color="auto"/>
      </w:divBdr>
    </w:div>
    <w:div w:id="1083530361">
      <w:bodyDiv w:val="1"/>
      <w:marLeft w:val="0"/>
      <w:marRight w:val="0"/>
      <w:marTop w:val="0"/>
      <w:marBottom w:val="0"/>
      <w:divBdr>
        <w:top w:val="none" w:sz="0" w:space="0" w:color="auto"/>
        <w:left w:val="none" w:sz="0" w:space="0" w:color="auto"/>
        <w:bottom w:val="none" w:sz="0" w:space="0" w:color="auto"/>
        <w:right w:val="none" w:sz="0" w:space="0" w:color="auto"/>
      </w:divBdr>
    </w:div>
    <w:div w:id="1085299188">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14177635">
      <w:bodyDiv w:val="1"/>
      <w:marLeft w:val="0"/>
      <w:marRight w:val="0"/>
      <w:marTop w:val="0"/>
      <w:marBottom w:val="0"/>
      <w:divBdr>
        <w:top w:val="none" w:sz="0" w:space="0" w:color="auto"/>
        <w:left w:val="none" w:sz="0" w:space="0" w:color="auto"/>
        <w:bottom w:val="none" w:sz="0" w:space="0" w:color="auto"/>
        <w:right w:val="none" w:sz="0" w:space="0" w:color="auto"/>
      </w:divBdr>
    </w:div>
    <w:div w:id="1117989295">
      <w:bodyDiv w:val="1"/>
      <w:marLeft w:val="0"/>
      <w:marRight w:val="0"/>
      <w:marTop w:val="0"/>
      <w:marBottom w:val="0"/>
      <w:divBdr>
        <w:top w:val="none" w:sz="0" w:space="0" w:color="auto"/>
        <w:left w:val="none" w:sz="0" w:space="0" w:color="auto"/>
        <w:bottom w:val="none" w:sz="0" w:space="0" w:color="auto"/>
        <w:right w:val="none" w:sz="0" w:space="0" w:color="auto"/>
      </w:divBdr>
    </w:div>
    <w:div w:id="1118910015">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169710117">
      <w:bodyDiv w:val="1"/>
      <w:marLeft w:val="0"/>
      <w:marRight w:val="0"/>
      <w:marTop w:val="0"/>
      <w:marBottom w:val="0"/>
      <w:divBdr>
        <w:top w:val="none" w:sz="0" w:space="0" w:color="auto"/>
        <w:left w:val="none" w:sz="0" w:space="0" w:color="auto"/>
        <w:bottom w:val="none" w:sz="0" w:space="0" w:color="auto"/>
        <w:right w:val="none" w:sz="0" w:space="0" w:color="auto"/>
      </w:divBdr>
    </w:div>
    <w:div w:id="1205680235">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22205034">
      <w:bodyDiv w:val="1"/>
      <w:marLeft w:val="0"/>
      <w:marRight w:val="0"/>
      <w:marTop w:val="0"/>
      <w:marBottom w:val="0"/>
      <w:divBdr>
        <w:top w:val="none" w:sz="0" w:space="0" w:color="auto"/>
        <w:left w:val="none" w:sz="0" w:space="0" w:color="auto"/>
        <w:bottom w:val="none" w:sz="0" w:space="0" w:color="auto"/>
        <w:right w:val="none" w:sz="0" w:space="0" w:color="auto"/>
      </w:divBdr>
    </w:div>
    <w:div w:id="1231382493">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50000336">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291549895">
      <w:bodyDiv w:val="1"/>
      <w:marLeft w:val="0"/>
      <w:marRight w:val="0"/>
      <w:marTop w:val="0"/>
      <w:marBottom w:val="0"/>
      <w:divBdr>
        <w:top w:val="none" w:sz="0" w:space="0" w:color="auto"/>
        <w:left w:val="none" w:sz="0" w:space="0" w:color="auto"/>
        <w:bottom w:val="none" w:sz="0" w:space="0" w:color="auto"/>
        <w:right w:val="none" w:sz="0" w:space="0" w:color="auto"/>
      </w:divBdr>
    </w:div>
    <w:div w:id="1313948580">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3899612">
      <w:bodyDiv w:val="1"/>
      <w:marLeft w:val="0"/>
      <w:marRight w:val="0"/>
      <w:marTop w:val="0"/>
      <w:marBottom w:val="0"/>
      <w:divBdr>
        <w:top w:val="none" w:sz="0" w:space="0" w:color="auto"/>
        <w:left w:val="none" w:sz="0" w:space="0" w:color="auto"/>
        <w:bottom w:val="none" w:sz="0" w:space="0" w:color="auto"/>
        <w:right w:val="none" w:sz="0" w:space="0" w:color="auto"/>
      </w:divBdr>
    </w:div>
    <w:div w:id="1345326340">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063700">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80863189">
      <w:bodyDiv w:val="1"/>
      <w:marLeft w:val="0"/>
      <w:marRight w:val="0"/>
      <w:marTop w:val="0"/>
      <w:marBottom w:val="0"/>
      <w:divBdr>
        <w:top w:val="none" w:sz="0" w:space="0" w:color="auto"/>
        <w:left w:val="none" w:sz="0" w:space="0" w:color="auto"/>
        <w:bottom w:val="none" w:sz="0" w:space="0" w:color="auto"/>
        <w:right w:val="none" w:sz="0" w:space="0" w:color="auto"/>
      </w:divBdr>
    </w:div>
    <w:div w:id="1383167857">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93119917">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394887961">
      <w:bodyDiv w:val="1"/>
      <w:marLeft w:val="0"/>
      <w:marRight w:val="0"/>
      <w:marTop w:val="0"/>
      <w:marBottom w:val="0"/>
      <w:divBdr>
        <w:top w:val="none" w:sz="0" w:space="0" w:color="auto"/>
        <w:left w:val="none" w:sz="0" w:space="0" w:color="auto"/>
        <w:bottom w:val="none" w:sz="0" w:space="0" w:color="auto"/>
        <w:right w:val="none" w:sz="0" w:space="0" w:color="auto"/>
      </w:divBdr>
    </w:div>
    <w:div w:id="1406805930">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08380220">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487748691">
      <w:bodyDiv w:val="1"/>
      <w:marLeft w:val="0"/>
      <w:marRight w:val="0"/>
      <w:marTop w:val="0"/>
      <w:marBottom w:val="0"/>
      <w:divBdr>
        <w:top w:val="none" w:sz="0" w:space="0" w:color="auto"/>
        <w:left w:val="none" w:sz="0" w:space="0" w:color="auto"/>
        <w:bottom w:val="none" w:sz="0" w:space="0" w:color="auto"/>
        <w:right w:val="none" w:sz="0" w:space="0" w:color="auto"/>
      </w:divBdr>
    </w:div>
    <w:div w:id="1490320590">
      <w:bodyDiv w:val="1"/>
      <w:marLeft w:val="0"/>
      <w:marRight w:val="0"/>
      <w:marTop w:val="0"/>
      <w:marBottom w:val="0"/>
      <w:divBdr>
        <w:top w:val="none" w:sz="0" w:space="0" w:color="auto"/>
        <w:left w:val="none" w:sz="0" w:space="0" w:color="auto"/>
        <w:bottom w:val="none" w:sz="0" w:space="0" w:color="auto"/>
        <w:right w:val="none" w:sz="0" w:space="0" w:color="auto"/>
      </w:divBdr>
    </w:div>
    <w:div w:id="1501000842">
      <w:bodyDiv w:val="1"/>
      <w:marLeft w:val="0"/>
      <w:marRight w:val="0"/>
      <w:marTop w:val="0"/>
      <w:marBottom w:val="0"/>
      <w:divBdr>
        <w:top w:val="none" w:sz="0" w:space="0" w:color="auto"/>
        <w:left w:val="none" w:sz="0" w:space="0" w:color="auto"/>
        <w:bottom w:val="none" w:sz="0" w:space="0" w:color="auto"/>
        <w:right w:val="none" w:sz="0" w:space="0" w:color="auto"/>
      </w:divBdr>
    </w:div>
    <w:div w:id="1501391360">
      <w:bodyDiv w:val="1"/>
      <w:marLeft w:val="0"/>
      <w:marRight w:val="0"/>
      <w:marTop w:val="0"/>
      <w:marBottom w:val="0"/>
      <w:divBdr>
        <w:top w:val="none" w:sz="0" w:space="0" w:color="auto"/>
        <w:left w:val="none" w:sz="0" w:space="0" w:color="auto"/>
        <w:bottom w:val="none" w:sz="0" w:space="0" w:color="auto"/>
        <w:right w:val="none" w:sz="0" w:space="0" w:color="auto"/>
      </w:divBdr>
    </w:div>
    <w:div w:id="1509949867">
      <w:bodyDiv w:val="1"/>
      <w:marLeft w:val="0"/>
      <w:marRight w:val="0"/>
      <w:marTop w:val="0"/>
      <w:marBottom w:val="0"/>
      <w:divBdr>
        <w:top w:val="none" w:sz="0" w:space="0" w:color="auto"/>
        <w:left w:val="none" w:sz="0" w:space="0" w:color="auto"/>
        <w:bottom w:val="none" w:sz="0" w:space="0" w:color="auto"/>
        <w:right w:val="none" w:sz="0" w:space="0" w:color="auto"/>
      </w:divBdr>
    </w:div>
    <w:div w:id="1518933542">
      <w:bodyDiv w:val="1"/>
      <w:marLeft w:val="0"/>
      <w:marRight w:val="0"/>
      <w:marTop w:val="0"/>
      <w:marBottom w:val="0"/>
      <w:divBdr>
        <w:top w:val="none" w:sz="0" w:space="0" w:color="auto"/>
        <w:left w:val="none" w:sz="0" w:space="0" w:color="auto"/>
        <w:bottom w:val="none" w:sz="0" w:space="0" w:color="auto"/>
        <w:right w:val="none" w:sz="0" w:space="0" w:color="auto"/>
      </w:divBdr>
    </w:div>
    <w:div w:id="1518958863">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34491615">
      <w:bodyDiv w:val="1"/>
      <w:marLeft w:val="0"/>
      <w:marRight w:val="0"/>
      <w:marTop w:val="0"/>
      <w:marBottom w:val="0"/>
      <w:divBdr>
        <w:top w:val="none" w:sz="0" w:space="0" w:color="auto"/>
        <w:left w:val="none" w:sz="0" w:space="0" w:color="auto"/>
        <w:bottom w:val="none" w:sz="0" w:space="0" w:color="auto"/>
        <w:right w:val="none" w:sz="0" w:space="0" w:color="auto"/>
      </w:divBdr>
    </w:div>
    <w:div w:id="1540121054">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49415079">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121015">
      <w:bodyDiv w:val="1"/>
      <w:marLeft w:val="0"/>
      <w:marRight w:val="0"/>
      <w:marTop w:val="0"/>
      <w:marBottom w:val="0"/>
      <w:divBdr>
        <w:top w:val="none" w:sz="0" w:space="0" w:color="auto"/>
        <w:left w:val="none" w:sz="0" w:space="0" w:color="auto"/>
        <w:bottom w:val="none" w:sz="0" w:space="0" w:color="auto"/>
        <w:right w:val="none" w:sz="0" w:space="0" w:color="auto"/>
      </w:divBdr>
    </w:div>
    <w:div w:id="1558399113">
      <w:bodyDiv w:val="1"/>
      <w:marLeft w:val="0"/>
      <w:marRight w:val="0"/>
      <w:marTop w:val="0"/>
      <w:marBottom w:val="0"/>
      <w:divBdr>
        <w:top w:val="none" w:sz="0" w:space="0" w:color="auto"/>
        <w:left w:val="none" w:sz="0" w:space="0" w:color="auto"/>
        <w:bottom w:val="none" w:sz="0" w:space="0" w:color="auto"/>
        <w:right w:val="none" w:sz="0" w:space="0" w:color="auto"/>
      </w:divBdr>
    </w:div>
    <w:div w:id="1567566893">
      <w:bodyDiv w:val="1"/>
      <w:marLeft w:val="0"/>
      <w:marRight w:val="0"/>
      <w:marTop w:val="0"/>
      <w:marBottom w:val="0"/>
      <w:divBdr>
        <w:top w:val="none" w:sz="0" w:space="0" w:color="auto"/>
        <w:left w:val="none" w:sz="0" w:space="0" w:color="auto"/>
        <w:bottom w:val="none" w:sz="0" w:space="0" w:color="auto"/>
        <w:right w:val="none" w:sz="0" w:space="0" w:color="auto"/>
      </w:divBdr>
    </w:div>
    <w:div w:id="1575776602">
      <w:bodyDiv w:val="1"/>
      <w:marLeft w:val="0"/>
      <w:marRight w:val="0"/>
      <w:marTop w:val="0"/>
      <w:marBottom w:val="0"/>
      <w:divBdr>
        <w:top w:val="none" w:sz="0" w:space="0" w:color="auto"/>
        <w:left w:val="none" w:sz="0" w:space="0" w:color="auto"/>
        <w:bottom w:val="none" w:sz="0" w:space="0" w:color="auto"/>
        <w:right w:val="none" w:sz="0" w:space="0" w:color="auto"/>
      </w:divBdr>
    </w:div>
    <w:div w:id="1575820862">
      <w:bodyDiv w:val="1"/>
      <w:marLeft w:val="0"/>
      <w:marRight w:val="0"/>
      <w:marTop w:val="0"/>
      <w:marBottom w:val="0"/>
      <w:divBdr>
        <w:top w:val="none" w:sz="0" w:space="0" w:color="auto"/>
        <w:left w:val="none" w:sz="0" w:space="0" w:color="auto"/>
        <w:bottom w:val="none" w:sz="0" w:space="0" w:color="auto"/>
        <w:right w:val="none" w:sz="0" w:space="0" w:color="auto"/>
      </w:divBdr>
    </w:div>
    <w:div w:id="1582332568">
      <w:bodyDiv w:val="1"/>
      <w:marLeft w:val="0"/>
      <w:marRight w:val="0"/>
      <w:marTop w:val="0"/>
      <w:marBottom w:val="0"/>
      <w:divBdr>
        <w:top w:val="none" w:sz="0" w:space="0" w:color="auto"/>
        <w:left w:val="none" w:sz="0" w:space="0" w:color="auto"/>
        <w:bottom w:val="none" w:sz="0" w:space="0" w:color="auto"/>
        <w:right w:val="none" w:sz="0" w:space="0" w:color="auto"/>
      </w:divBdr>
    </w:div>
    <w:div w:id="1592349263">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595550689">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08347958">
      <w:bodyDiv w:val="1"/>
      <w:marLeft w:val="0"/>
      <w:marRight w:val="0"/>
      <w:marTop w:val="0"/>
      <w:marBottom w:val="0"/>
      <w:divBdr>
        <w:top w:val="none" w:sz="0" w:space="0" w:color="auto"/>
        <w:left w:val="none" w:sz="0" w:space="0" w:color="auto"/>
        <w:bottom w:val="none" w:sz="0" w:space="0" w:color="auto"/>
        <w:right w:val="none" w:sz="0" w:space="0" w:color="auto"/>
      </w:divBdr>
    </w:div>
    <w:div w:id="1612131753">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14243428">
      <w:bodyDiv w:val="1"/>
      <w:marLeft w:val="0"/>
      <w:marRight w:val="0"/>
      <w:marTop w:val="0"/>
      <w:marBottom w:val="0"/>
      <w:divBdr>
        <w:top w:val="none" w:sz="0" w:space="0" w:color="auto"/>
        <w:left w:val="none" w:sz="0" w:space="0" w:color="auto"/>
        <w:bottom w:val="none" w:sz="0" w:space="0" w:color="auto"/>
        <w:right w:val="none" w:sz="0" w:space="0" w:color="auto"/>
      </w:divBdr>
    </w:div>
    <w:div w:id="1619481551">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32439612">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49937933">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68636317">
      <w:bodyDiv w:val="1"/>
      <w:marLeft w:val="0"/>
      <w:marRight w:val="0"/>
      <w:marTop w:val="0"/>
      <w:marBottom w:val="0"/>
      <w:divBdr>
        <w:top w:val="none" w:sz="0" w:space="0" w:color="auto"/>
        <w:left w:val="none" w:sz="0" w:space="0" w:color="auto"/>
        <w:bottom w:val="none" w:sz="0" w:space="0" w:color="auto"/>
        <w:right w:val="none" w:sz="0" w:space="0" w:color="auto"/>
      </w:divBdr>
    </w:div>
    <w:div w:id="1671561436">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700084943">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7825482">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09529425">
      <w:bodyDiv w:val="1"/>
      <w:marLeft w:val="0"/>
      <w:marRight w:val="0"/>
      <w:marTop w:val="0"/>
      <w:marBottom w:val="0"/>
      <w:divBdr>
        <w:top w:val="none" w:sz="0" w:space="0" w:color="auto"/>
        <w:left w:val="none" w:sz="0" w:space="0" w:color="auto"/>
        <w:bottom w:val="none" w:sz="0" w:space="0" w:color="auto"/>
        <w:right w:val="none" w:sz="0" w:space="0" w:color="auto"/>
      </w:divBdr>
    </w:div>
    <w:div w:id="1744793041">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63405413">
      <w:bodyDiv w:val="1"/>
      <w:marLeft w:val="0"/>
      <w:marRight w:val="0"/>
      <w:marTop w:val="0"/>
      <w:marBottom w:val="0"/>
      <w:divBdr>
        <w:top w:val="none" w:sz="0" w:space="0" w:color="auto"/>
        <w:left w:val="none" w:sz="0" w:space="0" w:color="auto"/>
        <w:bottom w:val="none" w:sz="0" w:space="0" w:color="auto"/>
        <w:right w:val="none" w:sz="0" w:space="0" w:color="auto"/>
      </w:divBdr>
    </w:div>
    <w:div w:id="1766418194">
      <w:bodyDiv w:val="1"/>
      <w:marLeft w:val="0"/>
      <w:marRight w:val="0"/>
      <w:marTop w:val="0"/>
      <w:marBottom w:val="0"/>
      <w:divBdr>
        <w:top w:val="none" w:sz="0" w:space="0" w:color="auto"/>
        <w:left w:val="none" w:sz="0" w:space="0" w:color="auto"/>
        <w:bottom w:val="none" w:sz="0" w:space="0" w:color="auto"/>
        <w:right w:val="none" w:sz="0" w:space="0" w:color="auto"/>
      </w:divBdr>
    </w:div>
    <w:div w:id="1772627053">
      <w:bodyDiv w:val="1"/>
      <w:marLeft w:val="0"/>
      <w:marRight w:val="0"/>
      <w:marTop w:val="0"/>
      <w:marBottom w:val="0"/>
      <w:divBdr>
        <w:top w:val="none" w:sz="0" w:space="0" w:color="auto"/>
        <w:left w:val="none" w:sz="0" w:space="0" w:color="auto"/>
        <w:bottom w:val="none" w:sz="0" w:space="0" w:color="auto"/>
        <w:right w:val="none" w:sz="0" w:space="0" w:color="auto"/>
      </w:divBdr>
    </w:div>
    <w:div w:id="1775633387">
      <w:bodyDiv w:val="1"/>
      <w:marLeft w:val="0"/>
      <w:marRight w:val="0"/>
      <w:marTop w:val="0"/>
      <w:marBottom w:val="0"/>
      <w:divBdr>
        <w:top w:val="none" w:sz="0" w:space="0" w:color="auto"/>
        <w:left w:val="none" w:sz="0" w:space="0" w:color="auto"/>
        <w:bottom w:val="none" w:sz="0" w:space="0" w:color="auto"/>
        <w:right w:val="none" w:sz="0" w:space="0" w:color="auto"/>
      </w:divBdr>
    </w:div>
    <w:div w:id="1778863693">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87583561">
      <w:bodyDiv w:val="1"/>
      <w:marLeft w:val="0"/>
      <w:marRight w:val="0"/>
      <w:marTop w:val="0"/>
      <w:marBottom w:val="0"/>
      <w:divBdr>
        <w:top w:val="none" w:sz="0" w:space="0" w:color="auto"/>
        <w:left w:val="none" w:sz="0" w:space="0" w:color="auto"/>
        <w:bottom w:val="none" w:sz="0" w:space="0" w:color="auto"/>
        <w:right w:val="none" w:sz="0" w:space="0" w:color="auto"/>
      </w:divBdr>
    </w:div>
    <w:div w:id="1791513639">
      <w:bodyDiv w:val="1"/>
      <w:marLeft w:val="0"/>
      <w:marRight w:val="0"/>
      <w:marTop w:val="0"/>
      <w:marBottom w:val="0"/>
      <w:divBdr>
        <w:top w:val="none" w:sz="0" w:space="0" w:color="auto"/>
        <w:left w:val="none" w:sz="0" w:space="0" w:color="auto"/>
        <w:bottom w:val="none" w:sz="0" w:space="0" w:color="auto"/>
        <w:right w:val="none" w:sz="0" w:space="0" w:color="auto"/>
      </w:divBdr>
    </w:div>
    <w:div w:id="1795706708">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808082898">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21921262">
      <w:bodyDiv w:val="1"/>
      <w:marLeft w:val="0"/>
      <w:marRight w:val="0"/>
      <w:marTop w:val="0"/>
      <w:marBottom w:val="0"/>
      <w:divBdr>
        <w:top w:val="none" w:sz="0" w:space="0" w:color="auto"/>
        <w:left w:val="none" w:sz="0" w:space="0" w:color="auto"/>
        <w:bottom w:val="none" w:sz="0" w:space="0" w:color="auto"/>
        <w:right w:val="none" w:sz="0" w:space="0" w:color="auto"/>
      </w:divBdr>
    </w:div>
    <w:div w:id="1822650019">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7622141">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76771501">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898010678">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33278936">
      <w:bodyDiv w:val="1"/>
      <w:marLeft w:val="0"/>
      <w:marRight w:val="0"/>
      <w:marTop w:val="0"/>
      <w:marBottom w:val="0"/>
      <w:divBdr>
        <w:top w:val="none" w:sz="0" w:space="0" w:color="auto"/>
        <w:left w:val="none" w:sz="0" w:space="0" w:color="auto"/>
        <w:bottom w:val="none" w:sz="0" w:space="0" w:color="auto"/>
        <w:right w:val="none" w:sz="0" w:space="0" w:color="auto"/>
      </w:divBdr>
    </w:div>
    <w:div w:id="1935742360">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48274585">
      <w:bodyDiv w:val="1"/>
      <w:marLeft w:val="0"/>
      <w:marRight w:val="0"/>
      <w:marTop w:val="0"/>
      <w:marBottom w:val="0"/>
      <w:divBdr>
        <w:top w:val="none" w:sz="0" w:space="0" w:color="auto"/>
        <w:left w:val="none" w:sz="0" w:space="0" w:color="auto"/>
        <w:bottom w:val="none" w:sz="0" w:space="0" w:color="auto"/>
        <w:right w:val="none" w:sz="0" w:space="0" w:color="auto"/>
      </w:divBdr>
    </w:div>
    <w:div w:id="1948611235">
      <w:bodyDiv w:val="1"/>
      <w:marLeft w:val="0"/>
      <w:marRight w:val="0"/>
      <w:marTop w:val="0"/>
      <w:marBottom w:val="0"/>
      <w:divBdr>
        <w:top w:val="none" w:sz="0" w:space="0" w:color="auto"/>
        <w:left w:val="none" w:sz="0" w:space="0" w:color="auto"/>
        <w:bottom w:val="none" w:sz="0" w:space="0" w:color="auto"/>
        <w:right w:val="none" w:sz="0" w:space="0" w:color="auto"/>
      </w:divBdr>
    </w:div>
    <w:div w:id="1950890142">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67078844">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85037815">
      <w:bodyDiv w:val="1"/>
      <w:marLeft w:val="0"/>
      <w:marRight w:val="0"/>
      <w:marTop w:val="0"/>
      <w:marBottom w:val="0"/>
      <w:divBdr>
        <w:top w:val="none" w:sz="0" w:space="0" w:color="auto"/>
        <w:left w:val="none" w:sz="0" w:space="0" w:color="auto"/>
        <w:bottom w:val="none" w:sz="0" w:space="0" w:color="auto"/>
        <w:right w:val="none" w:sz="0" w:space="0" w:color="auto"/>
      </w:divBdr>
    </w:div>
    <w:div w:id="1985818120">
      <w:bodyDiv w:val="1"/>
      <w:marLeft w:val="0"/>
      <w:marRight w:val="0"/>
      <w:marTop w:val="0"/>
      <w:marBottom w:val="0"/>
      <w:divBdr>
        <w:top w:val="none" w:sz="0" w:space="0" w:color="auto"/>
        <w:left w:val="none" w:sz="0" w:space="0" w:color="auto"/>
        <w:bottom w:val="none" w:sz="0" w:space="0" w:color="auto"/>
        <w:right w:val="none" w:sz="0" w:space="0" w:color="auto"/>
      </w:divBdr>
    </w:div>
    <w:div w:id="1989092258">
      <w:bodyDiv w:val="1"/>
      <w:marLeft w:val="0"/>
      <w:marRight w:val="0"/>
      <w:marTop w:val="0"/>
      <w:marBottom w:val="0"/>
      <w:divBdr>
        <w:top w:val="none" w:sz="0" w:space="0" w:color="auto"/>
        <w:left w:val="none" w:sz="0" w:space="0" w:color="auto"/>
        <w:bottom w:val="none" w:sz="0" w:space="0" w:color="auto"/>
        <w:right w:val="none" w:sz="0" w:space="0" w:color="auto"/>
      </w:divBdr>
    </w:div>
    <w:div w:id="1991785258">
      <w:bodyDiv w:val="1"/>
      <w:marLeft w:val="0"/>
      <w:marRight w:val="0"/>
      <w:marTop w:val="0"/>
      <w:marBottom w:val="0"/>
      <w:divBdr>
        <w:top w:val="none" w:sz="0" w:space="0" w:color="auto"/>
        <w:left w:val="none" w:sz="0" w:space="0" w:color="auto"/>
        <w:bottom w:val="none" w:sz="0" w:space="0" w:color="auto"/>
        <w:right w:val="none" w:sz="0" w:space="0" w:color="auto"/>
      </w:divBdr>
    </w:div>
    <w:div w:id="199649239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1716354">
      <w:bodyDiv w:val="1"/>
      <w:marLeft w:val="0"/>
      <w:marRight w:val="0"/>
      <w:marTop w:val="0"/>
      <w:marBottom w:val="0"/>
      <w:divBdr>
        <w:top w:val="none" w:sz="0" w:space="0" w:color="auto"/>
        <w:left w:val="none" w:sz="0" w:space="0" w:color="auto"/>
        <w:bottom w:val="none" w:sz="0" w:space="0" w:color="auto"/>
        <w:right w:val="none" w:sz="0" w:space="0" w:color="auto"/>
      </w:divBdr>
    </w:div>
    <w:div w:id="2021619985">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36344833">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86873829">
      <w:bodyDiv w:val="1"/>
      <w:marLeft w:val="0"/>
      <w:marRight w:val="0"/>
      <w:marTop w:val="0"/>
      <w:marBottom w:val="0"/>
      <w:divBdr>
        <w:top w:val="none" w:sz="0" w:space="0" w:color="auto"/>
        <w:left w:val="none" w:sz="0" w:space="0" w:color="auto"/>
        <w:bottom w:val="none" w:sz="0" w:space="0" w:color="auto"/>
        <w:right w:val="none" w:sz="0" w:space="0" w:color="auto"/>
      </w:divBdr>
    </w:div>
    <w:div w:id="2092238787">
      <w:bodyDiv w:val="1"/>
      <w:marLeft w:val="0"/>
      <w:marRight w:val="0"/>
      <w:marTop w:val="0"/>
      <w:marBottom w:val="0"/>
      <w:divBdr>
        <w:top w:val="none" w:sz="0" w:space="0" w:color="auto"/>
        <w:left w:val="none" w:sz="0" w:space="0" w:color="auto"/>
        <w:bottom w:val="none" w:sz="0" w:space="0" w:color="auto"/>
        <w:right w:val="none" w:sz="0" w:space="0" w:color="auto"/>
      </w:divBdr>
    </w:div>
    <w:div w:id="2093576196">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21992900">
      <w:bodyDiv w:val="1"/>
      <w:marLeft w:val="0"/>
      <w:marRight w:val="0"/>
      <w:marTop w:val="0"/>
      <w:marBottom w:val="0"/>
      <w:divBdr>
        <w:top w:val="none" w:sz="0" w:space="0" w:color="auto"/>
        <w:left w:val="none" w:sz="0" w:space="0" w:color="auto"/>
        <w:bottom w:val="none" w:sz="0" w:space="0" w:color="auto"/>
        <w:right w:val="none" w:sz="0" w:space="0" w:color="auto"/>
      </w:divBdr>
    </w:div>
    <w:div w:id="2136098926">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analytics.aihw.gov.au/" TargetMode="External"/><Relationship Id="rId15" Type="http://schemas.openxmlformats.org/officeDocument/2006/relationships/hyperlink" Target="https://www.aihw.gov.au/reports/mothers-babies/australias-mothers-babies-2016-in-brief/contents/table-of-contents" TargetMode="External"/><Relationship Id="rId16" Type="http://schemas.openxmlformats.org/officeDocument/2006/relationships/hyperlink" Target="https://www.cochranelibrary.com/cdsr/doi/10.1002/14651858.CD004945.pub4/full" TargetMode="Externa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9597</Words>
  <Characters>54704</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64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Ramson</dc:creator>
  <cp:keywords/>
  <dc:description/>
  <cp:lastModifiedBy>JR edits</cp:lastModifiedBy>
  <cp:revision>3</cp:revision>
  <dcterms:created xsi:type="dcterms:W3CDTF">2018-10-15T00:52:00Z</dcterms:created>
  <dcterms:modified xsi:type="dcterms:W3CDTF">2018-10-15T00:53:00Z</dcterms:modified>
</cp:coreProperties>
</file>